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36C5B11E" w:rsidR="006E4797" w:rsidRPr="00A64073" w:rsidRDefault="00551D82" w:rsidP="003865E3">
      <w:pPr>
        <w:pBdr>
          <w:top w:val="nil"/>
          <w:left w:val="nil"/>
          <w:bottom w:val="nil"/>
          <w:right w:val="nil"/>
          <w:between w:val="nil"/>
        </w:pBdr>
      </w:pPr>
      <w:r w:rsidRPr="00A64073">
        <w:rPr>
          <w:b/>
        </w:rPr>
        <w:t>TITLE:</w:t>
      </w:r>
      <w:r w:rsidRPr="00A64073">
        <w:t xml:space="preserve"> </w:t>
      </w:r>
    </w:p>
    <w:p w14:paraId="59AAC127" w14:textId="28689330" w:rsidR="006E4797" w:rsidRPr="00A64073" w:rsidRDefault="00683796" w:rsidP="003865E3">
      <w:bookmarkStart w:id="0" w:name="_Hlk83227299"/>
      <w:r w:rsidRPr="00A64073">
        <w:t xml:space="preserve">Analyses of </w:t>
      </w:r>
      <w:r w:rsidR="008424C7" w:rsidRPr="00A64073">
        <w:t>A</w:t>
      </w:r>
      <w:r w:rsidRPr="00A64073">
        <w:t xml:space="preserve">ctin </w:t>
      </w:r>
      <w:r w:rsidR="008424C7" w:rsidRPr="00A64073">
        <w:t>D</w:t>
      </w:r>
      <w:r w:rsidRPr="00A64073">
        <w:t xml:space="preserve">ynamics, </w:t>
      </w:r>
      <w:r w:rsidR="008424C7" w:rsidRPr="00A64073">
        <w:t>C</w:t>
      </w:r>
      <w:r w:rsidRPr="00A64073">
        <w:t xml:space="preserve">lutch </w:t>
      </w:r>
      <w:r w:rsidR="008424C7" w:rsidRPr="00A64073">
        <w:t>C</w:t>
      </w:r>
      <w:r w:rsidRPr="00A64073">
        <w:t xml:space="preserve">oupling and </w:t>
      </w:r>
      <w:r w:rsidR="008424C7" w:rsidRPr="00A64073">
        <w:t>T</w:t>
      </w:r>
      <w:r w:rsidRPr="00A64073">
        <w:t xml:space="preserve">raction </w:t>
      </w:r>
      <w:r w:rsidR="008424C7" w:rsidRPr="00A64073">
        <w:t>F</w:t>
      </w:r>
      <w:r w:rsidRPr="00A64073">
        <w:t xml:space="preserve">orce for </w:t>
      </w:r>
      <w:r w:rsidR="008424C7" w:rsidRPr="00A64073">
        <w:t>G</w:t>
      </w:r>
      <w:r w:rsidRPr="00A64073">
        <w:t xml:space="preserve">rowth </w:t>
      </w:r>
      <w:r w:rsidR="008424C7" w:rsidRPr="00A64073">
        <w:t>C</w:t>
      </w:r>
      <w:r w:rsidRPr="00A64073">
        <w:t xml:space="preserve">one </w:t>
      </w:r>
      <w:r w:rsidR="008424C7" w:rsidRPr="00A64073">
        <w:t>A</w:t>
      </w:r>
      <w:r w:rsidRPr="00A64073">
        <w:t>dvance</w:t>
      </w:r>
    </w:p>
    <w:bookmarkEnd w:id="0"/>
    <w:p w14:paraId="06C0C87E" w14:textId="77777777" w:rsidR="006E4797" w:rsidRPr="00A64073" w:rsidRDefault="006E4797" w:rsidP="003865E3">
      <w:pPr>
        <w:rPr>
          <w:b/>
        </w:rPr>
      </w:pPr>
    </w:p>
    <w:p w14:paraId="2CD8481E" w14:textId="75ACD7F5" w:rsidR="006E4797" w:rsidRPr="00A64073" w:rsidRDefault="00551D82" w:rsidP="003865E3">
      <w:r w:rsidRPr="00A64073">
        <w:rPr>
          <w:b/>
        </w:rPr>
        <w:t xml:space="preserve">AUTHORS AND AFFILIATIONS: </w:t>
      </w:r>
    </w:p>
    <w:p w14:paraId="141ABDE5" w14:textId="7E882D5C" w:rsidR="006E4797" w:rsidRPr="00A64073" w:rsidRDefault="005A2128" w:rsidP="003865E3">
      <w:pPr>
        <w:pBdr>
          <w:top w:val="nil"/>
          <w:left w:val="nil"/>
          <w:bottom w:val="nil"/>
          <w:right w:val="nil"/>
          <w:between w:val="nil"/>
        </w:pBdr>
      </w:pPr>
      <w:r w:rsidRPr="00A64073">
        <w:t>Takunori Minegishi</w:t>
      </w:r>
      <w:r w:rsidR="00094D19" w:rsidRPr="00A64073">
        <w:rPr>
          <w:vertAlign w:val="superscript"/>
        </w:rPr>
        <w:t>1</w:t>
      </w:r>
      <w:r w:rsidR="00D163C1" w:rsidRPr="00A64073">
        <w:t>*</w:t>
      </w:r>
      <w:r w:rsidRPr="00A64073">
        <w:t xml:space="preserve">, </w:t>
      </w:r>
      <w:r w:rsidR="00E0608E" w:rsidRPr="00A64073">
        <w:t>Ryosuke Fujikawa</w:t>
      </w:r>
      <w:r w:rsidR="00E0608E" w:rsidRPr="00A64073">
        <w:rPr>
          <w:vertAlign w:val="superscript"/>
        </w:rPr>
        <w:t>2</w:t>
      </w:r>
      <w:r w:rsidR="00E0608E" w:rsidRPr="00A64073">
        <w:t>,</w:t>
      </w:r>
      <w:r w:rsidR="00E0608E" w:rsidRPr="00A64073">
        <w:rPr>
          <w:lang w:eastAsia="ja-JP"/>
        </w:rPr>
        <w:t xml:space="preserve"> </w:t>
      </w:r>
      <w:r w:rsidRPr="00A64073">
        <w:t>Ria Fajarwati Kastian</w:t>
      </w:r>
      <w:r w:rsidR="00094D19" w:rsidRPr="00A64073">
        <w:rPr>
          <w:vertAlign w:val="superscript"/>
        </w:rPr>
        <w:t>1</w:t>
      </w:r>
      <w:r w:rsidRPr="00A64073">
        <w:t>,</w:t>
      </w:r>
      <w:r w:rsidR="00D0606A" w:rsidRPr="00A64073">
        <w:t xml:space="preserve"> </w:t>
      </w:r>
      <w:r w:rsidRPr="00A64073">
        <w:t>Yuichi Sakumura</w:t>
      </w:r>
      <w:r w:rsidR="00094D19" w:rsidRPr="00A64073">
        <w:rPr>
          <w:vertAlign w:val="superscript"/>
        </w:rPr>
        <w:t>2</w:t>
      </w:r>
      <w:r w:rsidR="00AF2942" w:rsidRPr="00A64073">
        <w:t>,</w:t>
      </w:r>
      <w:r w:rsidRPr="00A64073">
        <w:t xml:space="preserve"> Naoyuki Inagaki</w:t>
      </w:r>
      <w:r w:rsidR="00094D19" w:rsidRPr="00A64073">
        <w:rPr>
          <w:vertAlign w:val="superscript"/>
        </w:rPr>
        <w:t>1</w:t>
      </w:r>
      <w:r w:rsidR="00767CA5" w:rsidRPr="00A64073">
        <w:t>*</w:t>
      </w:r>
    </w:p>
    <w:p w14:paraId="06D0ACF8" w14:textId="77777777" w:rsidR="005A2128" w:rsidRPr="00A64073" w:rsidRDefault="005A2128" w:rsidP="003865E3">
      <w:pPr>
        <w:pBdr>
          <w:top w:val="nil"/>
          <w:left w:val="nil"/>
          <w:bottom w:val="nil"/>
          <w:right w:val="nil"/>
          <w:between w:val="nil"/>
        </w:pBdr>
        <w:rPr>
          <w:rFonts w:eastAsia="MS PGothic"/>
        </w:rPr>
      </w:pPr>
    </w:p>
    <w:p w14:paraId="2A103F06" w14:textId="3BFEED45" w:rsidR="005A2128" w:rsidRPr="00A64073" w:rsidRDefault="00094D19" w:rsidP="003865E3">
      <w:pPr>
        <w:pBdr>
          <w:top w:val="nil"/>
          <w:left w:val="nil"/>
          <w:bottom w:val="nil"/>
          <w:right w:val="nil"/>
          <w:between w:val="nil"/>
        </w:pBdr>
      </w:pPr>
      <w:r w:rsidRPr="00A64073">
        <w:rPr>
          <w:rFonts w:eastAsia="MS PGothic"/>
          <w:vertAlign w:val="superscript"/>
        </w:rPr>
        <w:t>1</w:t>
      </w:r>
      <w:r w:rsidR="005A2128" w:rsidRPr="00A64073">
        <w:rPr>
          <w:rFonts w:eastAsia="MS PGothic"/>
        </w:rPr>
        <w:t>Laboratory of Systems Neurobiology and Medicine,</w:t>
      </w:r>
      <w:r w:rsidR="005A2128" w:rsidRPr="00A64073">
        <w:t xml:space="preserve"> Division of Biological Science, Nara Institute of Science and Technology, Ikoma</w:t>
      </w:r>
      <w:r w:rsidR="008528DF" w:rsidRPr="00A64073">
        <w:rPr>
          <w:lang w:eastAsia="ja-JP"/>
        </w:rPr>
        <w:t xml:space="preserve"> </w:t>
      </w:r>
      <w:r w:rsidR="008528DF" w:rsidRPr="00A64073">
        <w:t>630-0192</w:t>
      </w:r>
      <w:r w:rsidR="005A2128" w:rsidRPr="00A64073">
        <w:t>, Nara, Japan.</w:t>
      </w:r>
    </w:p>
    <w:p w14:paraId="762B3419" w14:textId="31BCD4F7" w:rsidR="005A2128" w:rsidRPr="00A64073" w:rsidRDefault="00094D19" w:rsidP="003865E3">
      <w:pPr>
        <w:pBdr>
          <w:top w:val="nil"/>
          <w:left w:val="nil"/>
          <w:bottom w:val="nil"/>
          <w:right w:val="nil"/>
          <w:between w:val="nil"/>
        </w:pBdr>
      </w:pPr>
      <w:r w:rsidRPr="00A64073">
        <w:rPr>
          <w:rFonts w:eastAsia="MS PGothic"/>
          <w:vertAlign w:val="superscript"/>
        </w:rPr>
        <w:t>2</w:t>
      </w:r>
      <w:r w:rsidR="005A2128" w:rsidRPr="00A64073">
        <w:rPr>
          <w:rFonts w:eastAsia="MS PGothic"/>
        </w:rPr>
        <w:t>Laboratory of Data-Driven Biology,</w:t>
      </w:r>
      <w:r w:rsidR="005A2128" w:rsidRPr="00A64073">
        <w:t xml:space="preserve"> Division of Biological Science, Nara Institute of Science and Technology, Ikoma</w:t>
      </w:r>
      <w:r w:rsidR="008528DF" w:rsidRPr="00A64073">
        <w:t xml:space="preserve"> 630-0192</w:t>
      </w:r>
      <w:r w:rsidR="005A2128" w:rsidRPr="00A64073">
        <w:t>, Nara, Japan.</w:t>
      </w:r>
    </w:p>
    <w:p w14:paraId="06751805" w14:textId="659C6B8D" w:rsidR="00767CA5" w:rsidRPr="00A64073" w:rsidRDefault="00767CA5" w:rsidP="003865E3">
      <w:pPr>
        <w:pBdr>
          <w:top w:val="nil"/>
          <w:left w:val="nil"/>
          <w:bottom w:val="nil"/>
          <w:right w:val="nil"/>
          <w:between w:val="nil"/>
        </w:pBdr>
      </w:pPr>
    </w:p>
    <w:p w14:paraId="7BF8649C" w14:textId="7982A361" w:rsidR="00AF2942" w:rsidRPr="00A64073" w:rsidRDefault="00AF2942" w:rsidP="00AF2942">
      <w:pPr>
        <w:pBdr>
          <w:top w:val="nil"/>
          <w:left w:val="nil"/>
          <w:bottom w:val="nil"/>
          <w:right w:val="nil"/>
          <w:between w:val="nil"/>
        </w:pBdr>
        <w:rPr>
          <w:bCs/>
          <w:lang w:eastAsia="ja-JP"/>
        </w:rPr>
      </w:pPr>
      <w:r w:rsidRPr="00A64073">
        <w:rPr>
          <w:bCs/>
          <w:lang w:eastAsia="ja-JP"/>
        </w:rPr>
        <w:t>Email addresses of co-authors:</w:t>
      </w:r>
    </w:p>
    <w:p w14:paraId="29A47095" w14:textId="48E93C82" w:rsidR="00AF2942" w:rsidRPr="00A64073" w:rsidRDefault="00AF2942" w:rsidP="00AF2942">
      <w:pPr>
        <w:pBdr>
          <w:top w:val="nil"/>
          <w:left w:val="nil"/>
          <w:bottom w:val="nil"/>
          <w:right w:val="nil"/>
          <w:between w:val="nil"/>
        </w:pBdr>
        <w:rPr>
          <w:bCs/>
          <w:lang w:eastAsia="ja-JP"/>
        </w:rPr>
      </w:pPr>
      <w:r w:rsidRPr="00A64073">
        <w:rPr>
          <w:bCs/>
          <w:lang w:eastAsia="ja-JP"/>
        </w:rPr>
        <w:t xml:space="preserve">Takunori Minegishi </w:t>
      </w:r>
      <w:r w:rsidRPr="00A64073">
        <w:rPr>
          <w:bCs/>
          <w:lang w:eastAsia="ja-JP"/>
        </w:rPr>
        <w:tab/>
        <w:t xml:space="preserve">(t-minegishi@bs.naist.jp) </w:t>
      </w:r>
    </w:p>
    <w:p w14:paraId="0338BADF" w14:textId="0E9FA404" w:rsidR="00AF2942" w:rsidRPr="00A64073" w:rsidRDefault="00AF2942" w:rsidP="00AF2942">
      <w:pPr>
        <w:pBdr>
          <w:top w:val="nil"/>
          <w:left w:val="nil"/>
          <w:bottom w:val="nil"/>
          <w:right w:val="nil"/>
          <w:between w:val="nil"/>
        </w:pBdr>
        <w:rPr>
          <w:bCs/>
          <w:lang w:eastAsia="ja-JP"/>
        </w:rPr>
      </w:pPr>
      <w:r w:rsidRPr="00A64073">
        <w:rPr>
          <w:bCs/>
        </w:rPr>
        <w:t>Ryosuke Fujikawa</w:t>
      </w:r>
      <w:r w:rsidRPr="00A64073">
        <w:rPr>
          <w:bCs/>
          <w:lang w:eastAsia="ja-JP"/>
        </w:rPr>
        <w:t xml:space="preserve"> </w:t>
      </w:r>
      <w:r w:rsidRPr="00A64073">
        <w:rPr>
          <w:bCs/>
          <w:lang w:eastAsia="ja-JP"/>
        </w:rPr>
        <w:tab/>
        <w:t>(fujikawa.ryosuke.fj5@bs.naist.jp)</w:t>
      </w:r>
    </w:p>
    <w:p w14:paraId="3265BCC7" w14:textId="7D798F7D" w:rsidR="00AF2942" w:rsidRPr="00A64073" w:rsidRDefault="00AF2942" w:rsidP="00AF2942">
      <w:pPr>
        <w:pBdr>
          <w:top w:val="nil"/>
          <w:left w:val="nil"/>
          <w:bottom w:val="nil"/>
          <w:right w:val="nil"/>
          <w:between w:val="nil"/>
        </w:pBdr>
        <w:rPr>
          <w:bCs/>
          <w:lang w:eastAsia="ja-JP"/>
        </w:rPr>
      </w:pPr>
      <w:r w:rsidRPr="00A64073">
        <w:rPr>
          <w:bCs/>
        </w:rPr>
        <w:t>Ria Fajarwati Kastian</w:t>
      </w:r>
      <w:r w:rsidRPr="00A64073">
        <w:rPr>
          <w:bCs/>
          <w:lang w:eastAsia="ja-JP"/>
        </w:rPr>
        <w:t xml:space="preserve"> </w:t>
      </w:r>
      <w:r w:rsidRPr="00A64073">
        <w:rPr>
          <w:bCs/>
          <w:lang w:eastAsia="ja-JP"/>
        </w:rPr>
        <w:tab/>
        <w:t>(ria_fajarwati.kastian.re3@bs.naist.jp)</w:t>
      </w:r>
    </w:p>
    <w:p w14:paraId="0407E7E1" w14:textId="3FC2E8AA" w:rsidR="00AF2942" w:rsidRPr="00A64073" w:rsidRDefault="00AF2942" w:rsidP="00AF2942">
      <w:pPr>
        <w:pBdr>
          <w:top w:val="nil"/>
          <w:left w:val="nil"/>
          <w:bottom w:val="nil"/>
          <w:right w:val="nil"/>
          <w:between w:val="nil"/>
        </w:pBdr>
        <w:rPr>
          <w:bCs/>
          <w:lang w:eastAsia="ja-JP"/>
        </w:rPr>
      </w:pPr>
      <w:r w:rsidRPr="00A64073">
        <w:rPr>
          <w:bCs/>
        </w:rPr>
        <w:t>Yuichi Sakumura</w:t>
      </w:r>
      <w:r w:rsidRPr="00A64073">
        <w:rPr>
          <w:bCs/>
          <w:lang w:eastAsia="ja-JP"/>
        </w:rPr>
        <w:t xml:space="preserve"> </w:t>
      </w:r>
      <w:r w:rsidRPr="00A64073">
        <w:rPr>
          <w:bCs/>
          <w:lang w:eastAsia="ja-JP"/>
        </w:rPr>
        <w:tab/>
        <w:t>(saku@bs.naist.jp)</w:t>
      </w:r>
    </w:p>
    <w:p w14:paraId="185BCAEA" w14:textId="2898AAED" w:rsidR="00AF2942" w:rsidRPr="00A64073" w:rsidRDefault="00AF2942" w:rsidP="00AF2942">
      <w:pPr>
        <w:pBdr>
          <w:top w:val="nil"/>
          <w:left w:val="nil"/>
          <w:bottom w:val="nil"/>
          <w:right w:val="nil"/>
          <w:between w:val="nil"/>
        </w:pBdr>
        <w:rPr>
          <w:bCs/>
          <w:lang w:eastAsia="ja-JP"/>
        </w:rPr>
      </w:pPr>
      <w:r w:rsidRPr="00A64073">
        <w:rPr>
          <w:bCs/>
          <w:lang w:eastAsia="ja-JP"/>
        </w:rPr>
        <w:t xml:space="preserve">Naoyuki Inagaki </w:t>
      </w:r>
      <w:r w:rsidRPr="00A64073">
        <w:rPr>
          <w:bCs/>
          <w:lang w:eastAsia="ja-JP"/>
        </w:rPr>
        <w:tab/>
        <w:t xml:space="preserve">(ninagaki@bs.naist.jp) </w:t>
      </w:r>
    </w:p>
    <w:p w14:paraId="3CD6E18E" w14:textId="77777777" w:rsidR="00AF2942" w:rsidRPr="00A64073" w:rsidRDefault="00AF2942" w:rsidP="003865E3">
      <w:pPr>
        <w:pBdr>
          <w:top w:val="nil"/>
          <w:left w:val="nil"/>
          <w:bottom w:val="nil"/>
          <w:right w:val="nil"/>
          <w:between w:val="nil"/>
        </w:pBdr>
        <w:rPr>
          <w:bCs/>
        </w:rPr>
      </w:pPr>
    </w:p>
    <w:p w14:paraId="7056ACF3" w14:textId="001E6F15" w:rsidR="00767CA5" w:rsidRPr="00A64073" w:rsidRDefault="00767CA5" w:rsidP="003865E3">
      <w:pPr>
        <w:pBdr>
          <w:top w:val="nil"/>
          <w:left w:val="nil"/>
          <w:bottom w:val="nil"/>
          <w:right w:val="nil"/>
          <w:between w:val="nil"/>
        </w:pBdr>
        <w:rPr>
          <w:bCs/>
          <w:lang w:eastAsia="ja-JP"/>
        </w:rPr>
      </w:pPr>
      <w:r w:rsidRPr="00A64073">
        <w:rPr>
          <w:bCs/>
          <w:lang w:eastAsia="ja-JP"/>
        </w:rPr>
        <w:t>*</w:t>
      </w:r>
      <w:r w:rsidR="00AF2942" w:rsidRPr="00A64073">
        <w:rPr>
          <w:bCs/>
          <w:lang w:eastAsia="ja-JP"/>
        </w:rPr>
        <w:t>Corresponding authors:</w:t>
      </w:r>
    </w:p>
    <w:p w14:paraId="254AEBD3" w14:textId="2A9828BC" w:rsidR="00455578" w:rsidRPr="00A64073" w:rsidRDefault="00455578" w:rsidP="003865E3">
      <w:pPr>
        <w:pBdr>
          <w:top w:val="nil"/>
          <w:left w:val="nil"/>
          <w:bottom w:val="nil"/>
          <w:right w:val="nil"/>
          <w:between w:val="nil"/>
        </w:pBdr>
        <w:rPr>
          <w:bCs/>
          <w:lang w:eastAsia="ja-JP"/>
        </w:rPr>
      </w:pPr>
      <w:r w:rsidRPr="00A64073">
        <w:rPr>
          <w:bCs/>
          <w:lang w:eastAsia="ja-JP"/>
        </w:rPr>
        <w:t>Takunori Minegishi</w:t>
      </w:r>
      <w:r w:rsidR="00767CA5" w:rsidRPr="00A64073">
        <w:rPr>
          <w:bCs/>
          <w:lang w:eastAsia="ja-JP"/>
        </w:rPr>
        <w:t xml:space="preserve"> </w:t>
      </w:r>
      <w:r w:rsidR="00AF2942" w:rsidRPr="00A64073">
        <w:rPr>
          <w:bCs/>
          <w:lang w:eastAsia="ja-JP"/>
        </w:rPr>
        <w:tab/>
        <w:t>(</w:t>
      </w:r>
      <w:r w:rsidRPr="00A64073">
        <w:rPr>
          <w:bCs/>
          <w:lang w:eastAsia="ja-JP"/>
        </w:rPr>
        <w:t>t-minegishi@bs.naist.jp</w:t>
      </w:r>
      <w:r w:rsidR="00AF2942" w:rsidRPr="00A64073">
        <w:rPr>
          <w:bCs/>
          <w:lang w:eastAsia="ja-JP"/>
        </w:rPr>
        <w:t>)</w:t>
      </w:r>
      <w:r w:rsidRPr="00A64073">
        <w:rPr>
          <w:bCs/>
          <w:lang w:eastAsia="ja-JP"/>
        </w:rPr>
        <w:t xml:space="preserve"> </w:t>
      </w:r>
    </w:p>
    <w:p w14:paraId="09F6D42A" w14:textId="2CA38E62" w:rsidR="00767CA5" w:rsidRPr="00A64073" w:rsidRDefault="00A52AE7" w:rsidP="00767CA5">
      <w:pPr>
        <w:pBdr>
          <w:top w:val="nil"/>
          <w:left w:val="nil"/>
          <w:bottom w:val="nil"/>
          <w:right w:val="nil"/>
          <w:between w:val="nil"/>
        </w:pBdr>
        <w:rPr>
          <w:lang w:eastAsia="ja-JP"/>
        </w:rPr>
      </w:pPr>
      <w:r w:rsidRPr="00A64073">
        <w:rPr>
          <w:bCs/>
          <w:lang w:eastAsia="ja-JP"/>
        </w:rPr>
        <w:t>Naoyuki Inagaki</w:t>
      </w:r>
      <w:r w:rsidR="00767CA5" w:rsidRPr="00A64073">
        <w:rPr>
          <w:bCs/>
          <w:lang w:eastAsia="ja-JP"/>
        </w:rPr>
        <w:t xml:space="preserve"> </w:t>
      </w:r>
      <w:r w:rsidR="00AF2942" w:rsidRPr="00A64073">
        <w:rPr>
          <w:bCs/>
          <w:lang w:eastAsia="ja-JP"/>
        </w:rPr>
        <w:tab/>
        <w:t>(</w:t>
      </w:r>
      <w:r w:rsidRPr="00A64073">
        <w:rPr>
          <w:bCs/>
          <w:lang w:eastAsia="ja-JP"/>
        </w:rPr>
        <w:t>ninagaki@bs.naist.jp</w:t>
      </w:r>
      <w:r w:rsidR="00AF2942" w:rsidRPr="00A64073">
        <w:rPr>
          <w:bCs/>
          <w:lang w:eastAsia="ja-JP"/>
        </w:rPr>
        <w:t>)</w:t>
      </w:r>
      <w:r w:rsidR="00D163C1" w:rsidRPr="00A64073">
        <w:rPr>
          <w:bCs/>
          <w:lang w:eastAsia="ja-JP"/>
        </w:rPr>
        <w:t xml:space="preserve"> </w:t>
      </w:r>
    </w:p>
    <w:p w14:paraId="5451BEAE" w14:textId="1B978075" w:rsidR="00A52AE7" w:rsidRPr="00A64073" w:rsidRDefault="00D163C1" w:rsidP="003865E3">
      <w:pPr>
        <w:pBdr>
          <w:top w:val="nil"/>
          <w:left w:val="nil"/>
          <w:bottom w:val="nil"/>
          <w:right w:val="nil"/>
          <w:between w:val="nil"/>
        </w:pBdr>
        <w:rPr>
          <w:lang w:eastAsia="ja-JP"/>
        </w:rPr>
      </w:pPr>
      <w:r w:rsidRPr="00A64073">
        <w:rPr>
          <w:lang w:eastAsia="ja-JP"/>
        </w:rPr>
        <w:t xml:space="preserve">                                  </w:t>
      </w:r>
    </w:p>
    <w:p w14:paraId="2FD03E59" w14:textId="2B88C4D3" w:rsidR="00767CA5" w:rsidRPr="00A64073" w:rsidRDefault="0034642F" w:rsidP="003865E3">
      <w:pPr>
        <w:pBdr>
          <w:top w:val="nil"/>
          <w:left w:val="nil"/>
          <w:bottom w:val="nil"/>
          <w:right w:val="nil"/>
          <w:between w:val="nil"/>
        </w:pBdr>
        <w:rPr>
          <w:b/>
          <w:lang w:eastAsia="ja-JP"/>
        </w:rPr>
      </w:pPr>
      <w:r w:rsidRPr="00A64073">
        <w:rPr>
          <w:b/>
          <w:lang w:eastAsia="ja-JP"/>
        </w:rPr>
        <w:t>K</w:t>
      </w:r>
      <w:r w:rsidR="00275C1A" w:rsidRPr="00A64073">
        <w:rPr>
          <w:b/>
          <w:lang w:eastAsia="ja-JP"/>
        </w:rPr>
        <w:t>EYWORD</w:t>
      </w:r>
      <w:r w:rsidR="008528DF" w:rsidRPr="00A64073">
        <w:rPr>
          <w:b/>
          <w:lang w:eastAsia="ja-JP"/>
        </w:rPr>
        <w:t>S</w:t>
      </w:r>
      <w:r w:rsidRPr="00A64073">
        <w:rPr>
          <w:b/>
          <w:lang w:eastAsia="ja-JP"/>
        </w:rPr>
        <w:t>:</w:t>
      </w:r>
    </w:p>
    <w:p w14:paraId="70B31170" w14:textId="255301A4" w:rsidR="0034642F" w:rsidRPr="00A64073" w:rsidRDefault="00C43195" w:rsidP="003865E3">
      <w:pPr>
        <w:pBdr>
          <w:top w:val="nil"/>
          <w:left w:val="nil"/>
          <w:bottom w:val="nil"/>
          <w:right w:val="nil"/>
          <w:between w:val="nil"/>
        </w:pBdr>
        <w:rPr>
          <w:lang w:eastAsia="ja-JP"/>
        </w:rPr>
      </w:pPr>
      <w:r w:rsidRPr="00A64073">
        <w:rPr>
          <w:lang w:eastAsia="ja-JP"/>
        </w:rPr>
        <w:t xml:space="preserve">growth cone, </w:t>
      </w:r>
      <w:r w:rsidR="00F623DC" w:rsidRPr="00A64073">
        <w:rPr>
          <w:lang w:eastAsia="ja-JP"/>
        </w:rPr>
        <w:t>actin retrograde flow, clutch molecule, cell adhesion molecule, s</w:t>
      </w:r>
      <w:r w:rsidR="0034642F" w:rsidRPr="00A64073">
        <w:rPr>
          <w:lang w:eastAsia="ja-JP"/>
        </w:rPr>
        <w:t xml:space="preserve">ingle speckle imaging, </w:t>
      </w:r>
      <w:r w:rsidR="00F623DC" w:rsidRPr="00A64073">
        <w:rPr>
          <w:lang w:eastAsia="ja-JP"/>
        </w:rPr>
        <w:t>traction force microscopy,</w:t>
      </w:r>
      <w:r w:rsidRPr="00A64073">
        <w:rPr>
          <w:lang w:eastAsia="ja-JP"/>
        </w:rPr>
        <w:t xml:space="preserve"> neuronal migration,</w:t>
      </w:r>
      <w:r w:rsidR="00F623DC" w:rsidRPr="00A64073">
        <w:rPr>
          <w:lang w:eastAsia="ja-JP"/>
        </w:rPr>
        <w:t xml:space="preserve"> axon guidance.</w:t>
      </w:r>
    </w:p>
    <w:p w14:paraId="5AF90408" w14:textId="77777777" w:rsidR="0034642F" w:rsidRPr="00A64073" w:rsidRDefault="0034642F" w:rsidP="003865E3">
      <w:pPr>
        <w:pBdr>
          <w:top w:val="nil"/>
          <w:left w:val="nil"/>
          <w:bottom w:val="nil"/>
          <w:right w:val="nil"/>
          <w:between w:val="nil"/>
        </w:pBdr>
        <w:rPr>
          <w:lang w:eastAsia="ja-JP"/>
        </w:rPr>
      </w:pPr>
    </w:p>
    <w:p w14:paraId="60F3B8D4" w14:textId="6927A162" w:rsidR="006E4797" w:rsidRPr="00A64073" w:rsidRDefault="00551D82" w:rsidP="003865E3">
      <w:r w:rsidRPr="00A64073">
        <w:rPr>
          <w:b/>
        </w:rPr>
        <w:t>SUMMARY:</w:t>
      </w:r>
      <w:r w:rsidRPr="00A64073">
        <w:t xml:space="preserve"> </w:t>
      </w:r>
    </w:p>
    <w:p w14:paraId="1D7610AF" w14:textId="103E5E1D" w:rsidR="00A52AE7" w:rsidRPr="00A64073" w:rsidRDefault="008424C7" w:rsidP="003865E3">
      <w:pPr>
        <w:rPr>
          <w:lang w:eastAsia="ja-JP"/>
        </w:rPr>
      </w:pPr>
      <w:r w:rsidRPr="00A64073">
        <w:rPr>
          <w:lang w:eastAsia="ja-JP"/>
        </w:rPr>
        <w:t>To advance, g</w:t>
      </w:r>
      <w:r w:rsidR="00D352A1" w:rsidRPr="00A64073">
        <w:rPr>
          <w:lang w:eastAsia="ja-JP"/>
        </w:rPr>
        <w:t>rowth cone</w:t>
      </w:r>
      <w:r w:rsidR="005A5484" w:rsidRPr="00A64073">
        <w:rPr>
          <w:lang w:eastAsia="ja-JP"/>
        </w:rPr>
        <w:t>s</w:t>
      </w:r>
      <w:r w:rsidR="00D352A1" w:rsidRPr="00A64073">
        <w:rPr>
          <w:lang w:eastAsia="ja-JP"/>
        </w:rPr>
        <w:t xml:space="preserve"> </w:t>
      </w:r>
      <w:r w:rsidRPr="00A64073">
        <w:rPr>
          <w:lang w:eastAsia="ja-JP"/>
        </w:rPr>
        <w:t xml:space="preserve">must </w:t>
      </w:r>
      <w:r w:rsidR="005E436D" w:rsidRPr="00A64073">
        <w:rPr>
          <w:lang w:eastAsia="ja-JP"/>
        </w:rPr>
        <w:t>exert</w:t>
      </w:r>
      <w:r w:rsidR="005A5484" w:rsidRPr="00A64073">
        <w:rPr>
          <w:lang w:eastAsia="ja-JP"/>
        </w:rPr>
        <w:t xml:space="preserve"> traction force</w:t>
      </w:r>
      <w:r w:rsidRPr="00A64073">
        <w:rPr>
          <w:lang w:eastAsia="ja-JP"/>
        </w:rPr>
        <w:t>s</w:t>
      </w:r>
      <w:r w:rsidR="005A5484" w:rsidRPr="00A64073">
        <w:rPr>
          <w:lang w:eastAsia="ja-JP"/>
        </w:rPr>
        <w:t xml:space="preserve"> against</w:t>
      </w:r>
      <w:r w:rsidR="0060231C" w:rsidRPr="00A64073">
        <w:rPr>
          <w:lang w:eastAsia="ja-JP"/>
        </w:rPr>
        <w:t xml:space="preserve"> the</w:t>
      </w:r>
      <w:r w:rsidR="005A5484" w:rsidRPr="00A64073">
        <w:rPr>
          <w:lang w:eastAsia="ja-JP"/>
        </w:rPr>
        <w:t xml:space="preserve"> </w:t>
      </w:r>
      <w:r w:rsidRPr="00A64073">
        <w:rPr>
          <w:lang w:eastAsia="ja-JP"/>
        </w:rPr>
        <w:t>external</w:t>
      </w:r>
      <w:r w:rsidR="005A5484" w:rsidRPr="00A64073">
        <w:rPr>
          <w:lang w:eastAsia="ja-JP"/>
        </w:rPr>
        <w:t xml:space="preserve"> environment</w:t>
      </w:r>
      <w:r w:rsidR="005D051E" w:rsidRPr="00A64073">
        <w:rPr>
          <w:lang w:eastAsia="ja-JP"/>
        </w:rPr>
        <w:t>.</w:t>
      </w:r>
      <w:r w:rsidR="005A5484" w:rsidRPr="00A64073">
        <w:rPr>
          <w:lang w:eastAsia="ja-JP"/>
        </w:rPr>
        <w:t xml:space="preserve"> </w:t>
      </w:r>
      <w:r w:rsidR="005D051E" w:rsidRPr="00A64073">
        <w:rPr>
          <w:lang w:eastAsia="ja-JP"/>
        </w:rPr>
        <w:t>T</w:t>
      </w:r>
      <w:r w:rsidRPr="00A64073">
        <w:rPr>
          <w:lang w:eastAsia="ja-JP"/>
        </w:rPr>
        <w:t>he generation of t</w:t>
      </w:r>
      <w:r w:rsidR="005A5484" w:rsidRPr="00A64073">
        <w:rPr>
          <w:lang w:eastAsia="ja-JP"/>
        </w:rPr>
        <w:t>raction force</w:t>
      </w:r>
      <w:r w:rsidRPr="00A64073">
        <w:rPr>
          <w:lang w:eastAsia="ja-JP"/>
        </w:rPr>
        <w:t>s</w:t>
      </w:r>
      <w:r w:rsidR="005A5484" w:rsidRPr="00A64073">
        <w:rPr>
          <w:lang w:eastAsia="ja-JP"/>
        </w:rPr>
        <w:t xml:space="preserve"> </w:t>
      </w:r>
      <w:r w:rsidRPr="00A64073">
        <w:rPr>
          <w:lang w:eastAsia="ja-JP"/>
        </w:rPr>
        <w:t>is dependent</w:t>
      </w:r>
      <w:r w:rsidR="005A5484" w:rsidRPr="00A64073">
        <w:rPr>
          <w:lang w:eastAsia="ja-JP"/>
        </w:rPr>
        <w:t xml:space="preserve"> on actin dynamics and </w:t>
      </w:r>
      <w:r w:rsidR="005D051E" w:rsidRPr="00A64073">
        <w:rPr>
          <w:lang w:eastAsia="ja-JP"/>
        </w:rPr>
        <w:t>clutch coupling</w:t>
      </w:r>
      <w:r w:rsidR="0034301B" w:rsidRPr="00A64073">
        <w:rPr>
          <w:lang w:eastAsia="ja-JP"/>
        </w:rPr>
        <w:t xml:space="preserve">. </w:t>
      </w:r>
      <w:r w:rsidR="006F71A3" w:rsidRPr="00A64073">
        <w:rPr>
          <w:lang w:eastAsia="ja-JP"/>
        </w:rPr>
        <w:t>T</w:t>
      </w:r>
      <w:r w:rsidR="00275C1A" w:rsidRPr="00A64073">
        <w:rPr>
          <w:lang w:eastAsia="ja-JP"/>
        </w:rPr>
        <w:t>he present study</w:t>
      </w:r>
      <w:r w:rsidR="00094D19" w:rsidRPr="00A64073">
        <w:rPr>
          <w:lang w:eastAsia="ja-JP"/>
        </w:rPr>
        <w:t xml:space="preserve"> describe</w:t>
      </w:r>
      <w:r w:rsidR="00275C1A" w:rsidRPr="00A64073">
        <w:rPr>
          <w:lang w:eastAsia="ja-JP"/>
        </w:rPr>
        <w:t>s</w:t>
      </w:r>
      <w:r w:rsidR="00094D19" w:rsidRPr="00A64073">
        <w:rPr>
          <w:lang w:eastAsia="ja-JP"/>
        </w:rPr>
        <w:t xml:space="preserve"> </w:t>
      </w:r>
      <w:r w:rsidR="00683796" w:rsidRPr="00A64073">
        <w:rPr>
          <w:lang w:eastAsia="ja-JP"/>
        </w:rPr>
        <w:t>methods for analyzing actin dynamics, clutch coupling</w:t>
      </w:r>
      <w:r w:rsidR="0034301B" w:rsidRPr="00A64073">
        <w:rPr>
          <w:lang w:eastAsia="ja-JP"/>
        </w:rPr>
        <w:t xml:space="preserve"> and traction force</w:t>
      </w:r>
      <w:r w:rsidRPr="00A64073">
        <w:rPr>
          <w:lang w:eastAsia="ja-JP"/>
        </w:rPr>
        <w:t>s</w:t>
      </w:r>
      <w:r w:rsidR="005D051E" w:rsidRPr="00A64073">
        <w:rPr>
          <w:lang w:eastAsia="ja-JP"/>
        </w:rPr>
        <w:t xml:space="preserve"> for growth cone advance</w:t>
      </w:r>
      <w:r w:rsidR="0034301B" w:rsidRPr="00A64073">
        <w:rPr>
          <w:lang w:eastAsia="ja-JP"/>
        </w:rPr>
        <w:t xml:space="preserve">. </w:t>
      </w:r>
      <w:r w:rsidR="00F4766A" w:rsidRPr="00A64073">
        <w:rPr>
          <w:lang w:eastAsia="ja-JP"/>
        </w:rPr>
        <w:t xml:space="preserve"> </w:t>
      </w:r>
    </w:p>
    <w:p w14:paraId="43AD2A71" w14:textId="77777777" w:rsidR="009F516D" w:rsidRPr="00A64073" w:rsidRDefault="009F516D" w:rsidP="003865E3">
      <w:pPr>
        <w:rPr>
          <w:lang w:eastAsia="ja-JP"/>
        </w:rPr>
      </w:pPr>
    </w:p>
    <w:p w14:paraId="2DF8E628" w14:textId="2533269F" w:rsidR="006E4797" w:rsidRPr="00A64073" w:rsidRDefault="00551D82" w:rsidP="003865E3">
      <w:r w:rsidRPr="00A64073">
        <w:rPr>
          <w:b/>
        </w:rPr>
        <w:t>ABSTRACT:</w:t>
      </w:r>
      <w:r w:rsidRPr="00A64073">
        <w:t xml:space="preserve"> </w:t>
      </w:r>
    </w:p>
    <w:p w14:paraId="40A249E6" w14:textId="2797BA01" w:rsidR="006E4797" w:rsidRPr="00A64073" w:rsidRDefault="005A2128" w:rsidP="009F516D">
      <w:r w:rsidRPr="00A64073">
        <w:t xml:space="preserve">To establish functional networks, neurons must migrate to their appropriate destinations and </w:t>
      </w:r>
      <w:r w:rsidR="008424C7" w:rsidRPr="00A64073">
        <w:t>then</w:t>
      </w:r>
      <w:r w:rsidRPr="00A64073">
        <w:t xml:space="preserve"> extend axons toward the</w:t>
      </w:r>
      <w:r w:rsidR="008424C7" w:rsidRPr="00A64073">
        <w:t>ir</w:t>
      </w:r>
      <w:r w:rsidRPr="00A64073">
        <w:t xml:space="preserve"> target cells</w:t>
      </w:r>
      <w:r w:rsidR="005D051E" w:rsidRPr="00A64073">
        <w:t>.</w:t>
      </w:r>
      <w:r w:rsidRPr="00A64073">
        <w:t xml:space="preserve"> </w:t>
      </w:r>
      <w:r w:rsidR="005D051E" w:rsidRPr="00A64073">
        <w:t>T</w:t>
      </w:r>
      <w:r w:rsidRPr="00A64073">
        <w:t xml:space="preserve">hese processes depend on </w:t>
      </w:r>
      <w:r w:rsidR="005D051E" w:rsidRPr="00A64073">
        <w:t>the</w:t>
      </w:r>
      <w:r w:rsidR="00E869A5" w:rsidRPr="00A64073">
        <w:t xml:space="preserve"> advances</w:t>
      </w:r>
      <w:r w:rsidR="005D051E" w:rsidRPr="00A64073">
        <w:t xml:space="preserve"> of growth cones</w:t>
      </w:r>
      <w:r w:rsidR="004A6F76" w:rsidRPr="00A64073">
        <w:t xml:space="preserve"> that located </w:t>
      </w:r>
      <w:r w:rsidR="005D051E" w:rsidRPr="00A64073">
        <w:t>at the tip</w:t>
      </w:r>
      <w:r w:rsidR="008424C7" w:rsidRPr="00A64073">
        <w:t>s</w:t>
      </w:r>
      <w:r w:rsidR="005D051E" w:rsidRPr="00A64073">
        <w:t xml:space="preserve"> of neurites</w:t>
      </w:r>
      <w:r w:rsidRPr="00A64073">
        <w:t xml:space="preserve">. </w:t>
      </w:r>
      <w:r w:rsidR="008424C7" w:rsidRPr="00A64073">
        <w:t>A</w:t>
      </w:r>
      <w:r w:rsidR="0026791E" w:rsidRPr="00A64073">
        <w:t>xonal g</w:t>
      </w:r>
      <w:r w:rsidRPr="00A64073">
        <w:t>rowth cones</w:t>
      </w:r>
      <w:r w:rsidR="008424C7" w:rsidRPr="00A64073">
        <w:t xml:space="preserve"> generate </w:t>
      </w:r>
      <w:r w:rsidR="004A6F76" w:rsidRPr="00A64073">
        <w:t>driving forces by</w:t>
      </w:r>
      <w:r w:rsidRPr="00A64073">
        <w:t xml:space="preserve"> sens</w:t>
      </w:r>
      <w:r w:rsidR="004A6F76" w:rsidRPr="00A64073">
        <w:t>ing</w:t>
      </w:r>
      <w:r w:rsidRPr="00A64073">
        <w:t xml:space="preserve"> the</w:t>
      </w:r>
      <w:r w:rsidR="00702010" w:rsidRPr="00A64073">
        <w:t>ir</w:t>
      </w:r>
      <w:r w:rsidRPr="00A64073">
        <w:t xml:space="preserve"> </w:t>
      </w:r>
      <w:r w:rsidR="004A6F76" w:rsidRPr="00A64073">
        <w:t>local</w:t>
      </w:r>
      <w:r w:rsidRPr="00A64073">
        <w:t xml:space="preserve"> microenvironment and modulat</w:t>
      </w:r>
      <w:r w:rsidR="004A6F76" w:rsidRPr="00A64073">
        <w:t>ing</w:t>
      </w:r>
      <w:r w:rsidRPr="00A64073">
        <w:t xml:space="preserve"> cytoskeletal dynamics and </w:t>
      </w:r>
      <w:r w:rsidR="00C34884" w:rsidRPr="00A64073">
        <w:t>actin-</w:t>
      </w:r>
      <w:r w:rsidRPr="00A64073">
        <w:t>adhesion</w:t>
      </w:r>
      <w:r w:rsidR="008528DF" w:rsidRPr="00A64073">
        <w:t xml:space="preserve"> coupling</w:t>
      </w:r>
      <w:r w:rsidR="00C34884" w:rsidRPr="00A64073">
        <w:t xml:space="preserve"> </w:t>
      </w:r>
      <w:r w:rsidR="008528DF" w:rsidRPr="00A64073">
        <w:t xml:space="preserve">(clutch </w:t>
      </w:r>
      <w:r w:rsidR="00C34884" w:rsidRPr="00A64073">
        <w:t>coupling</w:t>
      </w:r>
      <w:r w:rsidR="008528DF" w:rsidRPr="00A64073">
        <w:t>)</w:t>
      </w:r>
      <w:r w:rsidR="004A6F76" w:rsidRPr="00A64073">
        <w:t>.</w:t>
      </w:r>
      <w:r w:rsidRPr="00A64073">
        <w:t xml:space="preserve"> </w:t>
      </w:r>
      <w:r w:rsidR="004A6F76" w:rsidRPr="00A64073">
        <w:t>D</w:t>
      </w:r>
      <w:r w:rsidRPr="00A64073">
        <w:t>ecades of research have</w:t>
      </w:r>
      <w:r w:rsidR="004A6F76" w:rsidRPr="00A64073">
        <w:t xml:space="preserve"> led to the</w:t>
      </w:r>
      <w:r w:rsidRPr="00A64073">
        <w:t xml:space="preserve"> identifi</w:t>
      </w:r>
      <w:r w:rsidR="004A6F76" w:rsidRPr="00A64073">
        <w:t>cation of</w:t>
      </w:r>
      <w:r w:rsidRPr="00A64073">
        <w:t xml:space="preserve"> guidance </w:t>
      </w:r>
      <w:r w:rsidR="00AB6AD6" w:rsidRPr="00A64073">
        <w:t>molecule</w:t>
      </w:r>
      <w:r w:rsidRPr="00A64073">
        <w:t>s, their receptors</w:t>
      </w:r>
      <w:r w:rsidR="00220594" w:rsidRPr="00A64073">
        <w:t>,</w:t>
      </w:r>
      <w:r w:rsidRPr="00A64073">
        <w:t xml:space="preserve"> and downstream signaling cascades </w:t>
      </w:r>
      <w:r w:rsidR="00E869A5" w:rsidRPr="00A64073">
        <w:t xml:space="preserve">for </w:t>
      </w:r>
      <w:r w:rsidR="004A6F76" w:rsidRPr="00A64073">
        <w:t>regulating</w:t>
      </w:r>
      <w:r w:rsidR="00E869A5" w:rsidRPr="00A64073">
        <w:t xml:space="preserve"> neuronal migration and axon</w:t>
      </w:r>
      <w:r w:rsidR="005D051E" w:rsidRPr="00A64073">
        <w:t>al</w:t>
      </w:r>
      <w:r w:rsidR="00E869A5" w:rsidRPr="00A64073">
        <w:t xml:space="preserve"> </w:t>
      </w:r>
      <w:r w:rsidR="004A6F76" w:rsidRPr="00A64073">
        <w:t>guidance; however,</w:t>
      </w:r>
      <w:r w:rsidRPr="00A64073">
        <w:t xml:space="preserve"> the molecular machineries required for generating forces to drive growth cone </w:t>
      </w:r>
      <w:r w:rsidR="0034301B" w:rsidRPr="00A64073">
        <w:t>advance</w:t>
      </w:r>
      <w:r w:rsidRPr="00A64073">
        <w:t xml:space="preserve"> and navigation </w:t>
      </w:r>
      <w:r w:rsidR="00504FFC" w:rsidRPr="00A64073">
        <w:t>are just beginning to be elucidated</w:t>
      </w:r>
      <w:r w:rsidRPr="00A64073">
        <w:t xml:space="preserve">. </w:t>
      </w:r>
      <w:r w:rsidR="004A6F76" w:rsidRPr="00A64073">
        <w:t xml:space="preserve">At the leading edge of </w:t>
      </w:r>
      <w:r w:rsidR="00DC4DB4" w:rsidRPr="00A64073">
        <w:t xml:space="preserve">neuronal </w:t>
      </w:r>
      <w:r w:rsidRPr="00A64073">
        <w:t>growth cones, actin filaments undergo retrograde flow, which is powered by actin polymerization and actomyosin contraction</w:t>
      </w:r>
      <w:r w:rsidR="002A0161" w:rsidRPr="00A64073">
        <w:t>.</w:t>
      </w:r>
      <w:r w:rsidRPr="00A64073">
        <w:t xml:space="preserve"> </w:t>
      </w:r>
      <w:r w:rsidR="008528DF" w:rsidRPr="00A64073">
        <w:t xml:space="preserve">A clutch coupling between </w:t>
      </w:r>
      <w:r w:rsidRPr="00A64073">
        <w:t xml:space="preserve">F-actin retrograde flow </w:t>
      </w:r>
      <w:r w:rsidR="00625969" w:rsidRPr="00A64073">
        <w:rPr>
          <w:lang w:eastAsia="ja-JP"/>
        </w:rPr>
        <w:t>and</w:t>
      </w:r>
      <w:r w:rsidRPr="00A64073">
        <w:t xml:space="preserve"> adhesive </w:t>
      </w:r>
      <w:r w:rsidRPr="00A64073">
        <w:lastRenderedPageBreak/>
        <w:t>substrate</w:t>
      </w:r>
      <w:r w:rsidR="008528DF" w:rsidRPr="00A64073">
        <w:t xml:space="preserve"> generates t</w:t>
      </w:r>
      <w:r w:rsidRPr="00A64073">
        <w:t>raction forces</w:t>
      </w:r>
      <w:r w:rsidR="002A0161" w:rsidRPr="00A64073">
        <w:t xml:space="preserve"> for growth cone advance</w:t>
      </w:r>
      <w:r w:rsidRPr="00A64073">
        <w:t xml:space="preserve">. </w:t>
      </w:r>
      <w:r w:rsidR="006F71A3" w:rsidRPr="00A64073">
        <w:t>T</w:t>
      </w:r>
      <w:r w:rsidR="00D016FA" w:rsidRPr="00A64073">
        <w:rPr>
          <w:lang w:eastAsia="ja-JP"/>
        </w:rPr>
        <w:t>he present study</w:t>
      </w:r>
      <w:r w:rsidRPr="00A64073">
        <w:t xml:space="preserve"> describe</w:t>
      </w:r>
      <w:r w:rsidR="00D016FA" w:rsidRPr="00A64073">
        <w:t>s</w:t>
      </w:r>
      <w:r w:rsidRPr="00A64073">
        <w:t xml:space="preserve"> a detailed protocol </w:t>
      </w:r>
      <w:r w:rsidR="00E632A1" w:rsidRPr="00A64073">
        <w:t>for monitoring F-actin retrograde flow by</w:t>
      </w:r>
      <w:r w:rsidRPr="00A64073">
        <w:t xml:space="preserve"> single speckle imaging. Importantly, </w:t>
      </w:r>
      <w:r w:rsidR="00E632A1" w:rsidRPr="00A64073">
        <w:t>when combined</w:t>
      </w:r>
      <w:r w:rsidRPr="00A64073">
        <w:t xml:space="preserve"> </w:t>
      </w:r>
      <w:r w:rsidR="00E632A1" w:rsidRPr="00A64073">
        <w:t>with an F-actin marker</w:t>
      </w:r>
      <w:r w:rsidRPr="00A64073">
        <w:t xml:space="preserve"> Lifeact,</w:t>
      </w:r>
      <w:r w:rsidR="00E632A1" w:rsidRPr="00A64073">
        <w:t xml:space="preserve"> this technique</w:t>
      </w:r>
      <w:r w:rsidRPr="00A64073">
        <w:t xml:space="preserve"> can quantify </w:t>
      </w:r>
      <w:r w:rsidR="00D03A7C" w:rsidRPr="00A64073">
        <w:t xml:space="preserve">1) </w:t>
      </w:r>
      <w:r w:rsidR="00E632A1" w:rsidRPr="00A64073">
        <w:t xml:space="preserve">the </w:t>
      </w:r>
      <w:r w:rsidRPr="00A64073">
        <w:t>F-actin polymerization rate and</w:t>
      </w:r>
      <w:r w:rsidR="00D03A7C" w:rsidRPr="00A64073">
        <w:t xml:space="preserve"> 2)</w:t>
      </w:r>
      <w:r w:rsidRPr="00A64073">
        <w:t xml:space="preserve"> the clutch coupling efficiency between F-actin retrograde flow and </w:t>
      </w:r>
      <w:r w:rsidR="00E632A1" w:rsidRPr="00A64073">
        <w:t xml:space="preserve">the </w:t>
      </w:r>
      <w:r w:rsidRPr="00A64073">
        <w:t xml:space="preserve">adhesive substrate. Both are critical </w:t>
      </w:r>
      <w:r w:rsidR="002E3B1F" w:rsidRPr="00A64073">
        <w:t>va</w:t>
      </w:r>
      <w:r w:rsidR="00E959A2" w:rsidRPr="00A64073">
        <w:t>r</w:t>
      </w:r>
      <w:r w:rsidR="002E3B1F" w:rsidRPr="00A64073">
        <w:t>iable</w:t>
      </w:r>
      <w:r w:rsidRPr="00A64073">
        <w:t xml:space="preserve">s for generating forces for growth cone </w:t>
      </w:r>
      <w:r w:rsidR="002A0161" w:rsidRPr="00A64073">
        <w:t>advance</w:t>
      </w:r>
      <w:r w:rsidRPr="00A64073">
        <w:t xml:space="preserve"> and navigation. In addition, </w:t>
      </w:r>
      <w:r w:rsidR="00D016FA" w:rsidRPr="00A64073">
        <w:t>the present study</w:t>
      </w:r>
      <w:r w:rsidRPr="00A64073">
        <w:t xml:space="preserve"> describe</w:t>
      </w:r>
      <w:r w:rsidR="00D016FA" w:rsidRPr="00A64073">
        <w:t>s</w:t>
      </w:r>
      <w:r w:rsidRPr="00A64073">
        <w:t xml:space="preserve"> a detailed protocol of traction force microscopy</w:t>
      </w:r>
      <w:r w:rsidR="00BE4018">
        <w:t>,</w:t>
      </w:r>
      <w:r w:rsidRPr="00A64073">
        <w:t xml:space="preserve"> which can quantify </w:t>
      </w:r>
      <w:r w:rsidR="00D03A7C" w:rsidRPr="00A64073">
        <w:t xml:space="preserve">3) </w:t>
      </w:r>
      <w:r w:rsidRPr="00A64073">
        <w:t xml:space="preserve">traction force generated </w:t>
      </w:r>
      <w:r w:rsidR="00594A98" w:rsidRPr="00A64073">
        <w:t xml:space="preserve">by </w:t>
      </w:r>
      <w:r w:rsidR="005D051E" w:rsidRPr="00A64073">
        <w:t>growth cones</w:t>
      </w:r>
      <w:r w:rsidRPr="00A64073">
        <w:t>. Thus, by coupling the analyses of</w:t>
      </w:r>
      <w:r w:rsidRPr="00A64073">
        <w:rPr>
          <w:b/>
        </w:rPr>
        <w:t xml:space="preserve"> </w:t>
      </w:r>
      <w:r w:rsidRPr="00A64073">
        <w:t xml:space="preserve">single speckle imaging and traction force microscopy, </w:t>
      </w:r>
      <w:r w:rsidR="000A7D70" w:rsidRPr="00A64073">
        <w:t>investigator</w:t>
      </w:r>
      <w:r w:rsidR="00D016FA" w:rsidRPr="00A64073">
        <w:t>s</w:t>
      </w:r>
      <w:r w:rsidRPr="00A64073">
        <w:t xml:space="preserve"> can </w:t>
      </w:r>
      <w:r w:rsidR="005D051E" w:rsidRPr="00A64073">
        <w:t>monitor</w:t>
      </w:r>
      <w:r w:rsidRPr="00A64073">
        <w:t xml:space="preserve"> the molecular mechanics underlying growth cone </w:t>
      </w:r>
      <w:r w:rsidR="002A0161" w:rsidRPr="00A64073">
        <w:t>advance</w:t>
      </w:r>
      <w:r w:rsidRPr="00A64073">
        <w:t xml:space="preserve"> and navigation.</w:t>
      </w:r>
    </w:p>
    <w:p w14:paraId="4ED046A2" w14:textId="77777777" w:rsidR="009F516D" w:rsidRPr="00A64073" w:rsidRDefault="009F516D" w:rsidP="00A64073"/>
    <w:p w14:paraId="2CC1A5B0" w14:textId="577C48C5" w:rsidR="00A26974" w:rsidRPr="00A64073" w:rsidRDefault="00551D82" w:rsidP="003865E3">
      <w:r w:rsidRPr="00A64073">
        <w:rPr>
          <w:b/>
        </w:rPr>
        <w:t>INTRODUCTION:</w:t>
      </w:r>
      <w:r w:rsidRPr="00A64073">
        <w:t xml:space="preserve"> </w:t>
      </w:r>
    </w:p>
    <w:p w14:paraId="3EBDB375" w14:textId="55AF14AF" w:rsidR="001F52A0" w:rsidRPr="00A64073" w:rsidRDefault="00DE2326" w:rsidP="003865E3">
      <w:pPr>
        <w:rPr>
          <w:lang w:eastAsia="ja-JP"/>
        </w:rPr>
      </w:pPr>
      <w:r w:rsidRPr="00A64073">
        <w:rPr>
          <w:lang w:eastAsia="ja-JP"/>
        </w:rPr>
        <w:t>I</w:t>
      </w:r>
      <w:r w:rsidR="00143758" w:rsidRPr="00A64073">
        <w:rPr>
          <w:lang w:eastAsia="ja-JP"/>
        </w:rPr>
        <w:t xml:space="preserve">n </w:t>
      </w:r>
      <w:r w:rsidR="00651A89" w:rsidRPr="00A64073">
        <w:rPr>
          <w:lang w:eastAsia="ja-JP"/>
        </w:rPr>
        <w:t xml:space="preserve">the </w:t>
      </w:r>
      <w:r w:rsidR="00143758" w:rsidRPr="00A64073">
        <w:rPr>
          <w:lang w:eastAsia="ja-JP"/>
        </w:rPr>
        <w:t xml:space="preserve">developing </w:t>
      </w:r>
      <w:r w:rsidR="00A53397" w:rsidRPr="00A64073">
        <w:rPr>
          <w:lang w:eastAsia="ja-JP"/>
        </w:rPr>
        <w:t xml:space="preserve">vertebrate </w:t>
      </w:r>
      <w:r w:rsidR="00143758" w:rsidRPr="00A64073">
        <w:rPr>
          <w:lang w:eastAsia="ja-JP"/>
        </w:rPr>
        <w:t xml:space="preserve">brain, neurons undergo </w:t>
      </w:r>
      <w:r w:rsidR="005D7F1C" w:rsidRPr="00A64073">
        <w:rPr>
          <w:lang w:eastAsia="ja-JP"/>
        </w:rPr>
        <w:t>elaborately</w:t>
      </w:r>
      <w:r w:rsidR="0023338D" w:rsidRPr="00A64073">
        <w:rPr>
          <w:lang w:eastAsia="ja-JP"/>
        </w:rPr>
        <w:t xml:space="preserve"> organized </w:t>
      </w:r>
      <w:r w:rsidR="00143758" w:rsidRPr="00A64073">
        <w:rPr>
          <w:lang w:eastAsia="ja-JP"/>
        </w:rPr>
        <w:t>migrations and project</w:t>
      </w:r>
      <w:r w:rsidR="00651A89" w:rsidRPr="00A64073">
        <w:rPr>
          <w:lang w:eastAsia="ja-JP"/>
        </w:rPr>
        <w:t xml:space="preserve"> axons toward appropriate synaptic partners</w:t>
      </w:r>
      <w:r w:rsidR="00143758" w:rsidRPr="00A64073">
        <w:rPr>
          <w:lang w:eastAsia="ja-JP"/>
        </w:rPr>
        <w:t xml:space="preserve"> to establish functional neuronal networks</w:t>
      </w:r>
      <w:r w:rsidR="00734746" w:rsidRPr="00A64073">
        <w:rPr>
          <w:lang w:eastAsia="ja-JP"/>
        </w:rPr>
        <w:fldChar w:fldCharType="begin">
          <w:fldData xml:space="preserve">PEVuZE5vdGU+PENpdGU+PEF1dGhvcj5UZXNzaWVyTGF2aWduZTwvQXV0aG9yPjxZZWFyPjE5OTY8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xMjMtMTEzMzwvcGFn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</w:fldData>
        </w:fldChar>
      </w:r>
      <w:r w:rsidR="00455938" w:rsidRPr="0084392D">
        <w:rPr>
          <w:lang w:eastAsia="ja-JP"/>
        </w:rPr>
        <w:instrText xml:space="preserve"> ADDIN EN.CITE </w:instrText>
      </w:r>
      <w:r w:rsidR="00455938" w:rsidRPr="0084392D">
        <w:rPr>
          <w:lang w:eastAsia="ja-JP"/>
        </w:rPr>
        <w:fldChar w:fldCharType="begin">
          <w:fldData xml:space="preserve">PEVuZE5vdGU+PENpdGU+PEF1dGhvcj5UZXNzaWVyTGF2aWduZTwvQXV0aG9yPjxZZWFyPjE5OTY8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xMjMtMTEzMzwvcGFn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</w:fldData>
        </w:fldChar>
      </w:r>
      <w:r w:rsidR="00455938" w:rsidRPr="0084392D">
        <w:rPr>
          <w:lang w:eastAsia="ja-JP"/>
        </w:rPr>
        <w:instrText xml:space="preserve"> ADDIN EN.CITE.DATA </w:instrText>
      </w:r>
      <w:r w:rsidR="00455938" w:rsidRPr="0084392D">
        <w:rPr>
          <w:lang w:eastAsia="ja-JP"/>
        </w:rPr>
      </w:r>
      <w:r w:rsidR="00455938" w:rsidRPr="0084392D">
        <w:rPr>
          <w:lang w:eastAsia="ja-JP"/>
        </w:rPr>
        <w:fldChar w:fldCharType="end"/>
      </w:r>
      <w:r w:rsidR="00734746" w:rsidRPr="00A64073">
        <w:rPr>
          <w:lang w:eastAsia="ja-JP"/>
        </w:rPr>
      </w:r>
      <w:r w:rsidR="00734746" w:rsidRPr="00A64073">
        <w:rPr>
          <w:lang w:eastAsia="ja-JP"/>
        </w:rPr>
        <w:fldChar w:fldCharType="separate"/>
      </w:r>
      <w:r w:rsidR="00734746" w:rsidRPr="00A64073">
        <w:rPr>
          <w:noProof/>
          <w:vertAlign w:val="superscript"/>
          <w:lang w:eastAsia="ja-JP"/>
        </w:rPr>
        <w:t>1</w:t>
      </w:r>
      <w:r w:rsidR="00493050" w:rsidRPr="00A64073">
        <w:rPr>
          <w:noProof/>
          <w:vertAlign w:val="superscript"/>
          <w:lang w:eastAsia="ja-JP"/>
        </w:rPr>
        <w:t>–</w:t>
      </w:r>
      <w:r w:rsidR="00734746" w:rsidRPr="00A64073">
        <w:rPr>
          <w:noProof/>
          <w:vertAlign w:val="superscript"/>
          <w:lang w:eastAsia="ja-JP"/>
        </w:rPr>
        <w:t>3</w:t>
      </w:r>
      <w:r w:rsidR="00734746" w:rsidRPr="00A64073">
        <w:rPr>
          <w:lang w:eastAsia="ja-JP"/>
        </w:rPr>
        <w:fldChar w:fldCharType="end"/>
      </w:r>
      <w:r w:rsidR="00D57C12" w:rsidRPr="00A64073">
        <w:rPr>
          <w:lang w:eastAsia="ja-JP"/>
        </w:rPr>
        <w:t xml:space="preserve">. </w:t>
      </w:r>
      <w:r w:rsidR="005E436D" w:rsidRPr="00A64073">
        <w:rPr>
          <w:lang w:eastAsia="ja-JP"/>
        </w:rPr>
        <w:t>G</w:t>
      </w:r>
      <w:r w:rsidR="00D57C12" w:rsidRPr="00A64073">
        <w:rPr>
          <w:lang w:eastAsia="ja-JP"/>
        </w:rPr>
        <w:t>rowth cone</w:t>
      </w:r>
      <w:r w:rsidR="005D7F1C" w:rsidRPr="00A64073">
        <w:rPr>
          <w:lang w:eastAsia="ja-JP"/>
        </w:rPr>
        <w:t>s</w:t>
      </w:r>
      <w:r w:rsidR="00FF765D" w:rsidRPr="00A64073">
        <w:rPr>
          <w:lang w:eastAsia="ja-JP"/>
        </w:rPr>
        <w:t xml:space="preserve">, which are sensory and motile structures </w:t>
      </w:r>
      <w:r w:rsidR="00651A89" w:rsidRPr="00A64073">
        <w:rPr>
          <w:lang w:eastAsia="ja-JP"/>
        </w:rPr>
        <w:t>located at the tip of neurites</w:t>
      </w:r>
      <w:r w:rsidR="00FF765D" w:rsidRPr="00A64073">
        <w:rPr>
          <w:lang w:eastAsia="ja-JP"/>
        </w:rPr>
        <w:t>,</w:t>
      </w:r>
      <w:r w:rsidR="00E32F44" w:rsidRPr="00A64073">
        <w:rPr>
          <w:lang w:eastAsia="ja-JP"/>
        </w:rPr>
        <w:t xml:space="preserve"> </w:t>
      </w:r>
      <w:r w:rsidR="00312BFA" w:rsidRPr="00A64073">
        <w:rPr>
          <w:lang w:eastAsia="ja-JP"/>
        </w:rPr>
        <w:t xml:space="preserve">determine the speed and </w:t>
      </w:r>
      <w:r w:rsidR="00C827E1" w:rsidRPr="00A64073">
        <w:rPr>
          <w:lang w:eastAsia="ja-JP"/>
        </w:rPr>
        <w:t>direction of</w:t>
      </w:r>
      <w:r w:rsidR="00D57C12" w:rsidRPr="00A64073">
        <w:rPr>
          <w:lang w:eastAsia="ja-JP"/>
        </w:rPr>
        <w:t xml:space="preserve"> </w:t>
      </w:r>
      <w:r w:rsidR="00E57C39" w:rsidRPr="00A64073">
        <w:rPr>
          <w:lang w:eastAsia="ja-JP"/>
        </w:rPr>
        <w:t xml:space="preserve">neuronal </w:t>
      </w:r>
      <w:r w:rsidR="00D57C12" w:rsidRPr="00A64073">
        <w:rPr>
          <w:lang w:eastAsia="ja-JP"/>
        </w:rPr>
        <w:t xml:space="preserve">migration and axon </w:t>
      </w:r>
      <w:r w:rsidR="00312BFA" w:rsidRPr="00A64073">
        <w:rPr>
          <w:lang w:eastAsia="ja-JP"/>
        </w:rPr>
        <w:t>outgrowth</w:t>
      </w:r>
      <w:r w:rsidR="00734746" w:rsidRPr="00A64073">
        <w:rPr>
          <w:lang w:eastAsia="ja-JP"/>
        </w:rPr>
        <w:fldChar w:fldCharType="begin">
          <w:fldData xml:space="preserve">PEVuZE5vdGU+PENpdGU+PEF1dGhvcj5WaXRyaW9sPC9BdXRob3I+PFllYXI+MjAxMjwvWWVhcj48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WaXRyaW9sPC9BdXRob3I+PFllYXI+MjAxMjwvWWVhcj48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734746" w:rsidRPr="00A64073">
        <w:rPr>
          <w:lang w:eastAsia="ja-JP"/>
        </w:rPr>
      </w:r>
      <w:r w:rsidR="00734746" w:rsidRPr="00A64073">
        <w:rPr>
          <w:lang w:eastAsia="ja-JP"/>
        </w:rPr>
        <w:fldChar w:fldCharType="separate"/>
      </w:r>
      <w:r w:rsidR="00734746" w:rsidRPr="00A64073">
        <w:rPr>
          <w:noProof/>
          <w:vertAlign w:val="superscript"/>
          <w:lang w:eastAsia="ja-JP"/>
        </w:rPr>
        <w:t>3</w:t>
      </w:r>
      <w:r w:rsidR="00493050" w:rsidRPr="00A64073">
        <w:rPr>
          <w:noProof/>
          <w:vertAlign w:val="superscript"/>
          <w:lang w:eastAsia="ja-JP"/>
        </w:rPr>
        <w:t>–</w:t>
      </w:r>
      <w:r w:rsidR="00734746" w:rsidRPr="00A64073">
        <w:rPr>
          <w:noProof/>
          <w:vertAlign w:val="superscript"/>
          <w:lang w:eastAsia="ja-JP"/>
        </w:rPr>
        <w:t>5</w:t>
      </w:r>
      <w:r w:rsidR="00734746" w:rsidRPr="00A64073">
        <w:rPr>
          <w:lang w:eastAsia="ja-JP"/>
        </w:rPr>
        <w:fldChar w:fldCharType="end"/>
      </w:r>
      <w:r w:rsidR="004F6971" w:rsidRPr="00A64073">
        <w:rPr>
          <w:lang w:eastAsia="ja-JP"/>
        </w:rPr>
        <w:fldChar w:fldCharType="begin"/>
      </w:r>
      <w:r w:rsidR="004F6971" w:rsidRPr="00A64073">
        <w:rPr>
          <w:lang w:eastAsia="ja-JP"/>
        </w:rPr>
        <w:instrText xml:space="preserve"> QUOTE "{Dupraz, 2019 #41}" </w:instrText>
      </w:r>
      <w:r w:rsidR="004F6971" w:rsidRPr="00A64073">
        <w:rPr>
          <w:lang w:eastAsia="ja-JP"/>
        </w:rPr>
        <w:fldChar w:fldCharType="end"/>
      </w:r>
      <w:r w:rsidR="00C827E1" w:rsidRPr="00A64073">
        <w:rPr>
          <w:lang w:eastAsia="ja-JP"/>
        </w:rPr>
        <w:t xml:space="preserve">. </w:t>
      </w:r>
      <w:r w:rsidR="004A5536" w:rsidRPr="00A64073">
        <w:rPr>
          <w:lang w:eastAsia="ja-JP"/>
        </w:rPr>
        <w:t>Since</w:t>
      </w:r>
      <w:r w:rsidR="001F52A0" w:rsidRPr="00A64073">
        <w:rPr>
          <w:lang w:eastAsia="ja-JP"/>
        </w:rPr>
        <w:t xml:space="preserve"> neurons are surrounded by tightly packed environments, growth cones </w:t>
      </w:r>
      <w:r w:rsidR="005E436D" w:rsidRPr="00A64073">
        <w:rPr>
          <w:lang w:eastAsia="ja-JP"/>
        </w:rPr>
        <w:t>must</w:t>
      </w:r>
      <w:r w:rsidR="001F52A0" w:rsidRPr="00A64073">
        <w:rPr>
          <w:lang w:eastAsia="ja-JP"/>
        </w:rPr>
        <w:t xml:space="preserve"> exert forces against the</w:t>
      </w:r>
      <w:r w:rsidR="00E959A2" w:rsidRPr="00A64073">
        <w:rPr>
          <w:lang w:eastAsia="ja-JP"/>
        </w:rPr>
        <w:t>ir</w:t>
      </w:r>
      <w:r w:rsidR="001F52A0" w:rsidRPr="00A64073">
        <w:rPr>
          <w:lang w:eastAsia="ja-JP"/>
        </w:rPr>
        <w:t xml:space="preserve"> environment to </w:t>
      </w:r>
      <w:r w:rsidR="00651A89" w:rsidRPr="00A64073">
        <w:rPr>
          <w:lang w:eastAsia="ja-JP"/>
        </w:rPr>
        <w:t>move forward</w:t>
      </w:r>
      <w:r w:rsidR="00EF1597" w:rsidRPr="00A64073">
        <w:rPr>
          <w:lang w:eastAsia="ja-JP"/>
        </w:rPr>
        <w:fldChar w:fldCharType="begin">
          <w:fldData xml:space="preserve">PEVuZE5vdGU+PENpdGU+PEF1dGhvcj5TdXRlcjwvQXV0aG9yPjxZZWFyPjIwMTE8L1llYXI+PFJl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TdXRlcjwvQXV0aG9yPjxZZWFyPjIwMTE8L1llYXI+PFJl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EF1597" w:rsidRPr="00A64073">
        <w:rPr>
          <w:lang w:eastAsia="ja-JP"/>
        </w:rPr>
      </w:r>
      <w:r w:rsidR="00EF1597" w:rsidRPr="00A64073">
        <w:rPr>
          <w:lang w:eastAsia="ja-JP"/>
        </w:rPr>
        <w:fldChar w:fldCharType="separate"/>
      </w:r>
      <w:r w:rsidR="00734746" w:rsidRPr="00A64073">
        <w:rPr>
          <w:noProof/>
          <w:vertAlign w:val="superscript"/>
          <w:lang w:eastAsia="ja-JP"/>
        </w:rPr>
        <w:t>6,7</w:t>
      </w:r>
      <w:r w:rsidR="00EF1597" w:rsidRPr="00A64073">
        <w:rPr>
          <w:lang w:eastAsia="ja-JP"/>
        </w:rPr>
        <w:fldChar w:fldCharType="end"/>
      </w:r>
      <w:r w:rsidR="001F52A0" w:rsidRPr="00A64073">
        <w:rPr>
          <w:lang w:eastAsia="ja-JP"/>
        </w:rPr>
        <w:t>. T</w:t>
      </w:r>
      <w:r w:rsidR="005D7F1C" w:rsidRPr="00A64073">
        <w:rPr>
          <w:lang w:eastAsia="ja-JP"/>
        </w:rPr>
        <w:t>o understand the mechanisms underlying neuronal migration and axon</w:t>
      </w:r>
      <w:r w:rsidR="005E436D" w:rsidRPr="00A64073">
        <w:rPr>
          <w:lang w:eastAsia="ja-JP"/>
        </w:rPr>
        <w:t>al</w:t>
      </w:r>
      <w:r w:rsidR="005D7F1C" w:rsidRPr="00A64073">
        <w:rPr>
          <w:lang w:eastAsia="ja-JP"/>
        </w:rPr>
        <w:t xml:space="preserve"> guidance, analyses</w:t>
      </w:r>
      <w:r w:rsidR="00E32F44" w:rsidRPr="00A64073">
        <w:rPr>
          <w:lang w:eastAsia="ja-JP"/>
        </w:rPr>
        <w:t xml:space="preserve"> of the molecular</w:t>
      </w:r>
      <w:r w:rsidR="00887413" w:rsidRPr="00A64073">
        <w:rPr>
          <w:lang w:eastAsia="ja-JP"/>
        </w:rPr>
        <w:t xml:space="preserve"> mechanics</w:t>
      </w:r>
      <w:r w:rsidR="000A37DB" w:rsidRPr="00A64073">
        <w:rPr>
          <w:lang w:eastAsia="ja-JP"/>
        </w:rPr>
        <w:t xml:space="preserve"> for </w:t>
      </w:r>
      <w:r w:rsidR="00E32F44" w:rsidRPr="00A64073">
        <w:rPr>
          <w:lang w:eastAsia="ja-JP"/>
        </w:rPr>
        <w:t>growth cone</w:t>
      </w:r>
      <w:r w:rsidR="005D7F1C" w:rsidRPr="00A64073">
        <w:rPr>
          <w:lang w:eastAsia="ja-JP"/>
        </w:rPr>
        <w:t xml:space="preserve"> advance</w:t>
      </w:r>
      <w:r w:rsidR="00220594" w:rsidRPr="00A64073">
        <w:rPr>
          <w:lang w:eastAsia="ja-JP"/>
        </w:rPr>
        <w:t xml:space="preserve"> are</w:t>
      </w:r>
      <w:r w:rsidR="008528DF" w:rsidRPr="00A64073">
        <w:rPr>
          <w:lang w:eastAsia="ja-JP"/>
        </w:rPr>
        <w:t xml:space="preserve"> essential</w:t>
      </w:r>
      <w:r w:rsidR="00E32F44" w:rsidRPr="00A64073">
        <w:rPr>
          <w:lang w:eastAsia="ja-JP"/>
        </w:rPr>
        <w:t>.</w:t>
      </w:r>
    </w:p>
    <w:p w14:paraId="378A119F" w14:textId="77777777" w:rsidR="009F516D" w:rsidRPr="00A64073" w:rsidRDefault="009F516D" w:rsidP="009F516D">
      <w:pPr>
        <w:rPr>
          <w:lang w:eastAsia="ja-JP"/>
        </w:rPr>
      </w:pPr>
    </w:p>
    <w:p w14:paraId="243268EF" w14:textId="38B951CB" w:rsidR="001337EE" w:rsidRPr="00A64073" w:rsidRDefault="001B01D2" w:rsidP="00A64073">
      <w:pPr>
        <w:rPr>
          <w:lang w:eastAsia="ja-JP"/>
        </w:rPr>
      </w:pPr>
      <w:r w:rsidRPr="00A64073">
        <w:rPr>
          <w:lang w:eastAsia="ja-JP"/>
        </w:rPr>
        <w:t>Decades of</w:t>
      </w:r>
      <w:r w:rsidR="00767D39" w:rsidRPr="00A64073">
        <w:rPr>
          <w:lang w:eastAsia="ja-JP"/>
        </w:rPr>
        <w:t xml:space="preserve"> analys</w:t>
      </w:r>
      <w:r w:rsidR="00651A89" w:rsidRPr="00A64073">
        <w:rPr>
          <w:lang w:eastAsia="ja-JP"/>
        </w:rPr>
        <w:t>i</w:t>
      </w:r>
      <w:r w:rsidR="00767D39" w:rsidRPr="00A64073">
        <w:rPr>
          <w:lang w:eastAsia="ja-JP"/>
        </w:rPr>
        <w:t>s</w:t>
      </w:r>
      <w:r w:rsidR="00EC1E28" w:rsidRPr="00A64073">
        <w:rPr>
          <w:lang w:eastAsia="ja-JP"/>
        </w:rPr>
        <w:t xml:space="preserve"> have revealed that</w:t>
      </w:r>
      <w:r w:rsidR="00E15F52" w:rsidRPr="00A64073">
        <w:rPr>
          <w:lang w:eastAsia="ja-JP"/>
        </w:rPr>
        <w:t xml:space="preserve"> </w:t>
      </w:r>
      <w:r w:rsidR="00EC1E28" w:rsidRPr="00A64073">
        <w:rPr>
          <w:lang w:eastAsia="ja-JP"/>
        </w:rPr>
        <w:t xml:space="preserve">traction force </w:t>
      </w:r>
      <w:r w:rsidR="008528DF" w:rsidRPr="00A64073">
        <w:rPr>
          <w:lang w:eastAsia="ja-JP"/>
        </w:rPr>
        <w:t>to drive</w:t>
      </w:r>
      <w:r w:rsidR="006D3200" w:rsidRPr="00A64073">
        <w:rPr>
          <w:lang w:eastAsia="ja-JP"/>
        </w:rPr>
        <w:t xml:space="preserve"> growth cone</w:t>
      </w:r>
      <w:r w:rsidR="00705324" w:rsidRPr="00A64073">
        <w:rPr>
          <w:lang w:eastAsia="ja-JP"/>
        </w:rPr>
        <w:t xml:space="preserve"> </w:t>
      </w:r>
      <w:r w:rsidR="006D3200" w:rsidRPr="00A64073">
        <w:rPr>
          <w:lang w:eastAsia="ja-JP"/>
        </w:rPr>
        <w:t>advance</w:t>
      </w:r>
      <w:r w:rsidR="00EC1E28" w:rsidRPr="00A64073">
        <w:rPr>
          <w:lang w:eastAsia="ja-JP"/>
        </w:rPr>
        <w:t xml:space="preserve"> </w:t>
      </w:r>
      <w:r w:rsidR="00293DD9" w:rsidRPr="00A64073">
        <w:rPr>
          <w:lang w:eastAsia="ja-JP"/>
        </w:rPr>
        <w:t xml:space="preserve">is </w:t>
      </w:r>
      <w:r w:rsidR="005E436D" w:rsidRPr="00A64073">
        <w:rPr>
          <w:lang w:eastAsia="ja-JP"/>
        </w:rPr>
        <w:t>generated</w:t>
      </w:r>
      <w:r w:rsidR="00293DD9" w:rsidRPr="00A64073">
        <w:rPr>
          <w:lang w:eastAsia="ja-JP"/>
        </w:rPr>
        <w:t xml:space="preserve"> by</w:t>
      </w:r>
      <w:r w:rsidR="006D3200" w:rsidRPr="00A64073">
        <w:rPr>
          <w:lang w:eastAsia="ja-JP"/>
        </w:rPr>
        <w:t xml:space="preserve"> </w:t>
      </w:r>
      <w:r w:rsidR="00220594" w:rsidRPr="00A64073">
        <w:rPr>
          <w:lang w:eastAsia="ja-JP"/>
        </w:rPr>
        <w:t xml:space="preserve">the </w:t>
      </w:r>
      <w:r w:rsidR="00C83D63" w:rsidRPr="00A64073">
        <w:t>‘</w:t>
      </w:r>
      <w:r w:rsidR="00C83D63" w:rsidRPr="00A64073">
        <w:rPr>
          <w:lang w:eastAsia="ja-JP"/>
        </w:rPr>
        <w:t>clutch</w:t>
      </w:r>
      <w:r w:rsidR="00C83D63" w:rsidRPr="00A64073">
        <w:t>'</w:t>
      </w:r>
      <w:r w:rsidR="00C83D63" w:rsidRPr="00A64073">
        <w:rPr>
          <w:lang w:eastAsia="ja-JP"/>
        </w:rPr>
        <w:t xml:space="preserve"> </w:t>
      </w:r>
      <w:r w:rsidR="00EC1E28" w:rsidRPr="00A64073">
        <w:rPr>
          <w:lang w:eastAsia="ja-JP"/>
        </w:rPr>
        <w:t>mechanism</w:t>
      </w:r>
      <w:r w:rsidR="00E15F52" w:rsidRPr="00A64073">
        <w:rPr>
          <w:lang w:eastAsia="ja-JP"/>
        </w:rPr>
        <w:t>; t</w:t>
      </w:r>
      <w:r w:rsidR="00625969" w:rsidRPr="00A64073">
        <w:rPr>
          <w:lang w:eastAsia="ja-JP"/>
        </w:rPr>
        <w:t>his</w:t>
      </w:r>
      <w:r w:rsidR="00E15F52" w:rsidRPr="00A64073">
        <w:rPr>
          <w:lang w:eastAsia="ja-JP"/>
        </w:rPr>
        <w:t xml:space="preserve"> mechanism is thought to function not only </w:t>
      </w:r>
      <w:r w:rsidR="00471120" w:rsidRPr="00A64073">
        <w:rPr>
          <w:lang w:eastAsia="ja-JP"/>
        </w:rPr>
        <w:t xml:space="preserve">in </w:t>
      </w:r>
      <w:r w:rsidR="00E959A2" w:rsidRPr="00A64073">
        <w:rPr>
          <w:lang w:eastAsia="ja-JP"/>
        </w:rPr>
        <w:t xml:space="preserve">the </w:t>
      </w:r>
      <w:r w:rsidR="00E15F52" w:rsidRPr="00A64073">
        <w:rPr>
          <w:lang w:eastAsia="ja-JP"/>
        </w:rPr>
        <w:t xml:space="preserve">axonal growth cone but also </w:t>
      </w:r>
      <w:r w:rsidR="00471120" w:rsidRPr="00A64073">
        <w:rPr>
          <w:lang w:eastAsia="ja-JP"/>
        </w:rPr>
        <w:t>in</w:t>
      </w:r>
      <w:r w:rsidR="00E959A2" w:rsidRPr="00A64073">
        <w:rPr>
          <w:lang w:eastAsia="ja-JP"/>
        </w:rPr>
        <w:t xml:space="preserve"> the</w:t>
      </w:r>
      <w:r w:rsidR="00471120" w:rsidRPr="00A64073">
        <w:rPr>
          <w:lang w:eastAsia="ja-JP"/>
        </w:rPr>
        <w:t xml:space="preserve"> </w:t>
      </w:r>
      <w:r w:rsidR="00E15F52" w:rsidRPr="00A64073">
        <w:rPr>
          <w:lang w:eastAsia="ja-JP"/>
        </w:rPr>
        <w:t>leading process growth cone of migrating neurons</w:t>
      </w:r>
      <w:r w:rsidR="00B80404" w:rsidRPr="00A64073">
        <w:rPr>
          <w:lang w:eastAsia="ja-JP"/>
        </w:rPr>
        <w:fldChar w:fldCharType="begin">
          <w:fldData xml:space="preserve">PEVuZE5vdGU+PENpdGU+PEF1dGhvcj5NaXRjaGlzb248L0F1dGhvcj48WWVhcj4xOTg4PC9ZZWFy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NaXRjaGlzb248L0F1dGhvcj48WWVhcj4xOTg4PC9ZZWFy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B80404" w:rsidRPr="00A64073">
        <w:rPr>
          <w:lang w:eastAsia="ja-JP"/>
        </w:rPr>
      </w:r>
      <w:r w:rsidR="00B80404" w:rsidRPr="00A64073">
        <w:rPr>
          <w:lang w:eastAsia="ja-JP"/>
        </w:rPr>
        <w:fldChar w:fldCharType="separate"/>
      </w:r>
      <w:r w:rsidR="00734746" w:rsidRPr="00A64073">
        <w:rPr>
          <w:noProof/>
          <w:vertAlign w:val="superscript"/>
          <w:lang w:eastAsia="ja-JP"/>
        </w:rPr>
        <w:t>8</w:t>
      </w:r>
      <w:r w:rsidR="00493050" w:rsidRPr="00A64073">
        <w:rPr>
          <w:noProof/>
          <w:vertAlign w:val="superscript"/>
          <w:lang w:eastAsia="ja-JP"/>
        </w:rPr>
        <w:t>–</w:t>
      </w:r>
      <w:r w:rsidR="00734746" w:rsidRPr="00A64073">
        <w:rPr>
          <w:noProof/>
          <w:vertAlign w:val="superscript"/>
          <w:lang w:eastAsia="ja-JP"/>
        </w:rPr>
        <w:t>12</w:t>
      </w:r>
      <w:r w:rsidR="00B80404" w:rsidRPr="00A64073">
        <w:rPr>
          <w:lang w:eastAsia="ja-JP"/>
        </w:rPr>
        <w:fldChar w:fldCharType="end"/>
      </w:r>
      <w:r w:rsidR="00DD289D" w:rsidRPr="00A64073">
        <w:rPr>
          <w:lang w:eastAsia="ja-JP"/>
        </w:rPr>
        <w:t>.</w:t>
      </w:r>
      <w:r w:rsidR="00471120" w:rsidRPr="00A64073">
        <w:rPr>
          <w:lang w:eastAsia="ja-JP"/>
        </w:rPr>
        <w:t xml:space="preserve"> Namely,</w:t>
      </w:r>
      <w:r w:rsidR="008A3CD2" w:rsidRPr="00A64073">
        <w:rPr>
          <w:lang w:eastAsia="ja-JP"/>
        </w:rPr>
        <w:t xml:space="preserve"> </w:t>
      </w:r>
      <w:r w:rsidR="00625969" w:rsidRPr="00A64073">
        <w:rPr>
          <w:lang w:eastAsia="ja-JP"/>
        </w:rPr>
        <w:t>actin filaments (</w:t>
      </w:r>
      <w:r w:rsidR="004073BA" w:rsidRPr="00A64073">
        <w:rPr>
          <w:lang w:eastAsia="ja-JP"/>
        </w:rPr>
        <w:t>F-actins</w:t>
      </w:r>
      <w:r w:rsidR="00625969" w:rsidRPr="00A64073">
        <w:rPr>
          <w:lang w:eastAsia="ja-JP"/>
        </w:rPr>
        <w:t>)</w:t>
      </w:r>
      <w:r w:rsidR="005D44C0" w:rsidRPr="00A64073">
        <w:rPr>
          <w:lang w:eastAsia="ja-JP"/>
        </w:rPr>
        <w:t xml:space="preserve"> in growth cone</w:t>
      </w:r>
      <w:r w:rsidR="00C95A5A" w:rsidRPr="00A64073">
        <w:rPr>
          <w:lang w:eastAsia="ja-JP"/>
        </w:rPr>
        <w:t>s</w:t>
      </w:r>
      <w:r w:rsidR="00FA38AF" w:rsidRPr="00A64073">
        <w:rPr>
          <w:lang w:eastAsia="ja-JP"/>
        </w:rPr>
        <w:t xml:space="preserve"> </w:t>
      </w:r>
      <w:r w:rsidR="004073BA" w:rsidRPr="00A64073">
        <w:rPr>
          <w:lang w:eastAsia="ja-JP"/>
        </w:rPr>
        <w:t xml:space="preserve">polymerize at the leading edge and depolymerize </w:t>
      </w:r>
      <w:r w:rsidR="00471120" w:rsidRPr="00A64073">
        <w:rPr>
          <w:lang w:eastAsia="ja-JP"/>
        </w:rPr>
        <w:t>proximally</w:t>
      </w:r>
      <w:r w:rsidR="004073BA" w:rsidRPr="00A64073">
        <w:rPr>
          <w:lang w:eastAsia="ja-JP"/>
        </w:rPr>
        <w:t>, push</w:t>
      </w:r>
      <w:r w:rsidR="005E436D" w:rsidRPr="00A64073">
        <w:rPr>
          <w:lang w:eastAsia="ja-JP"/>
        </w:rPr>
        <w:t>ing out</w:t>
      </w:r>
      <w:r w:rsidR="004073BA" w:rsidRPr="00A64073">
        <w:rPr>
          <w:lang w:eastAsia="ja-JP"/>
        </w:rPr>
        <w:t xml:space="preserve"> </w:t>
      </w:r>
      <w:r w:rsidR="00471120" w:rsidRPr="00A64073">
        <w:rPr>
          <w:lang w:eastAsia="ja-JP"/>
        </w:rPr>
        <w:t>the leading</w:t>
      </w:r>
      <w:r w:rsidR="0030786B" w:rsidRPr="00A64073">
        <w:rPr>
          <w:lang w:eastAsia="ja-JP"/>
        </w:rPr>
        <w:t>-</w:t>
      </w:r>
      <w:r w:rsidR="00471120" w:rsidRPr="00A64073">
        <w:rPr>
          <w:lang w:eastAsia="ja-JP"/>
        </w:rPr>
        <w:t>edge</w:t>
      </w:r>
      <w:r w:rsidR="004073BA" w:rsidRPr="00A64073">
        <w:rPr>
          <w:lang w:eastAsia="ja-JP"/>
        </w:rPr>
        <w:t xml:space="preserve"> membrane</w:t>
      </w:r>
      <w:r w:rsidR="0008396F" w:rsidRPr="00A64073">
        <w:rPr>
          <w:lang w:eastAsia="ja-JP"/>
        </w:rPr>
        <w:fldChar w:fldCharType="begin">
          <w:fldData xml:space="preserve">PEVuZE5vdGU+PENpdGU+PEF1dGhvcj5Gb3JzY2hlcjwvQXV0aG9yPjxZZWFyPjE5ODg8L1llYXI+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==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Gb3JzY2hlcjwvQXV0aG9yPjxZZWFyPjE5ODg8L1llYXI+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==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08396F" w:rsidRPr="00A64073">
        <w:rPr>
          <w:lang w:eastAsia="ja-JP"/>
        </w:rPr>
      </w:r>
      <w:r w:rsidR="0008396F" w:rsidRPr="00A64073">
        <w:rPr>
          <w:lang w:eastAsia="ja-JP"/>
        </w:rPr>
        <w:fldChar w:fldCharType="separate"/>
      </w:r>
      <w:r w:rsidR="00734746" w:rsidRPr="00A64073">
        <w:rPr>
          <w:noProof/>
          <w:vertAlign w:val="superscript"/>
          <w:lang w:eastAsia="ja-JP"/>
        </w:rPr>
        <w:t>13</w:t>
      </w:r>
      <w:r w:rsidR="00493050" w:rsidRPr="00A64073">
        <w:rPr>
          <w:noProof/>
          <w:vertAlign w:val="superscript"/>
          <w:lang w:eastAsia="ja-JP"/>
        </w:rPr>
        <w:t>–</w:t>
      </w:r>
      <w:r w:rsidR="00734746" w:rsidRPr="00A64073">
        <w:rPr>
          <w:noProof/>
          <w:vertAlign w:val="superscript"/>
          <w:lang w:eastAsia="ja-JP"/>
        </w:rPr>
        <w:t>15</w:t>
      </w:r>
      <w:r w:rsidR="0008396F" w:rsidRPr="00A64073">
        <w:rPr>
          <w:lang w:eastAsia="ja-JP"/>
        </w:rPr>
        <w:fldChar w:fldCharType="end"/>
      </w:r>
      <w:r w:rsidR="00DD289D" w:rsidRPr="00A64073">
        <w:rPr>
          <w:lang w:eastAsia="ja-JP"/>
        </w:rPr>
        <w:t>.</w:t>
      </w:r>
      <w:r w:rsidR="004073BA" w:rsidRPr="00A64073">
        <w:rPr>
          <w:lang w:eastAsia="ja-JP"/>
        </w:rPr>
        <w:t xml:space="preserve"> </w:t>
      </w:r>
      <w:r w:rsidR="00DD289D" w:rsidRPr="00A64073">
        <w:rPr>
          <w:lang w:eastAsia="ja-JP"/>
        </w:rPr>
        <w:t>The</w:t>
      </w:r>
      <w:r w:rsidR="004073BA" w:rsidRPr="00A64073">
        <w:rPr>
          <w:lang w:eastAsia="ja-JP"/>
        </w:rPr>
        <w:t xml:space="preserve"> </w:t>
      </w:r>
      <w:r w:rsidR="006D11CC" w:rsidRPr="00A64073">
        <w:rPr>
          <w:lang w:eastAsia="ja-JP"/>
        </w:rPr>
        <w:t>resultant</w:t>
      </w:r>
      <w:r w:rsidR="00BE277D" w:rsidRPr="00A64073">
        <w:rPr>
          <w:lang w:eastAsia="ja-JP"/>
        </w:rPr>
        <w:t xml:space="preserve"> force</w:t>
      </w:r>
      <w:r w:rsidR="004073BA" w:rsidRPr="00A64073">
        <w:rPr>
          <w:lang w:eastAsia="ja-JP"/>
        </w:rPr>
        <w:t xml:space="preserve">, in conjunction with actomyosin contraction, </w:t>
      </w:r>
      <w:r w:rsidR="004B38A5" w:rsidRPr="00A64073">
        <w:rPr>
          <w:lang w:eastAsia="ja-JP"/>
        </w:rPr>
        <w:t>induc</w:t>
      </w:r>
      <w:r w:rsidR="004073BA" w:rsidRPr="00A64073">
        <w:rPr>
          <w:lang w:eastAsia="ja-JP"/>
        </w:rPr>
        <w:t xml:space="preserve">es </w:t>
      </w:r>
      <w:r w:rsidR="000D5823" w:rsidRPr="00A64073">
        <w:rPr>
          <w:lang w:eastAsia="ja-JP"/>
        </w:rPr>
        <w:t xml:space="preserve">rearward </w:t>
      </w:r>
      <w:r w:rsidR="004073BA" w:rsidRPr="00A64073">
        <w:rPr>
          <w:lang w:eastAsia="ja-JP"/>
        </w:rPr>
        <w:t>movement of F-actin</w:t>
      </w:r>
      <w:r w:rsidR="00471120" w:rsidRPr="00A64073">
        <w:rPr>
          <w:lang w:eastAsia="ja-JP"/>
        </w:rPr>
        <w:t>s</w:t>
      </w:r>
      <w:r w:rsidR="004073BA" w:rsidRPr="00A64073">
        <w:rPr>
          <w:lang w:eastAsia="ja-JP"/>
        </w:rPr>
        <w:t xml:space="preserve"> called retrograde flow</w:t>
      </w:r>
      <w:r w:rsidR="004F6971" w:rsidRPr="00A64073">
        <w:rPr>
          <w:lang w:eastAsia="ja-JP"/>
        </w:rPr>
        <w:fldChar w:fldCharType="begin">
          <w:fldData xml:space="preserve">PEVuZE5vdGU+PENpdGU+PEF1dGhvcj5XYXRlcm1hbi1TdG9yZXI8L0F1dGhvcj48WWVhcj4xOTk4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XYXRlcm1hbi1TdG9yZXI8L0F1dGhvcj48WWVhcj4xOTk4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4F6971" w:rsidRPr="00A64073">
        <w:rPr>
          <w:lang w:eastAsia="ja-JP"/>
        </w:rPr>
      </w:r>
      <w:r w:rsidR="004F6971" w:rsidRPr="00A64073">
        <w:rPr>
          <w:lang w:eastAsia="ja-JP"/>
        </w:rPr>
        <w:fldChar w:fldCharType="separate"/>
      </w:r>
      <w:r w:rsidR="002705D2" w:rsidRPr="00A64073">
        <w:rPr>
          <w:noProof/>
          <w:vertAlign w:val="superscript"/>
          <w:lang w:eastAsia="ja-JP"/>
        </w:rPr>
        <w:t>7,11,16</w:t>
      </w:r>
      <w:r w:rsidR="00493050" w:rsidRPr="00A64073">
        <w:rPr>
          <w:noProof/>
          <w:vertAlign w:val="superscript"/>
          <w:lang w:eastAsia="ja-JP"/>
        </w:rPr>
        <w:t>–</w:t>
      </w:r>
      <w:r w:rsidR="002705D2" w:rsidRPr="00A64073">
        <w:rPr>
          <w:noProof/>
          <w:vertAlign w:val="superscript"/>
          <w:lang w:eastAsia="ja-JP"/>
        </w:rPr>
        <w:t>21</w:t>
      </w:r>
      <w:r w:rsidR="004F6971" w:rsidRPr="00A64073">
        <w:rPr>
          <w:lang w:eastAsia="ja-JP"/>
        </w:rPr>
        <w:fldChar w:fldCharType="end"/>
      </w:r>
      <w:r w:rsidR="004073BA" w:rsidRPr="00A64073">
        <w:rPr>
          <w:lang w:eastAsia="ja-JP"/>
        </w:rPr>
        <w:t>.</w:t>
      </w:r>
      <w:r w:rsidR="00C43AFC" w:rsidRPr="00A64073">
        <w:rPr>
          <w:lang w:eastAsia="ja-JP"/>
        </w:rPr>
        <w:t xml:space="preserve"> </w:t>
      </w:r>
      <w:r w:rsidR="00D57881" w:rsidRPr="00A64073">
        <w:rPr>
          <w:lang w:eastAsia="ja-JP"/>
        </w:rPr>
        <w:t>C</w:t>
      </w:r>
      <w:r w:rsidR="000D5823" w:rsidRPr="00A64073">
        <w:rPr>
          <w:lang w:eastAsia="ja-JP"/>
        </w:rPr>
        <w:t>lutch</w:t>
      </w:r>
      <w:r w:rsidR="0000106B" w:rsidRPr="00A64073">
        <w:rPr>
          <w:lang w:eastAsia="ja-JP"/>
        </w:rPr>
        <w:t>- and</w:t>
      </w:r>
      <w:r w:rsidR="00471120" w:rsidRPr="00A64073">
        <w:rPr>
          <w:lang w:eastAsia="ja-JP"/>
        </w:rPr>
        <w:t xml:space="preserve"> </w:t>
      </w:r>
      <w:r w:rsidR="00B85FB6" w:rsidRPr="00A64073">
        <w:rPr>
          <w:lang w:eastAsia="ja-JP"/>
        </w:rPr>
        <w:t xml:space="preserve">cell </w:t>
      </w:r>
      <w:r w:rsidR="00471120" w:rsidRPr="00A64073">
        <w:rPr>
          <w:lang w:eastAsia="ja-JP"/>
        </w:rPr>
        <w:t xml:space="preserve">adhesion molecules </w:t>
      </w:r>
      <w:r w:rsidR="00D57881" w:rsidRPr="00A64073">
        <w:rPr>
          <w:lang w:eastAsia="ja-JP"/>
        </w:rPr>
        <w:t xml:space="preserve">mediate mechanical coupling </w:t>
      </w:r>
      <w:r w:rsidR="00B85FB6" w:rsidRPr="00A64073">
        <w:rPr>
          <w:lang w:eastAsia="ja-JP"/>
        </w:rPr>
        <w:t>between</w:t>
      </w:r>
      <w:r w:rsidR="003B587A" w:rsidRPr="00A64073">
        <w:rPr>
          <w:lang w:eastAsia="ja-JP"/>
        </w:rPr>
        <w:t xml:space="preserve"> </w:t>
      </w:r>
      <w:r w:rsidR="004073BA" w:rsidRPr="00A64073">
        <w:rPr>
          <w:lang w:eastAsia="ja-JP"/>
        </w:rPr>
        <w:t xml:space="preserve">F-actin retrograde </w:t>
      </w:r>
      <w:r w:rsidR="003B587A" w:rsidRPr="00A64073">
        <w:rPr>
          <w:lang w:eastAsia="ja-JP"/>
        </w:rPr>
        <w:t>flow and</w:t>
      </w:r>
      <w:r w:rsidR="00D57881" w:rsidRPr="00A64073">
        <w:rPr>
          <w:lang w:eastAsia="ja-JP"/>
        </w:rPr>
        <w:t xml:space="preserve"> </w:t>
      </w:r>
      <w:r w:rsidR="00B85FB6" w:rsidRPr="00A64073">
        <w:rPr>
          <w:lang w:eastAsia="ja-JP"/>
        </w:rPr>
        <w:t xml:space="preserve">the </w:t>
      </w:r>
      <w:r w:rsidR="00D57881" w:rsidRPr="00A64073">
        <w:rPr>
          <w:lang w:eastAsia="ja-JP"/>
        </w:rPr>
        <w:t xml:space="preserve">adhesive substrate </w:t>
      </w:r>
      <w:r w:rsidR="0014184B" w:rsidRPr="00A64073">
        <w:rPr>
          <w:lang w:eastAsia="ja-JP"/>
        </w:rPr>
        <w:t>and</w:t>
      </w:r>
      <w:r w:rsidR="004073BA" w:rsidRPr="00A64073">
        <w:rPr>
          <w:lang w:eastAsia="ja-JP"/>
        </w:rPr>
        <w:t xml:space="preserve"> </w:t>
      </w:r>
      <w:r w:rsidR="0014184B" w:rsidRPr="00A64073">
        <w:rPr>
          <w:lang w:eastAsia="ja-JP"/>
        </w:rPr>
        <w:t>transmit</w:t>
      </w:r>
      <w:r w:rsidR="00D57881" w:rsidRPr="00A64073">
        <w:rPr>
          <w:lang w:eastAsia="ja-JP"/>
        </w:rPr>
        <w:t xml:space="preserve"> </w:t>
      </w:r>
      <w:r w:rsidR="003B587A" w:rsidRPr="00A64073">
        <w:rPr>
          <w:lang w:eastAsia="ja-JP"/>
        </w:rPr>
        <w:t xml:space="preserve">the force of F-actin flow </w:t>
      </w:r>
      <w:r w:rsidR="004073BA" w:rsidRPr="00A64073">
        <w:rPr>
          <w:lang w:eastAsia="ja-JP"/>
        </w:rPr>
        <w:t xml:space="preserve">onto </w:t>
      </w:r>
      <w:r w:rsidR="001F3CFC" w:rsidRPr="00A64073">
        <w:rPr>
          <w:lang w:eastAsia="ja-JP"/>
        </w:rPr>
        <w:t>the</w:t>
      </w:r>
      <w:r w:rsidR="003B587A" w:rsidRPr="00A64073">
        <w:rPr>
          <w:lang w:eastAsia="ja-JP"/>
        </w:rPr>
        <w:t xml:space="preserve"> </w:t>
      </w:r>
      <w:r w:rsidR="00394EC0" w:rsidRPr="00A64073">
        <w:rPr>
          <w:lang w:eastAsia="ja-JP"/>
        </w:rPr>
        <w:t>s</w:t>
      </w:r>
      <w:r w:rsidR="004073BA" w:rsidRPr="00A64073">
        <w:rPr>
          <w:lang w:eastAsia="ja-JP"/>
        </w:rPr>
        <w:t>ubstrate</w:t>
      </w:r>
      <w:r w:rsidR="003B587A" w:rsidRPr="00A64073">
        <w:rPr>
          <w:lang w:eastAsia="ja-JP"/>
        </w:rPr>
        <w:t>,</w:t>
      </w:r>
      <w:r w:rsidR="000D5823" w:rsidRPr="00A64073">
        <w:rPr>
          <w:lang w:eastAsia="ja-JP"/>
        </w:rPr>
        <w:t xml:space="preserve"> </w:t>
      </w:r>
      <w:r w:rsidR="003B587A" w:rsidRPr="00A64073">
        <w:rPr>
          <w:lang w:eastAsia="ja-JP"/>
        </w:rPr>
        <w:t xml:space="preserve">thereby generating </w:t>
      </w:r>
      <w:r w:rsidR="004073BA" w:rsidRPr="00A64073">
        <w:rPr>
          <w:lang w:eastAsia="ja-JP"/>
        </w:rPr>
        <w:t>traction force</w:t>
      </w:r>
      <w:r w:rsidR="008D6FE8" w:rsidRPr="00A64073">
        <w:rPr>
          <w:lang w:eastAsia="ja-JP"/>
        </w:rPr>
        <w:t xml:space="preserve"> </w:t>
      </w:r>
      <w:r w:rsidR="007362DB" w:rsidRPr="00A64073">
        <w:rPr>
          <w:lang w:eastAsia="ja-JP"/>
        </w:rPr>
        <w:t xml:space="preserve">for growth cone </w:t>
      </w:r>
      <w:r w:rsidR="0026791E" w:rsidRPr="00A64073">
        <w:rPr>
          <w:lang w:eastAsia="ja-JP"/>
        </w:rPr>
        <w:t>advance</w:t>
      </w:r>
      <w:r w:rsidR="00737EB3" w:rsidRPr="00A64073">
        <w:rPr>
          <w:lang w:eastAsia="ja-JP"/>
        </w:rPr>
        <w:fldChar w:fldCharType="begin">
          <w:fldData xml:space="preserve">PEVuZE5vdGU+PENpdGU+PEF1dGhvcj5NaXRjaGlzb248L0F1dGhvcj48WWVhcj4xOTg4PC9ZZWFy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NaXRjaGlzb248L0F1dGhvcj48WWVhcj4xOTg4PC9ZZWFy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737EB3" w:rsidRPr="00A64073">
        <w:rPr>
          <w:lang w:eastAsia="ja-JP"/>
        </w:rPr>
      </w:r>
      <w:r w:rsidR="00737EB3" w:rsidRPr="00A64073">
        <w:rPr>
          <w:lang w:eastAsia="ja-JP"/>
        </w:rPr>
        <w:fldChar w:fldCharType="separate"/>
      </w:r>
      <w:r w:rsidR="002705D2" w:rsidRPr="00A64073">
        <w:rPr>
          <w:noProof/>
          <w:vertAlign w:val="superscript"/>
          <w:lang w:eastAsia="ja-JP"/>
        </w:rPr>
        <w:t>7</w:t>
      </w:r>
      <w:r w:rsidR="00493050" w:rsidRPr="00A64073">
        <w:rPr>
          <w:noProof/>
          <w:vertAlign w:val="superscript"/>
          <w:lang w:eastAsia="ja-JP"/>
        </w:rPr>
        <w:t>–</w:t>
      </w:r>
      <w:r w:rsidR="002705D2" w:rsidRPr="00A64073">
        <w:rPr>
          <w:noProof/>
          <w:vertAlign w:val="superscript"/>
          <w:lang w:eastAsia="ja-JP"/>
        </w:rPr>
        <w:t>9,11,12,22</w:t>
      </w:r>
      <w:r w:rsidR="00737EB3" w:rsidRPr="00A64073">
        <w:rPr>
          <w:lang w:eastAsia="ja-JP"/>
        </w:rPr>
        <w:fldChar w:fldCharType="end"/>
      </w:r>
      <w:r w:rsidR="0090186C" w:rsidRPr="00A64073">
        <w:rPr>
          <w:lang w:eastAsia="ja-JP"/>
        </w:rPr>
        <w:t>.</w:t>
      </w:r>
      <w:r w:rsidR="001569AF" w:rsidRPr="00A64073">
        <w:rPr>
          <w:lang w:eastAsia="ja-JP"/>
        </w:rPr>
        <w:t xml:space="preserve"> </w:t>
      </w:r>
      <w:r w:rsidR="00D0606A" w:rsidRPr="00A64073">
        <w:rPr>
          <w:lang w:eastAsia="ja-JP"/>
        </w:rPr>
        <w:t>Concurrently</w:t>
      </w:r>
      <w:r w:rsidR="00F91056" w:rsidRPr="00A64073">
        <w:rPr>
          <w:lang w:eastAsia="ja-JP"/>
        </w:rPr>
        <w:t xml:space="preserve">, </w:t>
      </w:r>
      <w:r w:rsidR="00394EC0" w:rsidRPr="00A64073">
        <w:rPr>
          <w:lang w:eastAsia="ja-JP"/>
        </w:rPr>
        <w:t xml:space="preserve">the </w:t>
      </w:r>
      <w:r w:rsidR="00F91056" w:rsidRPr="00A64073">
        <w:rPr>
          <w:lang w:eastAsia="ja-JP"/>
        </w:rPr>
        <w:t>actin</w:t>
      </w:r>
      <w:r w:rsidR="00B020F5" w:rsidRPr="00A64073">
        <w:rPr>
          <w:lang w:eastAsia="ja-JP"/>
        </w:rPr>
        <w:t>-substrate</w:t>
      </w:r>
      <w:r w:rsidR="00F91056" w:rsidRPr="00A64073">
        <w:rPr>
          <w:lang w:eastAsia="ja-JP"/>
        </w:rPr>
        <w:t xml:space="preserve"> </w:t>
      </w:r>
      <w:r w:rsidR="007362DB" w:rsidRPr="00A64073">
        <w:rPr>
          <w:lang w:eastAsia="ja-JP"/>
        </w:rPr>
        <w:t>coupling</w:t>
      </w:r>
      <w:r w:rsidR="00D0606A" w:rsidRPr="00A64073">
        <w:rPr>
          <w:lang w:eastAsia="ja-JP"/>
        </w:rPr>
        <w:t xml:space="preserve"> </w:t>
      </w:r>
      <w:r w:rsidR="0030786B" w:rsidRPr="00A64073">
        <w:rPr>
          <w:lang w:eastAsia="ja-JP"/>
        </w:rPr>
        <w:t>reduces the</w:t>
      </w:r>
      <w:r w:rsidR="00F91056" w:rsidRPr="00A64073">
        <w:rPr>
          <w:lang w:eastAsia="ja-JP"/>
        </w:rPr>
        <w:t xml:space="preserve"> </w:t>
      </w:r>
      <w:r w:rsidR="004233A0" w:rsidRPr="00A64073">
        <w:rPr>
          <w:lang w:eastAsia="ja-JP"/>
        </w:rPr>
        <w:t>F-</w:t>
      </w:r>
      <w:r w:rsidR="00F91056" w:rsidRPr="00A64073">
        <w:rPr>
          <w:lang w:eastAsia="ja-JP"/>
        </w:rPr>
        <w:t>actin flow</w:t>
      </w:r>
      <w:r w:rsidR="007362DB" w:rsidRPr="00A64073">
        <w:rPr>
          <w:lang w:eastAsia="ja-JP"/>
        </w:rPr>
        <w:t xml:space="preserve"> </w:t>
      </w:r>
      <w:r w:rsidR="0030786B" w:rsidRPr="00A64073">
        <w:rPr>
          <w:lang w:eastAsia="ja-JP"/>
        </w:rPr>
        <w:t xml:space="preserve">velocity </w:t>
      </w:r>
      <w:r w:rsidR="007362DB" w:rsidRPr="00A64073">
        <w:rPr>
          <w:lang w:eastAsia="ja-JP"/>
        </w:rPr>
        <w:t xml:space="preserve">and </w:t>
      </w:r>
      <w:r w:rsidR="0030786B" w:rsidRPr="00A64073">
        <w:rPr>
          <w:lang w:eastAsia="ja-JP"/>
        </w:rPr>
        <w:t>convert</w:t>
      </w:r>
      <w:r w:rsidR="00DA1C03" w:rsidRPr="00A64073">
        <w:rPr>
          <w:lang w:eastAsia="ja-JP"/>
        </w:rPr>
        <w:t>s</w:t>
      </w:r>
      <w:r w:rsidR="007362DB" w:rsidRPr="00A64073">
        <w:rPr>
          <w:lang w:eastAsia="ja-JP"/>
        </w:rPr>
        <w:t xml:space="preserve"> </w:t>
      </w:r>
      <w:r w:rsidR="00F91056" w:rsidRPr="00A64073">
        <w:rPr>
          <w:lang w:eastAsia="ja-JP"/>
        </w:rPr>
        <w:t>actin polymerization</w:t>
      </w:r>
      <w:r w:rsidR="007F1E88" w:rsidRPr="00A64073">
        <w:rPr>
          <w:lang w:eastAsia="ja-JP"/>
        </w:rPr>
        <w:t xml:space="preserve"> </w:t>
      </w:r>
      <w:r w:rsidR="0030786B" w:rsidRPr="00A64073">
        <w:rPr>
          <w:lang w:eastAsia="ja-JP"/>
        </w:rPr>
        <w:t>in</w:t>
      </w:r>
      <w:r w:rsidR="007362DB" w:rsidRPr="00A64073">
        <w:rPr>
          <w:lang w:eastAsia="ja-JP"/>
        </w:rPr>
        <w:t>to</w:t>
      </w:r>
      <w:r w:rsidR="001F3CFC" w:rsidRPr="00A64073">
        <w:rPr>
          <w:lang w:eastAsia="ja-JP"/>
        </w:rPr>
        <w:t xml:space="preserve"> </w:t>
      </w:r>
      <w:r w:rsidR="0030786B" w:rsidRPr="00A64073">
        <w:rPr>
          <w:lang w:eastAsia="ja-JP"/>
        </w:rPr>
        <w:t xml:space="preserve">the force to </w:t>
      </w:r>
      <w:r w:rsidR="001F3CFC" w:rsidRPr="00A64073">
        <w:rPr>
          <w:lang w:eastAsia="ja-JP"/>
        </w:rPr>
        <w:t xml:space="preserve">protrude </w:t>
      </w:r>
      <w:r w:rsidR="00F91056" w:rsidRPr="00A64073">
        <w:rPr>
          <w:lang w:eastAsia="ja-JP"/>
        </w:rPr>
        <w:t>the leading-edge membrane</w:t>
      </w:r>
      <w:r w:rsidR="00737EB3" w:rsidRPr="00A64073">
        <w:rPr>
          <w:lang w:eastAsia="ja-JP"/>
        </w:rPr>
        <w:fldChar w:fldCharType="begin">
          <w:fldData xml:space="preserve">PEVuZE5vdGU+PENpdGU+PEF1dGhvcj5Mb3dlcnk8L0F1dGhvcj48WWVhcj4yMDA5PC9ZZWFyPjxS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Mb3dlcnk8L0F1dGhvcj48WWVhcj4yMDA5PC9ZZWFyPjxS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737EB3" w:rsidRPr="00A64073">
        <w:rPr>
          <w:lang w:eastAsia="ja-JP"/>
        </w:rPr>
      </w:r>
      <w:r w:rsidR="00737EB3" w:rsidRPr="00A64073">
        <w:rPr>
          <w:lang w:eastAsia="ja-JP"/>
        </w:rPr>
        <w:fldChar w:fldCharType="separate"/>
      </w:r>
      <w:r w:rsidR="00734746" w:rsidRPr="00A64073">
        <w:rPr>
          <w:noProof/>
          <w:vertAlign w:val="superscript"/>
          <w:lang w:eastAsia="ja-JP"/>
        </w:rPr>
        <w:t>9,10</w:t>
      </w:r>
      <w:r w:rsidR="00737EB3" w:rsidRPr="00A64073">
        <w:rPr>
          <w:lang w:eastAsia="ja-JP"/>
        </w:rPr>
        <w:fldChar w:fldCharType="end"/>
      </w:r>
      <w:r w:rsidR="00F91056" w:rsidRPr="00A64073">
        <w:rPr>
          <w:lang w:eastAsia="ja-JP"/>
        </w:rPr>
        <w:t>.</w:t>
      </w:r>
      <w:r w:rsidR="00C709D3" w:rsidRPr="00A64073">
        <w:rPr>
          <w:lang w:eastAsia="ja-JP"/>
        </w:rPr>
        <w:t xml:space="preserve"> </w:t>
      </w:r>
    </w:p>
    <w:p w14:paraId="34FD09DC" w14:textId="77777777" w:rsidR="009F516D" w:rsidRPr="00A64073" w:rsidRDefault="009F516D" w:rsidP="009F516D">
      <w:pPr>
        <w:rPr>
          <w:lang w:eastAsia="ja-JP"/>
        </w:rPr>
      </w:pPr>
    </w:p>
    <w:p w14:paraId="1859D4D3" w14:textId="1B3A2028" w:rsidR="005749D6" w:rsidRPr="00A64073" w:rsidRDefault="0050121C" w:rsidP="00A64073">
      <w:pPr>
        <w:rPr>
          <w:lang w:eastAsia="ja-JP"/>
        </w:rPr>
      </w:pPr>
      <w:r w:rsidRPr="00A64073">
        <w:rPr>
          <w:lang w:eastAsia="ja-JP"/>
        </w:rPr>
        <w:t>A</w:t>
      </w:r>
      <w:r w:rsidR="0026791E" w:rsidRPr="00A64073">
        <w:rPr>
          <w:lang w:eastAsia="ja-JP"/>
        </w:rPr>
        <w:t xml:space="preserve">xonal </w:t>
      </w:r>
      <w:r w:rsidR="00EC2A0C" w:rsidRPr="00A64073">
        <w:rPr>
          <w:lang w:eastAsia="ja-JP"/>
        </w:rPr>
        <w:t>g</w:t>
      </w:r>
      <w:r w:rsidR="00C364D5" w:rsidRPr="00A64073">
        <w:rPr>
          <w:lang w:eastAsia="ja-JP"/>
        </w:rPr>
        <w:t>rowth cone</w:t>
      </w:r>
      <w:r w:rsidR="00B85FB6" w:rsidRPr="00A64073">
        <w:rPr>
          <w:lang w:eastAsia="ja-JP"/>
        </w:rPr>
        <w:t>s</w:t>
      </w:r>
      <w:r w:rsidR="001107C9" w:rsidRPr="00A64073">
        <w:rPr>
          <w:lang w:eastAsia="ja-JP"/>
        </w:rPr>
        <w:t xml:space="preserve"> sense local </w:t>
      </w:r>
      <w:r w:rsidR="0030786B" w:rsidRPr="00A64073">
        <w:rPr>
          <w:lang w:eastAsia="ja-JP"/>
        </w:rPr>
        <w:t>chemical</w:t>
      </w:r>
      <w:r w:rsidR="001107C9" w:rsidRPr="00A64073">
        <w:rPr>
          <w:lang w:eastAsia="ja-JP"/>
        </w:rPr>
        <w:t xml:space="preserve"> cues and </w:t>
      </w:r>
      <w:r w:rsidRPr="00A64073">
        <w:rPr>
          <w:lang w:eastAsia="ja-JP"/>
        </w:rPr>
        <w:t>transduce</w:t>
      </w:r>
      <w:r w:rsidR="001107C9" w:rsidRPr="00A64073">
        <w:rPr>
          <w:lang w:eastAsia="ja-JP"/>
        </w:rPr>
        <w:t xml:space="preserve"> them into </w:t>
      </w:r>
      <w:r w:rsidR="00BE4018">
        <w:rPr>
          <w:lang w:eastAsia="ja-JP"/>
        </w:rPr>
        <w:t xml:space="preserve">a </w:t>
      </w:r>
      <w:r w:rsidR="00C6490D" w:rsidRPr="00A64073">
        <w:rPr>
          <w:lang w:eastAsia="ja-JP"/>
        </w:rPr>
        <w:t xml:space="preserve">directional </w:t>
      </w:r>
      <w:r w:rsidR="00C34884" w:rsidRPr="00A64073">
        <w:rPr>
          <w:lang w:eastAsia="ja-JP"/>
        </w:rPr>
        <w:t xml:space="preserve">driving </w:t>
      </w:r>
      <w:r w:rsidR="00C6490D" w:rsidRPr="00A64073">
        <w:rPr>
          <w:lang w:eastAsia="ja-JP"/>
        </w:rPr>
        <w:t>force for growth cone navigation</w:t>
      </w:r>
      <w:r w:rsidR="00F57745" w:rsidRPr="00A64073">
        <w:rPr>
          <w:lang w:eastAsia="ja-JP"/>
        </w:rPr>
        <w:fldChar w:fldCharType="begin">
          <w:fldData xml:space="preserve">PEVuZE5vdGU+PENpdGU+PEF1dGhvcj5BYmU8L0F1dGhvcj48WWVhcj4yMDE4PC9ZZWFyPjxSZWNO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yNzY0LTI3Njk8L3BhZ2VzPjx2b2x1bWU+MTE1PC92b2x1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BYmU8L0F1dGhvcj48WWVhcj4yMDE4PC9ZZWFyPjxSZWNO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yNzY0LTI3Njk8L3BhZ2VzPjx2b2x1bWU+MTE1PC92b2x1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F57745" w:rsidRPr="00A64073">
        <w:rPr>
          <w:lang w:eastAsia="ja-JP"/>
        </w:rPr>
      </w:r>
      <w:r w:rsidR="00F57745" w:rsidRPr="00A64073">
        <w:rPr>
          <w:lang w:eastAsia="ja-JP"/>
        </w:rPr>
        <w:fldChar w:fldCharType="separate"/>
      </w:r>
      <w:r w:rsidR="002705D2" w:rsidRPr="00A64073">
        <w:rPr>
          <w:noProof/>
          <w:vertAlign w:val="superscript"/>
          <w:lang w:eastAsia="ja-JP"/>
        </w:rPr>
        <w:t>3,23</w:t>
      </w:r>
      <w:r w:rsidR="00493050" w:rsidRPr="00A64073">
        <w:rPr>
          <w:noProof/>
          <w:vertAlign w:val="superscript"/>
          <w:lang w:eastAsia="ja-JP"/>
        </w:rPr>
        <w:t>–</w:t>
      </w:r>
      <w:r w:rsidR="002705D2" w:rsidRPr="00A64073">
        <w:rPr>
          <w:noProof/>
          <w:vertAlign w:val="superscript"/>
          <w:lang w:eastAsia="ja-JP"/>
        </w:rPr>
        <w:t>25</w:t>
      </w:r>
      <w:r w:rsidR="00F57745" w:rsidRPr="00A64073">
        <w:rPr>
          <w:lang w:eastAsia="ja-JP"/>
        </w:rPr>
        <w:fldChar w:fldCharType="end"/>
      </w:r>
      <w:r w:rsidR="00EC2A0C" w:rsidRPr="00A64073">
        <w:rPr>
          <w:lang w:eastAsia="ja-JP"/>
        </w:rPr>
        <w:t>.</w:t>
      </w:r>
      <w:r w:rsidR="00C364D5" w:rsidRPr="00A64073">
        <w:rPr>
          <w:lang w:eastAsia="ja-JP"/>
        </w:rPr>
        <w:t xml:space="preserve"> For example, </w:t>
      </w:r>
      <w:r w:rsidR="0023330C" w:rsidRPr="00A64073">
        <w:rPr>
          <w:lang w:eastAsia="ja-JP"/>
        </w:rPr>
        <w:t>an</w:t>
      </w:r>
      <w:r w:rsidR="00C364D5" w:rsidRPr="00A64073">
        <w:rPr>
          <w:lang w:eastAsia="ja-JP"/>
        </w:rPr>
        <w:t xml:space="preserve"> axon guidance molecule</w:t>
      </w:r>
      <w:r w:rsidR="0023330C" w:rsidRPr="00A64073">
        <w:rPr>
          <w:lang w:eastAsia="ja-JP"/>
        </w:rPr>
        <w:t xml:space="preserve"> netrin-1 stimulates</w:t>
      </w:r>
      <w:r w:rsidR="00C364D5" w:rsidRPr="00A64073">
        <w:rPr>
          <w:lang w:eastAsia="ja-JP"/>
        </w:rPr>
        <w:t xml:space="preserve"> </w:t>
      </w:r>
      <w:r w:rsidR="00C34884" w:rsidRPr="00A64073">
        <w:rPr>
          <w:lang w:eastAsia="ja-JP"/>
        </w:rPr>
        <w:t>its</w:t>
      </w:r>
      <w:r w:rsidR="00EC2A0C" w:rsidRPr="00A64073">
        <w:rPr>
          <w:lang w:eastAsia="ja-JP"/>
        </w:rPr>
        <w:t xml:space="preserve"> receptor </w:t>
      </w:r>
      <w:r w:rsidR="0023330C" w:rsidRPr="00A64073">
        <w:rPr>
          <w:lang w:eastAsia="ja-JP"/>
        </w:rPr>
        <w:t>deleted in colorectal cancer (DCC)</w:t>
      </w:r>
      <w:r w:rsidR="00DA1C03" w:rsidRPr="00A64073">
        <w:rPr>
          <w:lang w:eastAsia="ja-JP"/>
        </w:rPr>
        <w:t>,</w:t>
      </w:r>
      <w:r w:rsidR="0023330C" w:rsidRPr="00A64073">
        <w:rPr>
          <w:lang w:eastAsia="ja-JP"/>
        </w:rPr>
        <w:t xml:space="preserve"> and </w:t>
      </w:r>
      <w:r w:rsidR="00DA1C03" w:rsidRPr="00A64073">
        <w:rPr>
          <w:lang w:eastAsia="ja-JP"/>
        </w:rPr>
        <w:t>activate</w:t>
      </w:r>
      <w:r w:rsidR="0023330C" w:rsidRPr="00A64073">
        <w:rPr>
          <w:lang w:eastAsia="ja-JP"/>
        </w:rPr>
        <w:t xml:space="preserve">s </w:t>
      </w:r>
      <w:r w:rsidRPr="00A64073">
        <w:rPr>
          <w:lang w:eastAsia="ja-JP"/>
        </w:rPr>
        <w:t>the Rho guanosine triphosphate (GTP)-binding proteins cell division control protein 42 (Cdc42) and Ras-related C3 botulinum toxin substrate 1 (Rac1),</w:t>
      </w:r>
      <w:r w:rsidR="0023330C" w:rsidRPr="00A64073">
        <w:rPr>
          <w:lang w:eastAsia="ja-JP"/>
        </w:rPr>
        <w:t xml:space="preserve"> and their downstream kinase </w:t>
      </w:r>
      <w:r w:rsidRPr="00A64073">
        <w:rPr>
          <w:lang w:eastAsia="ja-JP"/>
        </w:rPr>
        <w:t>p21-activated kinase 1 (Pak1)</w:t>
      </w:r>
      <w:r w:rsidR="00626909" w:rsidRPr="00A64073">
        <w:rPr>
          <w:lang w:eastAsia="ja-JP"/>
        </w:rPr>
        <w:fldChar w:fldCharType="begin">
          <w:fldData xml:space="preserve">PEVuZE5vdGU+PENpdGU+PEF1dGhvcj5TaGVrYXJhYmk8L0F1dGhvcj48WWVhcj4yMDA1PC9ZZWFy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TaGVrYXJhYmk8L0F1dGhvcj48WWVhcj4yMDA1PC9ZZWFy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626909" w:rsidRPr="00A64073">
        <w:rPr>
          <w:lang w:eastAsia="ja-JP"/>
        </w:rPr>
      </w:r>
      <w:r w:rsidR="00626909" w:rsidRPr="00A64073">
        <w:rPr>
          <w:lang w:eastAsia="ja-JP"/>
        </w:rPr>
        <w:fldChar w:fldCharType="separate"/>
      </w:r>
      <w:r w:rsidR="002705D2" w:rsidRPr="00A64073">
        <w:rPr>
          <w:noProof/>
          <w:vertAlign w:val="superscript"/>
          <w:lang w:eastAsia="ja-JP"/>
        </w:rPr>
        <w:t>26</w:t>
      </w:r>
      <w:r w:rsidR="00626909" w:rsidRPr="00A64073">
        <w:rPr>
          <w:lang w:eastAsia="ja-JP"/>
        </w:rPr>
        <w:fldChar w:fldCharType="end"/>
      </w:r>
      <w:r w:rsidR="0023330C" w:rsidRPr="00A64073">
        <w:rPr>
          <w:lang w:eastAsia="ja-JP"/>
        </w:rPr>
        <w:t xml:space="preserve">. Cdc42 and Rac1 </w:t>
      </w:r>
      <w:r w:rsidR="00D01BEA" w:rsidRPr="00A64073">
        <w:rPr>
          <w:lang w:eastAsia="ja-JP"/>
        </w:rPr>
        <w:t xml:space="preserve">promote </w:t>
      </w:r>
      <w:r w:rsidR="00C34884" w:rsidRPr="00A64073">
        <w:rPr>
          <w:lang w:eastAsia="ja-JP"/>
        </w:rPr>
        <w:t xml:space="preserve">1) </w:t>
      </w:r>
      <w:r w:rsidR="00D01BEA" w:rsidRPr="00A64073">
        <w:rPr>
          <w:lang w:eastAsia="ja-JP"/>
        </w:rPr>
        <w:t xml:space="preserve">actin polymerization, </w:t>
      </w:r>
      <w:r w:rsidRPr="00A64073">
        <w:rPr>
          <w:lang w:eastAsia="ja-JP"/>
        </w:rPr>
        <w:t xml:space="preserve">and </w:t>
      </w:r>
      <w:r w:rsidR="00D01BEA" w:rsidRPr="00A64073">
        <w:rPr>
          <w:lang w:eastAsia="ja-JP"/>
        </w:rPr>
        <w:t>Pak1 phosphorylate</w:t>
      </w:r>
      <w:r w:rsidR="00220594" w:rsidRPr="00A64073">
        <w:rPr>
          <w:lang w:eastAsia="ja-JP"/>
        </w:rPr>
        <w:t>s</w:t>
      </w:r>
      <w:r w:rsidR="00D01BEA" w:rsidRPr="00A64073">
        <w:rPr>
          <w:lang w:eastAsia="ja-JP"/>
        </w:rPr>
        <w:t xml:space="preserve"> a clutch molecule shootin1</w:t>
      </w:r>
      <w:r w:rsidR="00955EEF" w:rsidRPr="00A64073">
        <w:rPr>
          <w:lang w:eastAsia="ja-JP"/>
        </w:rPr>
        <w:fldChar w:fldCharType="begin">
          <w:fldData xml:space="preserve">PEVuZE5vdGU+PENpdGU+PEF1dGhvcj5TaGVrYXJhYmk8L0F1dGhvcj48WWVhcj4yMDA1PC9ZZWFy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==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TaGVrYXJhYmk8L0F1dGhvcj48WWVhcj4yMDA1PC9ZZWFy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==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955EEF" w:rsidRPr="00A64073">
        <w:rPr>
          <w:lang w:eastAsia="ja-JP"/>
        </w:rPr>
      </w:r>
      <w:r w:rsidR="00955EEF" w:rsidRPr="00A64073">
        <w:rPr>
          <w:lang w:eastAsia="ja-JP"/>
        </w:rPr>
        <w:fldChar w:fldCharType="separate"/>
      </w:r>
      <w:r w:rsidR="002705D2" w:rsidRPr="00A64073">
        <w:rPr>
          <w:noProof/>
          <w:vertAlign w:val="superscript"/>
          <w:lang w:eastAsia="ja-JP"/>
        </w:rPr>
        <w:t>22,26</w:t>
      </w:r>
      <w:r w:rsidR="00955EEF" w:rsidRPr="00A64073">
        <w:rPr>
          <w:lang w:eastAsia="ja-JP"/>
        </w:rPr>
        <w:fldChar w:fldCharType="end"/>
      </w:r>
      <w:r w:rsidR="00B750FC" w:rsidRPr="00A64073">
        <w:rPr>
          <w:lang w:eastAsia="ja-JP"/>
        </w:rPr>
        <w:t xml:space="preserve">. </w:t>
      </w:r>
      <w:r w:rsidR="00C34884" w:rsidRPr="00A64073">
        <w:rPr>
          <w:lang w:eastAsia="ja-JP"/>
        </w:rPr>
        <w:t xml:space="preserve"> Shootin1 interacts with F-actin retrograde flow via an </w:t>
      </w:r>
      <w:proofErr w:type="spellStart"/>
      <w:r w:rsidR="00BE4018" w:rsidRPr="00A64073">
        <w:rPr>
          <w:lang w:eastAsia="ja-JP"/>
        </w:rPr>
        <w:t>actin</w:t>
      </w:r>
      <w:proofErr w:type="spellEnd"/>
      <w:r w:rsidR="00BE4018">
        <w:rPr>
          <w:lang w:eastAsia="ja-JP"/>
        </w:rPr>
        <w:t>-</w:t>
      </w:r>
      <w:r w:rsidR="00C34884" w:rsidRPr="00A64073">
        <w:rPr>
          <w:lang w:eastAsia="ja-JP"/>
        </w:rPr>
        <w:t>binding protein cortactin</w:t>
      </w:r>
      <w:r w:rsidR="00955EEF" w:rsidRPr="00A64073">
        <w:rPr>
          <w:lang w:eastAsia="ja-JP"/>
        </w:rPr>
        <w:fldChar w:fldCharType="begin">
          <w:fldData xml:space="preserve">PEVuZE5vdGU+PENpdGU+PEF1dGhvcj5LdWJvPC9BdXRob3I+PFllYXI+MjAxNTwvWWVhcj48UmVj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LdWJvPC9BdXRob3I+PFllYXI+MjAxNTwvWWVhcj48UmVj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955EEF" w:rsidRPr="00A64073">
        <w:rPr>
          <w:lang w:eastAsia="ja-JP"/>
        </w:rPr>
      </w:r>
      <w:r w:rsidR="00955EEF" w:rsidRPr="00A64073">
        <w:rPr>
          <w:lang w:eastAsia="ja-JP"/>
        </w:rPr>
        <w:fldChar w:fldCharType="separate"/>
      </w:r>
      <w:r w:rsidR="002705D2" w:rsidRPr="00A64073">
        <w:rPr>
          <w:noProof/>
          <w:vertAlign w:val="superscript"/>
          <w:lang w:eastAsia="ja-JP"/>
        </w:rPr>
        <w:t>27</w:t>
      </w:r>
      <w:r w:rsidR="00955EEF" w:rsidRPr="00A64073">
        <w:rPr>
          <w:lang w:eastAsia="ja-JP"/>
        </w:rPr>
        <w:fldChar w:fldCharType="end"/>
      </w:r>
      <w:r w:rsidR="00C34884" w:rsidRPr="00A64073">
        <w:rPr>
          <w:lang w:eastAsia="ja-JP"/>
        </w:rPr>
        <w:t xml:space="preserve">. Shootin1 also interacts with </w:t>
      </w:r>
      <w:r w:rsidRPr="00A64073">
        <w:rPr>
          <w:lang w:eastAsia="ja-JP"/>
        </w:rPr>
        <w:t>L1</w:t>
      </w:r>
      <w:r w:rsidR="00DA1C03" w:rsidRPr="00A64073">
        <w:rPr>
          <w:lang w:eastAsia="ja-JP"/>
        </w:rPr>
        <w:t xml:space="preserve"> </w:t>
      </w:r>
      <w:r w:rsidR="00C34884" w:rsidRPr="00A64073">
        <w:rPr>
          <w:lang w:eastAsia="ja-JP"/>
        </w:rPr>
        <w:t xml:space="preserve">cell adhesion molecule </w:t>
      </w:r>
      <w:r w:rsidRPr="00A64073">
        <w:rPr>
          <w:lang w:eastAsia="ja-JP"/>
        </w:rPr>
        <w:t>(</w:t>
      </w:r>
      <w:r w:rsidR="00C34884" w:rsidRPr="00A64073">
        <w:rPr>
          <w:lang w:eastAsia="ja-JP"/>
        </w:rPr>
        <w:t>L1-CAM</w:t>
      </w:r>
      <w:r w:rsidRPr="00A64073">
        <w:rPr>
          <w:lang w:eastAsia="ja-JP"/>
        </w:rPr>
        <w:t>)</w:t>
      </w:r>
      <w:r w:rsidR="00955EEF" w:rsidRPr="00A64073">
        <w:rPr>
          <w:lang w:eastAsia="ja-JP"/>
        </w:rPr>
        <w:fldChar w:fldCharType="begin">
          <w:fldData xml:space="preserve">PEVuZE5vdGU+PENpdGU+PEF1dGhvcj5CYWJhPC9BdXRob3I+PFllYXI+MjAxODwvWWVhcj48UmVj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CYWJhPC9BdXRob3I+PFllYXI+MjAxODwvWWVhcj48UmVj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955EEF" w:rsidRPr="00A64073">
        <w:rPr>
          <w:lang w:eastAsia="ja-JP"/>
        </w:rPr>
      </w:r>
      <w:r w:rsidR="00955EEF" w:rsidRPr="00A64073">
        <w:rPr>
          <w:lang w:eastAsia="ja-JP"/>
        </w:rPr>
        <w:fldChar w:fldCharType="separate"/>
      </w:r>
      <w:r w:rsidR="002705D2" w:rsidRPr="00A64073">
        <w:rPr>
          <w:noProof/>
          <w:vertAlign w:val="superscript"/>
          <w:lang w:eastAsia="ja-JP"/>
        </w:rPr>
        <w:t>20,24</w:t>
      </w:r>
      <w:r w:rsidR="00955EEF" w:rsidRPr="00A64073">
        <w:rPr>
          <w:lang w:eastAsia="ja-JP"/>
        </w:rPr>
        <w:fldChar w:fldCharType="end"/>
      </w:r>
      <w:r w:rsidR="00C34884" w:rsidRPr="00A64073">
        <w:rPr>
          <w:lang w:eastAsia="ja-JP"/>
        </w:rPr>
        <w:t xml:space="preserve">. </w:t>
      </w:r>
      <w:r w:rsidRPr="00A64073">
        <w:rPr>
          <w:lang w:eastAsia="ja-JP"/>
        </w:rPr>
        <w:t>S</w:t>
      </w:r>
      <w:r w:rsidR="00C34884" w:rsidRPr="00A64073">
        <w:rPr>
          <w:lang w:eastAsia="ja-JP"/>
        </w:rPr>
        <w:t>hootin1</w:t>
      </w:r>
      <w:r w:rsidRPr="00A64073">
        <w:rPr>
          <w:lang w:eastAsia="ja-JP"/>
        </w:rPr>
        <w:t xml:space="preserve"> phosphorylation</w:t>
      </w:r>
      <w:r w:rsidR="00C34884" w:rsidRPr="00A64073">
        <w:rPr>
          <w:lang w:eastAsia="ja-JP"/>
        </w:rPr>
        <w:t xml:space="preserve"> increase</w:t>
      </w:r>
      <w:r w:rsidR="00955EEF" w:rsidRPr="00A64073">
        <w:rPr>
          <w:lang w:eastAsia="ja-JP"/>
        </w:rPr>
        <w:t>s the</w:t>
      </w:r>
      <w:r w:rsidR="00C34884" w:rsidRPr="00A64073">
        <w:rPr>
          <w:lang w:eastAsia="ja-JP"/>
        </w:rPr>
        <w:t xml:space="preserve"> binding affinities for cortactin</w:t>
      </w:r>
      <w:r w:rsidR="00955EEF" w:rsidRPr="00A64073">
        <w:rPr>
          <w:lang w:eastAsia="ja-JP"/>
        </w:rPr>
        <w:t xml:space="preserve"> and</w:t>
      </w:r>
      <w:r w:rsidR="00C34884" w:rsidRPr="00A64073">
        <w:rPr>
          <w:lang w:eastAsia="ja-JP"/>
        </w:rPr>
        <w:t xml:space="preserve"> L1-CAM, </w:t>
      </w:r>
      <w:r w:rsidR="00955EEF" w:rsidRPr="00A64073">
        <w:rPr>
          <w:lang w:eastAsia="ja-JP"/>
        </w:rPr>
        <w:t xml:space="preserve">and </w:t>
      </w:r>
      <w:r w:rsidR="00D01BEA" w:rsidRPr="00A64073">
        <w:rPr>
          <w:lang w:eastAsia="ja-JP"/>
        </w:rPr>
        <w:t>enhance</w:t>
      </w:r>
      <w:r w:rsidRPr="00A64073">
        <w:rPr>
          <w:lang w:eastAsia="ja-JP"/>
        </w:rPr>
        <w:t>s</w:t>
      </w:r>
      <w:r w:rsidR="00D01BEA" w:rsidRPr="00A64073">
        <w:rPr>
          <w:lang w:eastAsia="ja-JP"/>
        </w:rPr>
        <w:t xml:space="preserve"> shootin1-mediated </w:t>
      </w:r>
      <w:r w:rsidR="00DA1C03" w:rsidRPr="00A64073">
        <w:rPr>
          <w:lang w:eastAsia="ja-JP"/>
        </w:rPr>
        <w:t xml:space="preserve">2) </w:t>
      </w:r>
      <w:r w:rsidR="000A0DBB" w:rsidRPr="00A64073">
        <w:rPr>
          <w:lang w:eastAsia="ja-JP"/>
        </w:rPr>
        <w:t>clutch</w:t>
      </w:r>
      <w:r w:rsidR="00D01BEA" w:rsidRPr="00A64073">
        <w:rPr>
          <w:lang w:eastAsia="ja-JP"/>
        </w:rPr>
        <w:t xml:space="preserve"> coupling</w:t>
      </w:r>
      <w:r w:rsidR="001B5D40" w:rsidRPr="00A64073">
        <w:rPr>
          <w:lang w:eastAsia="ja-JP"/>
        </w:rPr>
        <w:fldChar w:fldCharType="begin">
          <w:fldData xml:space="preserve">PEVuZE5vdGU+PENpdGU+PEF1dGhvcj5CYWJhPC9BdXRob3I+PFllYXI+MjAxODwvWWVhcj48UmVj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CYWJhPC9BdXRob3I+PFllYXI+MjAxODwvWWVhcj48UmVj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1B5D40" w:rsidRPr="00A64073">
        <w:rPr>
          <w:lang w:eastAsia="ja-JP"/>
        </w:rPr>
      </w:r>
      <w:r w:rsidR="001B5D40" w:rsidRPr="00A64073">
        <w:rPr>
          <w:lang w:eastAsia="ja-JP"/>
        </w:rPr>
        <w:fldChar w:fldCharType="separate"/>
      </w:r>
      <w:r w:rsidR="002705D2" w:rsidRPr="00A64073">
        <w:rPr>
          <w:noProof/>
          <w:vertAlign w:val="superscript"/>
          <w:lang w:eastAsia="ja-JP"/>
        </w:rPr>
        <w:t>24,27</w:t>
      </w:r>
      <w:r w:rsidR="001B5D40" w:rsidRPr="00A64073">
        <w:rPr>
          <w:lang w:eastAsia="ja-JP"/>
        </w:rPr>
        <w:fldChar w:fldCharType="end"/>
      </w:r>
      <w:r w:rsidR="00626909" w:rsidRPr="00A64073">
        <w:rPr>
          <w:lang w:eastAsia="ja-JP"/>
        </w:rPr>
        <w:fldChar w:fldCharType="begin"/>
      </w:r>
      <w:r w:rsidR="00626909" w:rsidRPr="00A64073">
        <w:rPr>
          <w:lang w:eastAsia="ja-JP"/>
        </w:rPr>
        <w:instrText xml:space="preserve"> QUOTE "{Kubo, 2015 #8;Shekarabi, 2005 #70;Toriyama, 2013 #7}" </w:instrText>
      </w:r>
      <w:r w:rsidR="00626909" w:rsidRPr="00A64073">
        <w:rPr>
          <w:lang w:eastAsia="ja-JP"/>
        </w:rPr>
        <w:fldChar w:fldCharType="end"/>
      </w:r>
      <w:r w:rsidR="008528DF" w:rsidRPr="00A64073">
        <w:rPr>
          <w:lang w:eastAsia="ja-JP"/>
        </w:rPr>
        <w:t>.</w:t>
      </w:r>
      <w:r w:rsidR="001107C9" w:rsidRPr="00A64073">
        <w:rPr>
          <w:lang w:eastAsia="ja-JP"/>
        </w:rPr>
        <w:t xml:space="preserve"> </w:t>
      </w:r>
      <w:r w:rsidRPr="00A64073">
        <w:rPr>
          <w:lang w:eastAsia="ja-JP"/>
        </w:rPr>
        <w:t>Within the growth cone, a</w:t>
      </w:r>
      <w:r w:rsidR="00C34884" w:rsidRPr="00A64073">
        <w:rPr>
          <w:lang w:eastAsia="ja-JP"/>
        </w:rPr>
        <w:t>symmetric</w:t>
      </w:r>
      <w:r w:rsidR="00955EEF" w:rsidRPr="00A64073">
        <w:rPr>
          <w:lang w:eastAsia="ja-JP"/>
        </w:rPr>
        <w:t>al</w:t>
      </w:r>
      <w:r w:rsidR="001107C9" w:rsidRPr="00A64073">
        <w:rPr>
          <w:lang w:eastAsia="ja-JP"/>
        </w:rPr>
        <w:t xml:space="preserve"> </w:t>
      </w:r>
      <w:r w:rsidR="00B85FB6" w:rsidRPr="00A64073">
        <w:rPr>
          <w:lang w:eastAsia="ja-JP"/>
        </w:rPr>
        <w:t>activation</w:t>
      </w:r>
      <w:r w:rsidR="001107C9" w:rsidRPr="00A64073">
        <w:rPr>
          <w:lang w:eastAsia="ja-JP"/>
        </w:rPr>
        <w:t>s</w:t>
      </w:r>
      <w:r w:rsidR="0023330C" w:rsidRPr="00A64073">
        <w:rPr>
          <w:lang w:eastAsia="ja-JP"/>
        </w:rPr>
        <w:t xml:space="preserve"> </w:t>
      </w:r>
      <w:r w:rsidR="00C6490D" w:rsidRPr="00A64073">
        <w:rPr>
          <w:lang w:eastAsia="ja-JP"/>
        </w:rPr>
        <w:t xml:space="preserve">of actin </w:t>
      </w:r>
      <w:r w:rsidR="00B85FB6" w:rsidRPr="00A64073">
        <w:rPr>
          <w:lang w:eastAsia="ja-JP"/>
        </w:rPr>
        <w:t>polymerization</w:t>
      </w:r>
      <w:r w:rsidR="00C6490D" w:rsidRPr="00A64073">
        <w:rPr>
          <w:lang w:eastAsia="ja-JP"/>
        </w:rPr>
        <w:t xml:space="preserve"> and clutch coupling</w:t>
      </w:r>
      <w:r w:rsidR="00D03A7C" w:rsidRPr="00A64073">
        <w:rPr>
          <w:lang w:eastAsia="ja-JP"/>
        </w:rPr>
        <w:t xml:space="preserve"> </w:t>
      </w:r>
      <w:r w:rsidR="008C7C8F" w:rsidRPr="00A64073">
        <w:rPr>
          <w:lang w:eastAsia="ja-JP"/>
        </w:rPr>
        <w:t>increase</w:t>
      </w:r>
      <w:r w:rsidR="00D01BEA" w:rsidRPr="00A64073">
        <w:rPr>
          <w:lang w:eastAsia="ja-JP"/>
        </w:rPr>
        <w:t xml:space="preserve"> </w:t>
      </w:r>
      <w:r w:rsidR="00DA1C03" w:rsidRPr="00A64073">
        <w:rPr>
          <w:lang w:eastAsia="ja-JP"/>
        </w:rPr>
        <w:t xml:space="preserve">3) </w:t>
      </w:r>
      <w:r w:rsidR="00D01BEA" w:rsidRPr="00A64073">
        <w:rPr>
          <w:lang w:eastAsia="ja-JP"/>
        </w:rPr>
        <w:t>traction</w:t>
      </w:r>
      <w:r w:rsidR="007F1E88" w:rsidRPr="00A64073">
        <w:rPr>
          <w:lang w:eastAsia="ja-JP"/>
        </w:rPr>
        <w:t xml:space="preserve"> </w:t>
      </w:r>
      <w:r w:rsidR="00A31725" w:rsidRPr="00A64073">
        <w:rPr>
          <w:lang w:eastAsia="ja-JP"/>
        </w:rPr>
        <w:t>force</w:t>
      </w:r>
      <w:r w:rsidR="008C7C8F" w:rsidRPr="00A64073">
        <w:rPr>
          <w:lang w:eastAsia="ja-JP"/>
        </w:rPr>
        <w:t xml:space="preserve"> on the</w:t>
      </w:r>
      <w:r w:rsidR="00955EEF" w:rsidRPr="00A64073">
        <w:rPr>
          <w:lang w:eastAsia="ja-JP"/>
        </w:rPr>
        <w:t xml:space="preserve"> side of the</w:t>
      </w:r>
      <w:r w:rsidR="008C7C8F" w:rsidRPr="00A64073">
        <w:rPr>
          <w:lang w:eastAsia="ja-JP"/>
        </w:rPr>
        <w:t xml:space="preserve"> netrin-1 source</w:t>
      </w:r>
      <w:r w:rsidR="00D03A7C" w:rsidRPr="00A64073">
        <w:rPr>
          <w:lang w:eastAsia="ja-JP"/>
        </w:rPr>
        <w:t xml:space="preserve">, thereby generating directional driving force for growth cone </w:t>
      </w:r>
      <w:r w:rsidR="00DA1C03" w:rsidRPr="00A64073">
        <w:rPr>
          <w:lang w:eastAsia="ja-JP"/>
        </w:rPr>
        <w:t>turning</w:t>
      </w:r>
      <w:r w:rsidR="00955EEF" w:rsidRPr="00A64073">
        <w:rPr>
          <w:lang w:eastAsia="ja-JP"/>
        </w:rPr>
        <w:t xml:space="preserve"> </w:t>
      </w:r>
      <w:r w:rsidR="00B80404" w:rsidRPr="00A64073">
        <w:rPr>
          <w:lang w:eastAsia="ja-JP"/>
        </w:rPr>
        <w:t>(</w:t>
      </w:r>
      <w:r w:rsidR="00B80404" w:rsidRPr="00A64073">
        <w:rPr>
          <w:b/>
          <w:lang w:eastAsia="ja-JP"/>
        </w:rPr>
        <w:t>Figure 1</w:t>
      </w:r>
      <w:r w:rsidR="00B80404" w:rsidRPr="00A64073">
        <w:rPr>
          <w:lang w:eastAsia="ja-JP"/>
        </w:rPr>
        <w:t>)</w:t>
      </w:r>
      <w:r w:rsidR="00A707BB" w:rsidRPr="00A64073">
        <w:rPr>
          <w:lang w:eastAsia="ja-JP"/>
        </w:rPr>
        <w:fldChar w:fldCharType="begin">
          <w:fldData xml:space="preserve">PEVuZE5vdGU+PENpdGU+PEF1dGhvcj5CYWJhPC9BdXRob3I+PFllYXI+MjAxODwvWWVhcj48UmVj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CYWJhPC9BdXRob3I+PFllYXI+MjAxODwvWWVhcj48UmVj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A707BB" w:rsidRPr="00A64073">
        <w:rPr>
          <w:lang w:eastAsia="ja-JP"/>
        </w:rPr>
      </w:r>
      <w:r w:rsidR="00A707BB" w:rsidRPr="00A64073">
        <w:rPr>
          <w:lang w:eastAsia="ja-JP"/>
        </w:rPr>
        <w:fldChar w:fldCharType="separate"/>
      </w:r>
      <w:r w:rsidR="002705D2" w:rsidRPr="00A64073">
        <w:rPr>
          <w:noProof/>
          <w:vertAlign w:val="superscript"/>
          <w:lang w:eastAsia="ja-JP"/>
        </w:rPr>
        <w:t>24</w:t>
      </w:r>
      <w:r w:rsidR="00A707BB" w:rsidRPr="00A64073">
        <w:rPr>
          <w:lang w:eastAsia="ja-JP"/>
        </w:rPr>
        <w:fldChar w:fldCharType="end"/>
      </w:r>
      <w:r w:rsidR="009A523F" w:rsidRPr="00A64073">
        <w:rPr>
          <w:lang w:eastAsia="ja-JP"/>
        </w:rPr>
        <w:t>.</w:t>
      </w:r>
      <w:r w:rsidR="00B80404" w:rsidRPr="00A64073">
        <w:rPr>
          <w:lang w:eastAsia="ja-JP"/>
        </w:rPr>
        <w:t xml:space="preserve"> </w:t>
      </w:r>
      <w:r w:rsidR="00504FFC" w:rsidRPr="00A64073">
        <w:rPr>
          <w:lang w:eastAsia="ja-JP"/>
        </w:rPr>
        <w:t xml:space="preserve">Intensive research over the last few decades with respect to neuronal migration and axon </w:t>
      </w:r>
      <w:r w:rsidR="00504FFC" w:rsidRPr="00A64073">
        <w:rPr>
          <w:lang w:eastAsia="ja-JP"/>
        </w:rPr>
        <w:lastRenderedPageBreak/>
        <w:t xml:space="preserve">guidance </w:t>
      </w:r>
      <w:r w:rsidR="00BE4018" w:rsidRPr="00A64073">
        <w:rPr>
          <w:lang w:eastAsia="ja-JP"/>
        </w:rPr>
        <w:t>ha</w:t>
      </w:r>
      <w:r w:rsidR="00BE4018">
        <w:rPr>
          <w:lang w:eastAsia="ja-JP"/>
        </w:rPr>
        <w:t>s</w:t>
      </w:r>
      <w:r w:rsidR="00BE4018" w:rsidRPr="00A64073">
        <w:rPr>
          <w:lang w:eastAsia="ja-JP"/>
        </w:rPr>
        <w:t xml:space="preserve"> </w:t>
      </w:r>
      <w:r w:rsidR="00504FFC" w:rsidRPr="00A64073">
        <w:rPr>
          <w:lang w:eastAsia="ja-JP"/>
        </w:rPr>
        <w:t>enhanced the understanding of guidance molecules, their receptors, and associated downstream signaling cascades</w:t>
      </w:r>
      <w:r w:rsidR="00737EB3" w:rsidRPr="00A64073">
        <w:rPr>
          <w:lang w:eastAsia="ja-JP"/>
        </w:rPr>
        <w:fldChar w:fldCharType="begin">
          <w:fldData xml:space="preserve">PEVuZE5vdGU+PENpdGU+PEF1dGhvcj5IdWJlcjwvQXV0aG9yPjxZZWFyPjIwMDM8L1llYXI+PFJl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IdWJlcjwvQXV0aG9yPjxZZWFyPjIwMDM8L1llYXI+PFJl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737EB3" w:rsidRPr="00A64073">
        <w:rPr>
          <w:lang w:eastAsia="ja-JP"/>
        </w:rPr>
      </w:r>
      <w:r w:rsidR="00737EB3" w:rsidRPr="00A64073">
        <w:rPr>
          <w:lang w:eastAsia="ja-JP"/>
        </w:rPr>
        <w:fldChar w:fldCharType="separate"/>
      </w:r>
      <w:r w:rsidR="002705D2" w:rsidRPr="00A64073">
        <w:rPr>
          <w:noProof/>
          <w:vertAlign w:val="superscript"/>
          <w:lang w:eastAsia="ja-JP"/>
        </w:rPr>
        <w:t>2,10,28</w:t>
      </w:r>
      <w:r w:rsidR="00493050" w:rsidRPr="00A64073">
        <w:rPr>
          <w:noProof/>
          <w:vertAlign w:val="superscript"/>
          <w:lang w:eastAsia="ja-JP"/>
        </w:rPr>
        <w:t>–</w:t>
      </w:r>
      <w:r w:rsidR="002705D2" w:rsidRPr="00A64073">
        <w:rPr>
          <w:noProof/>
          <w:vertAlign w:val="superscript"/>
          <w:lang w:eastAsia="ja-JP"/>
        </w:rPr>
        <w:t>30</w:t>
      </w:r>
      <w:r w:rsidR="00737EB3" w:rsidRPr="00A64073">
        <w:rPr>
          <w:lang w:eastAsia="ja-JP"/>
        </w:rPr>
        <w:fldChar w:fldCharType="end"/>
      </w:r>
      <w:r w:rsidR="00A31725" w:rsidRPr="00A64073">
        <w:rPr>
          <w:lang w:eastAsia="ja-JP"/>
        </w:rPr>
        <w:t>.</w:t>
      </w:r>
      <w:r w:rsidR="00CF34A5" w:rsidRPr="00A64073">
        <w:rPr>
          <w:lang w:eastAsia="ja-JP"/>
        </w:rPr>
        <w:t xml:space="preserve"> </w:t>
      </w:r>
      <w:r w:rsidR="00504FFC" w:rsidRPr="00A64073">
        <w:rPr>
          <w:lang w:eastAsia="ja-JP"/>
        </w:rPr>
        <w:t>However</w:t>
      </w:r>
      <w:r w:rsidR="00AB6AD6" w:rsidRPr="00A64073">
        <w:rPr>
          <w:lang w:eastAsia="ja-JP"/>
        </w:rPr>
        <w:t>,</w:t>
      </w:r>
      <w:r w:rsidR="00CF34A5" w:rsidRPr="00A64073">
        <w:rPr>
          <w:lang w:eastAsia="ja-JP"/>
        </w:rPr>
        <w:t xml:space="preserve"> the molecular </w:t>
      </w:r>
      <w:r w:rsidR="00BE4018" w:rsidRPr="00A64073">
        <w:rPr>
          <w:lang w:eastAsia="ja-JP"/>
        </w:rPr>
        <w:t>machiner</w:t>
      </w:r>
      <w:r w:rsidR="00BE4018">
        <w:rPr>
          <w:lang w:eastAsia="ja-JP"/>
        </w:rPr>
        <w:t>ies</w:t>
      </w:r>
      <w:r w:rsidR="00BE4018" w:rsidRPr="00A64073">
        <w:rPr>
          <w:lang w:eastAsia="ja-JP"/>
        </w:rPr>
        <w:t xml:space="preserve"> </w:t>
      </w:r>
      <w:r w:rsidR="00B85FB6" w:rsidRPr="00A64073">
        <w:rPr>
          <w:lang w:eastAsia="ja-JP"/>
        </w:rPr>
        <w:t>to generate forces for</w:t>
      </w:r>
      <w:r w:rsidR="00CF34A5" w:rsidRPr="00A64073">
        <w:rPr>
          <w:lang w:eastAsia="ja-JP"/>
        </w:rPr>
        <w:t xml:space="preserve"> growth cone </w:t>
      </w:r>
      <w:r w:rsidR="009412E0" w:rsidRPr="00A64073">
        <w:rPr>
          <w:lang w:eastAsia="ja-JP"/>
        </w:rPr>
        <w:t>advance</w:t>
      </w:r>
      <w:r w:rsidR="00CF34A5" w:rsidRPr="00A64073">
        <w:rPr>
          <w:lang w:eastAsia="ja-JP"/>
        </w:rPr>
        <w:t xml:space="preserve"> </w:t>
      </w:r>
      <w:r w:rsidR="009412E0" w:rsidRPr="00A64073">
        <w:rPr>
          <w:lang w:eastAsia="ja-JP"/>
        </w:rPr>
        <w:t xml:space="preserve">are </w:t>
      </w:r>
      <w:r w:rsidR="00CF34A5" w:rsidRPr="00A64073">
        <w:rPr>
          <w:lang w:eastAsia="ja-JP"/>
        </w:rPr>
        <w:t xml:space="preserve">just </w:t>
      </w:r>
      <w:r w:rsidR="009412E0" w:rsidRPr="00A64073">
        <w:rPr>
          <w:lang w:eastAsia="ja-JP"/>
        </w:rPr>
        <w:t>beginning to be elucidated</w:t>
      </w:r>
      <w:r w:rsidR="00504FFC" w:rsidRPr="00A64073">
        <w:rPr>
          <w:lang w:eastAsia="ja-JP"/>
        </w:rPr>
        <w:t>; this may</w:t>
      </w:r>
      <w:r w:rsidR="004E60BA" w:rsidRPr="00A64073">
        <w:rPr>
          <w:lang w:eastAsia="ja-JP"/>
        </w:rPr>
        <w:t xml:space="preserve"> be attributed to the</w:t>
      </w:r>
      <w:r w:rsidR="00AB6AD6" w:rsidRPr="00A64073">
        <w:rPr>
          <w:lang w:eastAsia="ja-JP"/>
        </w:rPr>
        <w:t xml:space="preserve"> limited usage </w:t>
      </w:r>
      <w:r w:rsidR="004E60BA" w:rsidRPr="00A64073">
        <w:rPr>
          <w:lang w:eastAsia="ja-JP"/>
        </w:rPr>
        <w:t>of</w:t>
      </w:r>
      <w:r w:rsidR="008528DF" w:rsidRPr="00A64073">
        <w:rPr>
          <w:lang w:eastAsia="ja-JP"/>
        </w:rPr>
        <w:t xml:space="preserve"> </w:t>
      </w:r>
      <w:r w:rsidR="00AB6AD6" w:rsidRPr="00A64073">
        <w:rPr>
          <w:lang w:eastAsia="ja-JP"/>
        </w:rPr>
        <w:t>the protocols for</w:t>
      </w:r>
      <w:r w:rsidR="00CF34A5" w:rsidRPr="00A64073">
        <w:rPr>
          <w:lang w:eastAsia="ja-JP"/>
        </w:rPr>
        <w:t xml:space="preserve"> mechanobiological analyses.</w:t>
      </w:r>
    </w:p>
    <w:p w14:paraId="69E35B09" w14:textId="77777777" w:rsidR="009F516D" w:rsidRPr="00A64073" w:rsidRDefault="009F516D" w:rsidP="009F516D">
      <w:pPr>
        <w:rPr>
          <w:lang w:eastAsia="ja-JP"/>
        </w:rPr>
      </w:pPr>
    </w:p>
    <w:p w14:paraId="131EF187" w14:textId="5A93A942" w:rsidR="007A5EFD" w:rsidRPr="00A64073" w:rsidRDefault="006F71A3" w:rsidP="00A64073">
      <w:r w:rsidRPr="00A64073">
        <w:rPr>
          <w:lang w:eastAsia="ja-JP"/>
        </w:rPr>
        <w:t>The present study</w:t>
      </w:r>
      <w:r w:rsidR="00A27A4B" w:rsidRPr="00A64073">
        <w:rPr>
          <w:lang w:eastAsia="ja-JP"/>
        </w:rPr>
        <w:t xml:space="preserve"> describe</w:t>
      </w:r>
      <w:r w:rsidRPr="00A64073">
        <w:rPr>
          <w:lang w:eastAsia="ja-JP"/>
        </w:rPr>
        <w:t>s</w:t>
      </w:r>
      <w:r w:rsidR="00A27A4B" w:rsidRPr="00A64073">
        <w:rPr>
          <w:lang w:eastAsia="ja-JP"/>
        </w:rPr>
        <w:t xml:space="preserve"> </w:t>
      </w:r>
      <w:r w:rsidR="004D3D19" w:rsidRPr="00A64073">
        <w:rPr>
          <w:lang w:eastAsia="ja-JP"/>
        </w:rPr>
        <w:t>a</w:t>
      </w:r>
      <w:r w:rsidR="00A27A4B" w:rsidRPr="00A64073">
        <w:rPr>
          <w:lang w:eastAsia="ja-JP"/>
        </w:rPr>
        <w:t xml:space="preserve"> </w:t>
      </w:r>
      <w:r w:rsidR="007B339F" w:rsidRPr="00A64073">
        <w:rPr>
          <w:lang w:eastAsia="ja-JP"/>
        </w:rPr>
        <w:t>detail</w:t>
      </w:r>
      <w:r w:rsidR="00220594" w:rsidRPr="00A64073">
        <w:rPr>
          <w:lang w:eastAsia="ja-JP"/>
        </w:rPr>
        <w:t>ed</w:t>
      </w:r>
      <w:r w:rsidR="007B339F" w:rsidRPr="00A64073">
        <w:rPr>
          <w:lang w:eastAsia="ja-JP"/>
        </w:rPr>
        <w:t xml:space="preserve"> protocol </w:t>
      </w:r>
      <w:r w:rsidR="004E60BA" w:rsidRPr="00A64073">
        <w:t>for monitoring F-actin retrograde flow by single speckle imaging</w:t>
      </w:r>
      <w:r w:rsidR="006824C7" w:rsidRPr="00A64073">
        <w:rPr>
          <w:lang w:eastAsia="ja-JP"/>
        </w:rPr>
        <w:fldChar w:fldCharType="begin">
          <w:fldData xml:space="preserve">PEVuZE5vdGU+PENpdGU+PEF1dGhvcj5XYXRlcm1hbi1TdG9yZXI8L0F1dGhvcj48WWVhcj4xOTk4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XYXRlcm1hbi1TdG9yZXI8L0F1dGhvcj48WWVhcj4xOTk4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6824C7" w:rsidRPr="00A64073">
        <w:rPr>
          <w:lang w:eastAsia="ja-JP"/>
        </w:rPr>
      </w:r>
      <w:r w:rsidR="006824C7" w:rsidRPr="00A64073">
        <w:rPr>
          <w:lang w:eastAsia="ja-JP"/>
        </w:rPr>
        <w:fldChar w:fldCharType="separate"/>
      </w:r>
      <w:r w:rsidR="002705D2" w:rsidRPr="00A64073">
        <w:rPr>
          <w:noProof/>
          <w:vertAlign w:val="superscript"/>
          <w:lang w:eastAsia="ja-JP"/>
        </w:rPr>
        <w:t>16,18</w:t>
      </w:r>
      <w:r w:rsidR="006824C7" w:rsidRPr="00A64073">
        <w:rPr>
          <w:lang w:eastAsia="ja-JP"/>
        </w:rPr>
        <w:fldChar w:fldCharType="end"/>
      </w:r>
      <w:r w:rsidR="00BE2FAC" w:rsidRPr="00A64073">
        <w:rPr>
          <w:lang w:eastAsia="ja-JP"/>
        </w:rPr>
        <w:t>.</w:t>
      </w:r>
      <w:r w:rsidR="001648BB" w:rsidRPr="00A64073">
        <w:rPr>
          <w:lang w:eastAsia="ja-JP"/>
        </w:rPr>
        <w:t xml:space="preserve"> </w:t>
      </w:r>
      <w:r w:rsidR="004E60BA" w:rsidRPr="00A64073">
        <w:rPr>
          <w:lang w:eastAsia="ja-JP"/>
        </w:rPr>
        <w:t>M</w:t>
      </w:r>
      <w:r w:rsidR="00A53D4D" w:rsidRPr="00A64073">
        <w:rPr>
          <w:lang w:eastAsia="ja-JP"/>
        </w:rPr>
        <w:t>onitoring of F-actin retrograde flow</w:t>
      </w:r>
      <w:r w:rsidR="007B64C7" w:rsidRPr="00A64073">
        <w:rPr>
          <w:lang w:eastAsia="ja-JP"/>
        </w:rPr>
        <w:t xml:space="preserve"> </w:t>
      </w:r>
      <w:r w:rsidR="00220594" w:rsidRPr="00A64073">
        <w:rPr>
          <w:lang w:eastAsia="ja-JP"/>
        </w:rPr>
        <w:t>has been</w:t>
      </w:r>
      <w:r w:rsidR="007B64C7" w:rsidRPr="00A64073">
        <w:rPr>
          <w:lang w:eastAsia="ja-JP"/>
        </w:rPr>
        <w:t xml:space="preserve"> </w:t>
      </w:r>
      <w:r w:rsidR="004E60BA" w:rsidRPr="00A64073">
        <w:rPr>
          <w:lang w:eastAsia="ja-JP"/>
        </w:rPr>
        <w:t>extensively</w:t>
      </w:r>
      <w:r w:rsidR="007B64C7" w:rsidRPr="00A64073">
        <w:rPr>
          <w:lang w:eastAsia="ja-JP"/>
        </w:rPr>
        <w:t xml:space="preserve"> performed</w:t>
      </w:r>
      <w:r w:rsidR="00220594" w:rsidRPr="00A64073">
        <w:rPr>
          <w:lang w:eastAsia="ja-JP"/>
        </w:rPr>
        <w:t xml:space="preserve"> </w:t>
      </w:r>
      <w:r w:rsidR="007B64C7" w:rsidRPr="00A64073">
        <w:rPr>
          <w:lang w:eastAsia="ja-JP"/>
        </w:rPr>
        <w:t>using super</w:t>
      </w:r>
      <w:r w:rsidR="00220594" w:rsidRPr="00A64073">
        <w:t>-</w:t>
      </w:r>
      <w:r w:rsidR="007B64C7" w:rsidRPr="00A64073">
        <w:rPr>
          <w:lang w:eastAsia="ja-JP"/>
        </w:rPr>
        <w:t>resolution microscop</w:t>
      </w:r>
      <w:r w:rsidR="004E60BA" w:rsidRPr="00A64073">
        <w:rPr>
          <w:lang w:eastAsia="ja-JP"/>
        </w:rPr>
        <w:t>y</w:t>
      </w:r>
      <w:r w:rsidR="00897243" w:rsidRPr="00A64073">
        <w:rPr>
          <w:lang w:eastAsia="ja-JP"/>
        </w:rPr>
        <w:t>, spinning</w:t>
      </w:r>
      <w:r w:rsidR="004E60BA" w:rsidRPr="00A64073">
        <w:rPr>
          <w:lang w:eastAsia="ja-JP"/>
        </w:rPr>
        <w:t>-</w:t>
      </w:r>
      <w:r w:rsidR="00897243" w:rsidRPr="00A64073">
        <w:rPr>
          <w:lang w:eastAsia="ja-JP"/>
        </w:rPr>
        <w:t>disk confocal microscop</w:t>
      </w:r>
      <w:r w:rsidR="004E60BA" w:rsidRPr="00A64073">
        <w:rPr>
          <w:lang w:eastAsia="ja-JP"/>
        </w:rPr>
        <w:t>y</w:t>
      </w:r>
      <w:r w:rsidR="007B64C7" w:rsidRPr="00A64073">
        <w:rPr>
          <w:lang w:eastAsia="ja-JP"/>
        </w:rPr>
        <w:t xml:space="preserve"> </w:t>
      </w:r>
      <w:r w:rsidR="00897243" w:rsidRPr="00A64073">
        <w:rPr>
          <w:lang w:eastAsia="ja-JP"/>
        </w:rPr>
        <w:t>and</w:t>
      </w:r>
      <w:r w:rsidR="007B64C7" w:rsidRPr="00A64073">
        <w:rPr>
          <w:lang w:eastAsia="ja-JP"/>
        </w:rPr>
        <w:t xml:space="preserve"> total interference reflection fluorescence (TIRF) microscop</w:t>
      </w:r>
      <w:r w:rsidR="004E60BA" w:rsidRPr="00A64073">
        <w:rPr>
          <w:lang w:eastAsia="ja-JP"/>
        </w:rPr>
        <w:t>y</w:t>
      </w:r>
      <w:r w:rsidR="00737EB3" w:rsidRPr="00A64073">
        <w:rPr>
          <w:lang w:eastAsia="ja-JP"/>
        </w:rPr>
        <w:fldChar w:fldCharType="begin">
          <w:fldData xml:space="preserve">PEVuZE5vdGU+PENpdGU+PEF1dGhvcj5UYXRhdmFydHk8L0F1dGhvcj48WWVhcj4yMDA5PC9ZZWFy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C9wZXJpb2RpY2FsPjxwYWdlcz42OTk3LTcwMDI8L3BhZ2VzPjx2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cGFnZXM+MTA2NDgtMTA2NTM8L3BhZ2VzPjx2b2x1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==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UYXRhdmFydHk8L0F1dGhvcj48WWVhcj4yMDA5PC9ZZWFy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C9wZXJpb2RpY2FsPjxwYWdlcz42OTk3LTcwMDI8L3BhZ2VzPjx2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cGFnZXM+MTA2NDgtMTA2NTM8L3BhZ2VzPjx2b2x1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==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737EB3" w:rsidRPr="00A64073">
        <w:rPr>
          <w:lang w:eastAsia="ja-JP"/>
        </w:rPr>
      </w:r>
      <w:r w:rsidR="00737EB3" w:rsidRPr="00A64073">
        <w:rPr>
          <w:lang w:eastAsia="ja-JP"/>
        </w:rPr>
        <w:fldChar w:fldCharType="separate"/>
      </w:r>
      <w:r w:rsidR="002705D2" w:rsidRPr="00A64073">
        <w:rPr>
          <w:noProof/>
          <w:vertAlign w:val="superscript"/>
          <w:lang w:eastAsia="ja-JP"/>
        </w:rPr>
        <w:t>25,31</w:t>
      </w:r>
      <w:r w:rsidR="00493050" w:rsidRPr="00A64073">
        <w:rPr>
          <w:noProof/>
          <w:vertAlign w:val="superscript"/>
          <w:lang w:eastAsia="ja-JP"/>
        </w:rPr>
        <w:t>–</w:t>
      </w:r>
      <w:r w:rsidR="002705D2" w:rsidRPr="00A64073">
        <w:rPr>
          <w:noProof/>
          <w:vertAlign w:val="superscript"/>
          <w:lang w:eastAsia="ja-JP"/>
        </w:rPr>
        <w:t>38</w:t>
      </w:r>
      <w:r w:rsidR="00737EB3" w:rsidRPr="00A64073">
        <w:rPr>
          <w:lang w:eastAsia="ja-JP"/>
        </w:rPr>
        <w:fldChar w:fldCharType="end"/>
      </w:r>
      <w:r w:rsidR="004E60BA" w:rsidRPr="00A64073">
        <w:rPr>
          <w:lang w:eastAsia="ja-JP"/>
        </w:rPr>
        <w:t>.</w:t>
      </w:r>
      <w:r w:rsidR="007B64C7" w:rsidRPr="00A64073">
        <w:rPr>
          <w:lang w:eastAsia="ja-JP"/>
        </w:rPr>
        <w:t xml:space="preserve"> </w:t>
      </w:r>
      <w:r w:rsidR="004E60BA" w:rsidRPr="00A64073">
        <w:rPr>
          <w:lang w:eastAsia="ja-JP"/>
        </w:rPr>
        <w:t>T</w:t>
      </w:r>
      <w:r w:rsidR="00B85FB6" w:rsidRPr="00A64073">
        <w:rPr>
          <w:lang w:eastAsia="ja-JP"/>
        </w:rPr>
        <w:t>he</w:t>
      </w:r>
      <w:r w:rsidR="004E60BA" w:rsidRPr="00A64073">
        <w:rPr>
          <w:lang w:eastAsia="ja-JP"/>
        </w:rPr>
        <w:t xml:space="preserve"> protocol in the</w:t>
      </w:r>
      <w:r w:rsidR="00B85FB6" w:rsidRPr="00A64073">
        <w:rPr>
          <w:lang w:eastAsia="ja-JP"/>
        </w:rPr>
        <w:t xml:space="preserve"> present</w:t>
      </w:r>
      <w:r w:rsidR="007B64C7" w:rsidRPr="00A64073">
        <w:rPr>
          <w:lang w:eastAsia="ja-JP"/>
        </w:rPr>
        <w:t xml:space="preserve"> </w:t>
      </w:r>
      <w:r w:rsidR="004E60BA" w:rsidRPr="00A64073">
        <w:rPr>
          <w:lang w:eastAsia="ja-JP"/>
        </w:rPr>
        <w:t>study, however,</w:t>
      </w:r>
      <w:r w:rsidR="007B64C7" w:rsidRPr="00A64073">
        <w:rPr>
          <w:lang w:eastAsia="ja-JP"/>
        </w:rPr>
        <w:t xml:space="preserve"> uses a standard epifluorescen</w:t>
      </w:r>
      <w:r w:rsidR="004E60BA" w:rsidRPr="00A64073">
        <w:rPr>
          <w:lang w:eastAsia="ja-JP"/>
        </w:rPr>
        <w:t>ce</w:t>
      </w:r>
      <w:r w:rsidR="007B64C7" w:rsidRPr="00A64073">
        <w:rPr>
          <w:lang w:eastAsia="ja-JP"/>
        </w:rPr>
        <w:t xml:space="preserve"> microscope and is </w:t>
      </w:r>
      <w:r w:rsidR="004E60BA" w:rsidRPr="00A64073">
        <w:rPr>
          <w:lang w:eastAsia="ja-JP"/>
        </w:rPr>
        <w:t xml:space="preserve">thus </w:t>
      </w:r>
      <w:r w:rsidR="007B64C7" w:rsidRPr="00A64073">
        <w:rPr>
          <w:lang w:eastAsia="ja-JP"/>
        </w:rPr>
        <w:t>readily adoptable</w:t>
      </w:r>
      <w:r w:rsidR="00737EB3" w:rsidRPr="00A64073">
        <w:rPr>
          <w:lang w:eastAsia="ja-JP"/>
        </w:rPr>
        <w:fldChar w:fldCharType="begin">
          <w:fldData xml:space="preserve">PEVuZE5vdGU+PENpdGU+PEF1dGhvcj5XYXRhbmFiZTwvQXV0aG9yPjxZZWFyPjIwMDI8L1llYXI+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3NjQtMjc2OTwvcGFnZXM+PHZvbHVtZT4xMTU8L3ZvbHVtZT48ZWRpdGlvbj4yMDE4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XYXRhbmFiZTwvQXV0aG9yPjxZZWFyPjIwMDI8L1llYXI+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3NjQtMjc2OTwvcGFnZXM+PHZvbHVtZT4xMTU8L3ZvbHVtZT48ZWRpdGlvbj4yMDE4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737EB3" w:rsidRPr="00A64073">
        <w:rPr>
          <w:lang w:eastAsia="ja-JP"/>
        </w:rPr>
      </w:r>
      <w:r w:rsidR="00737EB3" w:rsidRPr="00A64073">
        <w:rPr>
          <w:lang w:eastAsia="ja-JP"/>
        </w:rPr>
        <w:fldChar w:fldCharType="separate"/>
      </w:r>
      <w:r w:rsidR="002705D2" w:rsidRPr="00A64073">
        <w:rPr>
          <w:noProof/>
          <w:vertAlign w:val="superscript"/>
          <w:lang w:eastAsia="ja-JP"/>
        </w:rPr>
        <w:t>11,16,18,20,22</w:t>
      </w:r>
      <w:r w:rsidR="00493050" w:rsidRPr="00A64073">
        <w:rPr>
          <w:noProof/>
          <w:vertAlign w:val="superscript"/>
          <w:lang w:eastAsia="ja-JP"/>
        </w:rPr>
        <w:t>–</w:t>
      </w:r>
      <w:r w:rsidR="002705D2" w:rsidRPr="00A64073">
        <w:rPr>
          <w:noProof/>
          <w:vertAlign w:val="superscript"/>
          <w:lang w:eastAsia="ja-JP"/>
        </w:rPr>
        <w:t>24,27,39</w:t>
      </w:r>
      <w:r w:rsidR="00493050" w:rsidRPr="00A64073">
        <w:rPr>
          <w:noProof/>
          <w:vertAlign w:val="superscript"/>
          <w:lang w:eastAsia="ja-JP"/>
        </w:rPr>
        <w:t>–</w:t>
      </w:r>
      <w:r w:rsidR="002705D2" w:rsidRPr="00A64073">
        <w:rPr>
          <w:noProof/>
          <w:vertAlign w:val="superscript"/>
          <w:lang w:eastAsia="ja-JP"/>
        </w:rPr>
        <w:t>42</w:t>
      </w:r>
      <w:r w:rsidR="00737EB3" w:rsidRPr="00A64073">
        <w:rPr>
          <w:lang w:eastAsia="ja-JP"/>
        </w:rPr>
        <w:fldChar w:fldCharType="end"/>
      </w:r>
      <w:r w:rsidR="007B64C7" w:rsidRPr="00A64073">
        <w:rPr>
          <w:lang w:eastAsia="ja-JP"/>
        </w:rPr>
        <w:t>.</w:t>
      </w:r>
      <w:r w:rsidR="004E60BA" w:rsidRPr="00A64073">
        <w:rPr>
          <w:lang w:eastAsia="ja-JP"/>
        </w:rPr>
        <w:t xml:space="preserve"> Applying an</w:t>
      </w:r>
      <w:r w:rsidR="00354C8A" w:rsidRPr="00A64073">
        <w:rPr>
          <w:lang w:eastAsia="ja-JP"/>
        </w:rPr>
        <w:t xml:space="preserve"> F-actin</w:t>
      </w:r>
      <w:r w:rsidR="004E60BA" w:rsidRPr="00A64073">
        <w:rPr>
          <w:lang w:eastAsia="ja-JP"/>
        </w:rPr>
        <w:t>-specific probe</w:t>
      </w:r>
      <w:r w:rsidR="00354C8A" w:rsidRPr="00A64073">
        <w:rPr>
          <w:lang w:eastAsia="ja-JP"/>
        </w:rPr>
        <w:t xml:space="preserve"> Lifeact</w:t>
      </w:r>
      <w:r w:rsidR="00737EB3" w:rsidRPr="00A64073">
        <w:rPr>
          <w:lang w:eastAsia="ja-JP"/>
        </w:rPr>
        <w:fldChar w:fldCharType="begin">
          <w:fldData xml:space="preserve">PEVuZE5vdGU+PENpdGU+PEF1dGhvcj5SaWVkbDwvQXV0aG9yPjxZZWFyPjIwMDg8L1llYXI+PFJl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SaWVkbDwvQXV0aG9yPjxZZWFyPjIwMDg8L1llYXI+PFJl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737EB3" w:rsidRPr="00A64073">
        <w:rPr>
          <w:lang w:eastAsia="ja-JP"/>
        </w:rPr>
      </w:r>
      <w:r w:rsidR="00737EB3" w:rsidRPr="00A64073">
        <w:rPr>
          <w:lang w:eastAsia="ja-JP"/>
        </w:rPr>
        <w:fldChar w:fldCharType="separate"/>
      </w:r>
      <w:r w:rsidR="00734746" w:rsidRPr="00A64073">
        <w:rPr>
          <w:noProof/>
          <w:vertAlign w:val="superscript"/>
          <w:lang w:eastAsia="ja-JP"/>
        </w:rPr>
        <w:t>43</w:t>
      </w:r>
      <w:r w:rsidR="00737EB3" w:rsidRPr="00A64073">
        <w:rPr>
          <w:lang w:eastAsia="ja-JP"/>
        </w:rPr>
        <w:fldChar w:fldCharType="end"/>
      </w:r>
      <w:r w:rsidR="004E60BA" w:rsidRPr="00A64073">
        <w:rPr>
          <w:lang w:eastAsia="ja-JP"/>
        </w:rPr>
        <w:t xml:space="preserve"> to</w:t>
      </w:r>
      <w:r w:rsidR="00354C8A" w:rsidRPr="00A64073">
        <w:rPr>
          <w:lang w:eastAsia="ja-JP"/>
        </w:rPr>
        <w:t xml:space="preserve"> single speckle imaging </w:t>
      </w:r>
      <w:r w:rsidR="004E60BA" w:rsidRPr="00A64073">
        <w:rPr>
          <w:lang w:eastAsia="ja-JP"/>
        </w:rPr>
        <w:t>allows for quantifications of the</w:t>
      </w:r>
      <w:r w:rsidR="00A120AB" w:rsidRPr="00A64073">
        <w:rPr>
          <w:lang w:eastAsia="ja-JP"/>
        </w:rPr>
        <w:t xml:space="preserve"> actin polymerization rate and the clutch coupling efficiency between F-actin retrograde flow and </w:t>
      </w:r>
      <w:r w:rsidR="000A7D70" w:rsidRPr="00A64073">
        <w:rPr>
          <w:lang w:eastAsia="ja-JP"/>
        </w:rPr>
        <w:t xml:space="preserve">the </w:t>
      </w:r>
      <w:r w:rsidR="00A120AB" w:rsidRPr="00A64073">
        <w:rPr>
          <w:lang w:eastAsia="ja-JP"/>
        </w:rPr>
        <w:t>adhesive substrate</w:t>
      </w:r>
      <w:r w:rsidR="00737EB3" w:rsidRPr="00A64073">
        <w:rPr>
          <w:lang w:eastAsia="ja-JP"/>
        </w:rPr>
        <w:fldChar w:fldCharType="begin">
          <w:fldData xml:space="preserve">PEVuZE5vdGU+PENpdGU+PEF1dGhvcj5LYXRzdW5vPC9BdXRob3I+PFllYXI+MjAxNTwvWWVhcj48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==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LYXRzdW5vPC9BdXRob3I+PFllYXI+MjAxNTwvWWVhcj48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==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737EB3" w:rsidRPr="00A64073">
        <w:rPr>
          <w:lang w:eastAsia="ja-JP"/>
        </w:rPr>
      </w:r>
      <w:r w:rsidR="00737EB3" w:rsidRPr="00A64073">
        <w:rPr>
          <w:lang w:eastAsia="ja-JP"/>
        </w:rPr>
        <w:fldChar w:fldCharType="separate"/>
      </w:r>
      <w:r w:rsidR="00734746" w:rsidRPr="00A64073">
        <w:rPr>
          <w:noProof/>
          <w:vertAlign w:val="superscript"/>
          <w:lang w:eastAsia="ja-JP"/>
        </w:rPr>
        <w:t>39,42</w:t>
      </w:r>
      <w:r w:rsidR="00737EB3" w:rsidRPr="00A64073">
        <w:rPr>
          <w:lang w:eastAsia="ja-JP"/>
        </w:rPr>
        <w:fldChar w:fldCharType="end"/>
      </w:r>
      <w:r w:rsidR="00A120AB" w:rsidRPr="00A64073">
        <w:rPr>
          <w:lang w:eastAsia="ja-JP"/>
        </w:rPr>
        <w:t xml:space="preserve">. </w:t>
      </w:r>
      <w:r w:rsidR="00266C3D" w:rsidRPr="00A64073">
        <w:rPr>
          <w:lang w:eastAsia="ja-JP"/>
        </w:rPr>
        <w:t>T</w:t>
      </w:r>
      <w:r w:rsidR="008E7B4D" w:rsidRPr="00A64073">
        <w:t>he present study</w:t>
      </w:r>
      <w:r w:rsidR="0034109E" w:rsidRPr="00A64073">
        <w:t xml:space="preserve"> </w:t>
      </w:r>
      <w:r w:rsidR="00266C3D" w:rsidRPr="00A64073">
        <w:t xml:space="preserve">further </w:t>
      </w:r>
      <w:r w:rsidR="0034109E" w:rsidRPr="00A64073">
        <w:t>describe</w:t>
      </w:r>
      <w:r w:rsidR="002820EF" w:rsidRPr="00A64073">
        <w:t>s</w:t>
      </w:r>
      <w:r w:rsidR="0034109E" w:rsidRPr="00A64073">
        <w:t xml:space="preserve"> a detailed protocol of traction force microscopy</w:t>
      </w:r>
      <w:r w:rsidR="009332B5" w:rsidRPr="00A64073">
        <w:t xml:space="preserve"> </w:t>
      </w:r>
      <w:r w:rsidR="009B01F0" w:rsidRPr="00A64073">
        <w:t>using</w:t>
      </w:r>
      <w:r w:rsidR="009332B5" w:rsidRPr="00A64073">
        <w:t xml:space="preserve"> </w:t>
      </w:r>
      <w:r w:rsidR="00266C3D" w:rsidRPr="00A64073">
        <w:t xml:space="preserve">a </w:t>
      </w:r>
      <w:r w:rsidR="00961F4E" w:rsidRPr="00A64073">
        <w:t>fluorescent bead</w:t>
      </w:r>
      <w:r w:rsidR="00C20A7E" w:rsidRPr="00A64073">
        <w:t>-embedded polyacrylamide</w:t>
      </w:r>
      <w:r w:rsidR="007D10AD" w:rsidRPr="00A64073">
        <w:t xml:space="preserve"> (PAA)</w:t>
      </w:r>
      <w:r w:rsidR="00C20A7E" w:rsidRPr="00A64073">
        <w:t xml:space="preserve"> gel</w:t>
      </w:r>
      <w:r w:rsidR="00737EB3" w:rsidRPr="00A64073">
        <w:fldChar w:fldCharType="begin">
          <w:fldData xml:space="preserve">PEVuZE5vdGU+PENpdGU+PEF1dGhvcj5DaGFuPC9BdXRob3I+PFllYXI+MjAwODwvWWVhcj48UmVj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Mjc2NC0yNzY5PC9wYWdlcz48dm9sdW1lPjExNTwv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</w:fldData>
        </w:fldChar>
      </w:r>
      <w:r w:rsidR="00455938" w:rsidRPr="00A64073">
        <w:instrText xml:space="preserve"> ADDIN EN.CITE </w:instrText>
      </w:r>
      <w:r w:rsidR="00455938" w:rsidRPr="00A64073">
        <w:fldChar w:fldCharType="begin">
          <w:fldData xml:space="preserve">PEVuZE5vdGU+PENpdGU+PEF1dGhvcj5DaGFuPC9BdXRob3I+PFllYXI+MjAwODwvWWVhcj48UmVj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Mjc2NC0yNzY5PC9wYWdlcz48dm9sdW1lPjExNTwv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</w:fldData>
        </w:fldChar>
      </w:r>
      <w:r w:rsidR="00455938" w:rsidRPr="00A64073">
        <w:instrText xml:space="preserve"> ADDIN EN.CITE.DATA </w:instrText>
      </w:r>
      <w:r w:rsidR="00455938" w:rsidRPr="00A64073">
        <w:fldChar w:fldCharType="end"/>
      </w:r>
      <w:r w:rsidR="00737EB3" w:rsidRPr="00A64073">
        <w:fldChar w:fldCharType="separate"/>
      </w:r>
      <w:r w:rsidR="002705D2" w:rsidRPr="00A64073">
        <w:rPr>
          <w:noProof/>
          <w:vertAlign w:val="superscript"/>
        </w:rPr>
        <w:t>11,22</w:t>
      </w:r>
      <w:r w:rsidR="00493050" w:rsidRPr="00A64073">
        <w:rPr>
          <w:noProof/>
          <w:vertAlign w:val="superscript"/>
        </w:rPr>
        <w:t>–</w:t>
      </w:r>
      <w:r w:rsidR="002705D2" w:rsidRPr="00A64073">
        <w:rPr>
          <w:noProof/>
          <w:vertAlign w:val="superscript"/>
        </w:rPr>
        <w:t>24,27,39,41,42,44</w:t>
      </w:r>
      <w:r w:rsidR="00737EB3" w:rsidRPr="00A64073">
        <w:fldChar w:fldCharType="end"/>
      </w:r>
      <w:r w:rsidR="00EB6BC2" w:rsidRPr="00A64073">
        <w:t xml:space="preserve">. </w:t>
      </w:r>
      <w:r w:rsidR="005F5682" w:rsidRPr="00A64073">
        <w:t xml:space="preserve">This method </w:t>
      </w:r>
      <w:r w:rsidR="00266C3D" w:rsidRPr="00A64073">
        <w:t>detects and quantifies traction force under the growth cone by</w:t>
      </w:r>
      <w:r w:rsidR="00AD047C" w:rsidRPr="00A64073">
        <w:t xml:space="preserve"> </w:t>
      </w:r>
      <w:r w:rsidR="00266C3D" w:rsidRPr="00A64073">
        <w:t>monitoring</w:t>
      </w:r>
      <w:r w:rsidR="006A70A5" w:rsidRPr="00A64073">
        <w:t xml:space="preserve"> force-induced bead movements</w:t>
      </w:r>
      <w:r w:rsidR="00B81D88" w:rsidRPr="00A64073">
        <w:fldChar w:fldCharType="begin">
          <w:fldData xml:space="preserve">PEVuZE5vdGU+PENpdGU+PEF1dGhvcj5XYW5nPC9BdXRob3I+PFllYXI+MTk5ODwvWWVhcj48UmVj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=
</w:fldData>
        </w:fldChar>
      </w:r>
      <w:r w:rsidR="00455938" w:rsidRPr="00A64073">
        <w:instrText xml:space="preserve"> ADDIN EN.CITE </w:instrText>
      </w:r>
      <w:r w:rsidR="00455938" w:rsidRPr="00A64073">
        <w:fldChar w:fldCharType="begin">
          <w:fldData xml:space="preserve">PEVuZE5vdGU+PENpdGU+PEF1dGhvcj5XYW5nPC9BdXRob3I+PFllYXI+MTk5ODwvWWVhcj48UmVj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=
</w:fldData>
        </w:fldChar>
      </w:r>
      <w:r w:rsidR="00455938" w:rsidRPr="00A64073">
        <w:instrText xml:space="preserve"> ADDIN EN.CITE.DATA </w:instrText>
      </w:r>
      <w:r w:rsidR="00455938" w:rsidRPr="00A64073">
        <w:fldChar w:fldCharType="end"/>
      </w:r>
      <w:r w:rsidR="00B81D88" w:rsidRPr="00A64073">
        <w:fldChar w:fldCharType="separate"/>
      </w:r>
      <w:r w:rsidR="00734746" w:rsidRPr="00A64073">
        <w:rPr>
          <w:noProof/>
          <w:vertAlign w:val="superscript"/>
        </w:rPr>
        <w:t>44,45</w:t>
      </w:r>
      <w:r w:rsidR="00B81D88" w:rsidRPr="00A64073">
        <w:fldChar w:fldCharType="end"/>
      </w:r>
      <w:r w:rsidR="005F5682" w:rsidRPr="00A64073">
        <w:t xml:space="preserve">. </w:t>
      </w:r>
      <w:r w:rsidR="00266C3D" w:rsidRPr="00A64073">
        <w:rPr>
          <w:lang w:eastAsia="ja-JP"/>
        </w:rPr>
        <w:t>A</w:t>
      </w:r>
      <w:r w:rsidR="002B7EFC" w:rsidRPr="00A64073">
        <w:t xml:space="preserve">n open-source </w:t>
      </w:r>
      <w:r w:rsidR="00087A99" w:rsidRPr="00A64073">
        <w:t>traction force analysis</w:t>
      </w:r>
      <w:r w:rsidR="002B7EFC" w:rsidRPr="00A64073">
        <w:t xml:space="preserve"> </w:t>
      </w:r>
      <w:r w:rsidR="005F5682" w:rsidRPr="00A64073">
        <w:t xml:space="preserve">code </w:t>
      </w:r>
      <w:r w:rsidR="00266C3D" w:rsidRPr="00A64073">
        <w:t>is provided</w:t>
      </w:r>
      <w:r w:rsidR="00BE4018">
        <w:t>,</w:t>
      </w:r>
      <w:r w:rsidR="00266C3D" w:rsidRPr="00A64073">
        <w:t xml:space="preserve"> </w:t>
      </w:r>
      <w:r w:rsidR="002B7EFC" w:rsidRPr="00A64073">
        <w:t xml:space="preserve">and the </w:t>
      </w:r>
      <w:r w:rsidR="00266C3D" w:rsidRPr="00A64073">
        <w:t>method</w:t>
      </w:r>
      <w:r w:rsidR="005F5682" w:rsidRPr="00A64073">
        <w:t xml:space="preserve"> </w:t>
      </w:r>
      <w:r w:rsidR="00B1532F" w:rsidRPr="00A64073">
        <w:t>for</w:t>
      </w:r>
      <w:r w:rsidR="00374679" w:rsidRPr="00A64073">
        <w:t xml:space="preserve"> </w:t>
      </w:r>
      <w:r w:rsidR="00AD0BD0" w:rsidRPr="00A64073">
        <w:t>quantify</w:t>
      </w:r>
      <w:r w:rsidR="00B1532F" w:rsidRPr="00A64073">
        <w:t>ing</w:t>
      </w:r>
      <w:r w:rsidR="00374679" w:rsidRPr="00A64073">
        <w:t xml:space="preserve"> </w:t>
      </w:r>
      <w:r w:rsidR="00AD0BD0" w:rsidRPr="00A64073">
        <w:t>traction force</w:t>
      </w:r>
      <w:r w:rsidR="00594A98" w:rsidRPr="00A64073">
        <w:t xml:space="preserve"> </w:t>
      </w:r>
      <w:r w:rsidR="005F5682" w:rsidRPr="00A64073">
        <w:t>during growth cone migration</w:t>
      </w:r>
      <w:r w:rsidR="00266C3D" w:rsidRPr="00A64073">
        <w:t xml:space="preserve"> is explained in detail</w:t>
      </w:r>
      <w:r w:rsidR="001F6841" w:rsidRPr="00A64073">
        <w:t xml:space="preserve">. </w:t>
      </w:r>
      <w:r w:rsidR="004F2CE9" w:rsidRPr="00A64073">
        <w:t>With the aid</w:t>
      </w:r>
      <w:r w:rsidR="001F6841" w:rsidRPr="00A64073">
        <w:t xml:space="preserve"> of single speckle imaging and traction force microscopy</w:t>
      </w:r>
      <w:r w:rsidR="004F2CE9" w:rsidRPr="00A64073">
        <w:t xml:space="preserve">, </w:t>
      </w:r>
      <w:r w:rsidR="002B7EFC" w:rsidRPr="00A64073">
        <w:t>understanding</w:t>
      </w:r>
      <w:r w:rsidR="00B1532F" w:rsidRPr="00A64073">
        <w:t xml:space="preserve"> </w:t>
      </w:r>
      <w:r w:rsidR="002B7EFC" w:rsidRPr="00A64073">
        <w:t>the molecular m</w:t>
      </w:r>
      <w:r w:rsidR="00594A98" w:rsidRPr="00A64073">
        <w:t>echanics</w:t>
      </w:r>
      <w:r w:rsidR="002B7EFC" w:rsidRPr="00A64073">
        <w:t xml:space="preserve"> underlying growth cone migration and navigation</w:t>
      </w:r>
      <w:r w:rsidR="004F2CE9" w:rsidRPr="00A64073">
        <w:t xml:space="preserve"> will be facilitated</w:t>
      </w:r>
      <w:r w:rsidR="002B7EFC" w:rsidRPr="00A64073">
        <w:t>.</w:t>
      </w:r>
      <w:r w:rsidR="00C43195" w:rsidRPr="00A64073">
        <w:t xml:space="preserve"> </w:t>
      </w:r>
      <w:r w:rsidR="0012747E" w:rsidRPr="00A64073">
        <w:t xml:space="preserve">These techniques </w:t>
      </w:r>
      <w:r w:rsidR="00B85FB6" w:rsidRPr="00A64073">
        <w:t>are</w:t>
      </w:r>
      <w:r w:rsidR="0012747E" w:rsidRPr="00A64073">
        <w:t xml:space="preserve"> also </w:t>
      </w:r>
      <w:r w:rsidR="00C02F0A" w:rsidRPr="00A64073">
        <w:t xml:space="preserve">applicable for </w:t>
      </w:r>
      <w:r w:rsidR="0012747E" w:rsidRPr="00A64073">
        <w:t>analyz</w:t>
      </w:r>
      <w:r w:rsidR="00C02F0A" w:rsidRPr="00A64073">
        <w:t>ing</w:t>
      </w:r>
      <w:r w:rsidR="0012747E" w:rsidRPr="00A64073">
        <w:t xml:space="preserve"> the molecular mechanics underlying dendritic spine enlargement</w:t>
      </w:r>
      <w:r w:rsidR="00BE4018">
        <w:t>,</w:t>
      </w:r>
      <w:r w:rsidR="0012747E" w:rsidRPr="00A64073">
        <w:t xml:space="preserve"> which is </w:t>
      </w:r>
      <w:r w:rsidR="00266C3D" w:rsidRPr="00A64073">
        <w:t xml:space="preserve">known </w:t>
      </w:r>
      <w:r w:rsidR="0012747E" w:rsidRPr="00A64073">
        <w:t xml:space="preserve">to be important </w:t>
      </w:r>
      <w:r w:rsidR="002214E2" w:rsidRPr="00A64073">
        <w:rPr>
          <w:lang w:eastAsia="ja-JP"/>
        </w:rPr>
        <w:t xml:space="preserve">in </w:t>
      </w:r>
      <w:r w:rsidR="0012747E" w:rsidRPr="00A64073">
        <w:t>learning and memory</w:t>
      </w:r>
      <w:r w:rsidR="00046062" w:rsidRPr="00A64073">
        <w:fldChar w:fldCharType="begin">
          <w:fldData xml:space="preserve">PEVuZE5vdGU+PENpdGU+PEF1dGhvcj5LYXN0aWFuPC9BdXRob3I+PFllYXI+MjAyMTwvWWVhcj48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</w:fldData>
        </w:fldChar>
      </w:r>
      <w:r w:rsidR="00455938" w:rsidRPr="00A64073">
        <w:instrText xml:space="preserve"> ADDIN EN.CITE </w:instrText>
      </w:r>
      <w:r w:rsidR="00455938" w:rsidRPr="00A64073">
        <w:fldChar w:fldCharType="begin">
          <w:fldData xml:space="preserve">PEVuZE5vdGU+PENpdGU+PEF1dGhvcj5LYXN0aWFuPC9BdXRob3I+PFllYXI+MjAyMTwvWWVhcj48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</w:fldData>
        </w:fldChar>
      </w:r>
      <w:r w:rsidR="00455938" w:rsidRPr="00A64073">
        <w:instrText xml:space="preserve"> ADDIN EN.CITE.DATA </w:instrText>
      </w:r>
      <w:r w:rsidR="00455938" w:rsidRPr="00A64073">
        <w:fldChar w:fldCharType="end"/>
      </w:r>
      <w:r w:rsidR="00046062" w:rsidRPr="00A64073">
        <w:fldChar w:fldCharType="separate"/>
      </w:r>
      <w:r w:rsidR="00734746" w:rsidRPr="00A64073">
        <w:rPr>
          <w:noProof/>
          <w:vertAlign w:val="superscript"/>
        </w:rPr>
        <w:t>42</w:t>
      </w:r>
      <w:r w:rsidR="00046062" w:rsidRPr="00A64073">
        <w:fldChar w:fldCharType="end"/>
      </w:r>
      <w:r w:rsidR="00046062" w:rsidRPr="00A64073">
        <w:t>.</w:t>
      </w:r>
    </w:p>
    <w:p w14:paraId="0FFF884A" w14:textId="77777777" w:rsidR="009F516D" w:rsidRPr="00A64073" w:rsidRDefault="009F516D" w:rsidP="003865E3">
      <w:pPr>
        <w:rPr>
          <w:b/>
        </w:rPr>
      </w:pPr>
    </w:p>
    <w:p w14:paraId="47B1A9EF" w14:textId="2ABA3AC4" w:rsidR="00967535" w:rsidRPr="00A64073" w:rsidRDefault="00551D82" w:rsidP="003865E3">
      <w:bookmarkStart w:id="1" w:name="_Hlk84358220"/>
      <w:r w:rsidRPr="00A64073">
        <w:rPr>
          <w:b/>
        </w:rPr>
        <w:t>PROTOCOL:</w:t>
      </w:r>
      <w:r w:rsidRPr="00A64073">
        <w:t xml:space="preserve"> </w:t>
      </w:r>
      <w:r w:rsidR="00967535" w:rsidRPr="00A64073">
        <w:t xml:space="preserve"> </w:t>
      </w:r>
    </w:p>
    <w:p w14:paraId="456D3C5B" w14:textId="77777777" w:rsidR="009F516D" w:rsidRPr="00A64073" w:rsidRDefault="009F516D" w:rsidP="003865E3"/>
    <w:p w14:paraId="6157CCC5" w14:textId="5F073FDC" w:rsidR="00967535" w:rsidRPr="00A64073" w:rsidRDefault="00266C3D" w:rsidP="003865E3">
      <w:r w:rsidRPr="00A64073">
        <w:t xml:space="preserve">All experiments using laboratory animals were performed with </w:t>
      </w:r>
      <w:r w:rsidR="00967535" w:rsidRPr="00A64073">
        <w:t>the Institutional Animal Care and Use Committee of Nara Institute of Science and Technology.</w:t>
      </w:r>
      <w:r w:rsidR="00231670" w:rsidRPr="00A64073">
        <w:t xml:space="preserve"> </w:t>
      </w:r>
      <w:r w:rsidRPr="00A64073">
        <w:t>Investigator</w:t>
      </w:r>
      <w:r w:rsidR="001048CB" w:rsidRPr="00A64073">
        <w:t>s</w:t>
      </w:r>
      <w:r w:rsidR="00EF6B14" w:rsidRPr="00A64073">
        <w:t xml:space="preserve"> should follow </w:t>
      </w:r>
      <w:r w:rsidRPr="00A64073">
        <w:t>established</w:t>
      </w:r>
      <w:r w:rsidR="00EF6B14" w:rsidRPr="00A64073">
        <w:t xml:space="preserve"> guidelines established and approved by their institutional and national animal regu</w:t>
      </w:r>
      <w:r w:rsidR="003F3F38" w:rsidRPr="00A64073">
        <w:t xml:space="preserve">latory </w:t>
      </w:r>
      <w:r w:rsidRPr="00A64073">
        <w:t>committees for the care and use of laboratory animals</w:t>
      </w:r>
      <w:r w:rsidR="003F3F38" w:rsidRPr="00A64073">
        <w:t>.</w:t>
      </w:r>
    </w:p>
    <w:p w14:paraId="2BC5EE46" w14:textId="77777777" w:rsidR="00967535" w:rsidRPr="00A64073" w:rsidRDefault="00967535" w:rsidP="003865E3"/>
    <w:p w14:paraId="5166C045" w14:textId="49727F69" w:rsidR="005E1BFD" w:rsidRPr="00A64073" w:rsidRDefault="00061825" w:rsidP="00A64073">
      <w:pPr>
        <w:pStyle w:val="ListParagraph"/>
        <w:numPr>
          <w:ilvl w:val="0"/>
          <w:numId w:val="44"/>
        </w:numPr>
        <w:pBdr>
          <w:top w:val="nil"/>
          <w:left w:val="nil"/>
          <w:bottom w:val="nil"/>
          <w:right w:val="nil"/>
          <w:between w:val="nil"/>
        </w:pBdr>
        <w:ind w:leftChars="0" w:left="0" w:firstLine="0"/>
        <w:rPr>
          <w:b/>
        </w:rPr>
      </w:pPr>
      <w:bookmarkStart w:id="2" w:name="_Hlk83040881"/>
      <w:r w:rsidRPr="00A64073">
        <w:rPr>
          <w:b/>
        </w:rPr>
        <w:t xml:space="preserve">Preparation of </w:t>
      </w:r>
      <w:r w:rsidR="008528DF" w:rsidRPr="00A64073">
        <w:rPr>
          <w:b/>
        </w:rPr>
        <w:t>s</w:t>
      </w:r>
      <w:r w:rsidR="008B3EE9" w:rsidRPr="00A64073">
        <w:rPr>
          <w:b/>
        </w:rPr>
        <w:t>olutions</w:t>
      </w:r>
      <w:r w:rsidR="001B748E" w:rsidRPr="00A64073">
        <w:rPr>
          <w:b/>
        </w:rPr>
        <w:t xml:space="preserve"> and</w:t>
      </w:r>
      <w:r w:rsidR="008B3EE9" w:rsidRPr="00A64073">
        <w:rPr>
          <w:b/>
        </w:rPr>
        <w:t xml:space="preserve"> </w:t>
      </w:r>
      <w:r w:rsidR="008528DF" w:rsidRPr="00A64073">
        <w:rPr>
          <w:b/>
        </w:rPr>
        <w:t>m</w:t>
      </w:r>
      <w:r w:rsidR="00335A3A" w:rsidRPr="00A64073">
        <w:rPr>
          <w:b/>
        </w:rPr>
        <w:t>edia</w:t>
      </w:r>
      <w:bookmarkEnd w:id="2"/>
    </w:p>
    <w:p w14:paraId="5166463A" w14:textId="77777777" w:rsidR="009F516D" w:rsidRPr="00A64073" w:rsidRDefault="009F516D" w:rsidP="00A64073">
      <w:pPr>
        <w:pStyle w:val="ListParagraph"/>
        <w:pBdr>
          <w:top w:val="nil"/>
          <w:left w:val="nil"/>
          <w:bottom w:val="nil"/>
          <w:right w:val="nil"/>
          <w:between w:val="nil"/>
        </w:pBdr>
        <w:ind w:leftChars="0" w:left="0"/>
        <w:rPr>
          <w:b/>
        </w:rPr>
      </w:pPr>
    </w:p>
    <w:p w14:paraId="2A5495D6" w14:textId="1AA92582" w:rsidR="006116B4" w:rsidRPr="00A64073" w:rsidRDefault="006116B4" w:rsidP="00A64073">
      <w:pPr>
        <w:pStyle w:val="ListParagraph"/>
        <w:numPr>
          <w:ilvl w:val="1"/>
          <w:numId w:val="44"/>
        </w:numPr>
        <w:pBdr>
          <w:top w:val="nil"/>
          <w:left w:val="nil"/>
          <w:bottom w:val="nil"/>
          <w:right w:val="nil"/>
          <w:between w:val="nil"/>
        </w:pBdr>
        <w:ind w:leftChars="0" w:left="0" w:firstLine="0"/>
        <w:rPr>
          <w:lang w:eastAsia="ja-JP"/>
        </w:rPr>
      </w:pPr>
      <w:r w:rsidRPr="00A64073">
        <w:rPr>
          <w:lang w:eastAsia="ja-JP"/>
        </w:rPr>
        <w:t xml:space="preserve">Prepare the solutions and culture media as summarized in </w:t>
      </w:r>
      <w:r w:rsidRPr="00A64073">
        <w:rPr>
          <w:b/>
          <w:bCs/>
          <w:lang w:eastAsia="ja-JP"/>
        </w:rPr>
        <w:t>Supplemental File 1</w:t>
      </w:r>
    </w:p>
    <w:p w14:paraId="406E2977" w14:textId="4151F244" w:rsidR="005020B2" w:rsidRPr="00A64073" w:rsidRDefault="005020B2">
      <w:pPr>
        <w:pBdr>
          <w:top w:val="nil"/>
          <w:left w:val="nil"/>
          <w:bottom w:val="nil"/>
          <w:right w:val="nil"/>
          <w:between w:val="nil"/>
        </w:pBdr>
        <w:rPr>
          <w:b/>
          <w:lang w:eastAsia="ja-JP"/>
        </w:rPr>
      </w:pPr>
    </w:p>
    <w:p w14:paraId="7FD1DE7E" w14:textId="43290877" w:rsidR="007F73C9" w:rsidRPr="00A64073" w:rsidRDefault="007F73C9" w:rsidP="00A64073">
      <w:pPr>
        <w:pStyle w:val="ListParagraph"/>
        <w:numPr>
          <w:ilvl w:val="0"/>
          <w:numId w:val="44"/>
        </w:numPr>
        <w:ind w:leftChars="0" w:left="0" w:firstLine="0"/>
        <w:rPr>
          <w:b/>
        </w:rPr>
      </w:pPr>
      <w:r w:rsidRPr="00A64073">
        <w:rPr>
          <w:b/>
        </w:rPr>
        <w:t xml:space="preserve">Preparation of </w:t>
      </w:r>
      <w:r w:rsidR="008528DF" w:rsidRPr="00A64073">
        <w:rPr>
          <w:b/>
        </w:rPr>
        <w:t>p</w:t>
      </w:r>
      <w:r w:rsidR="00211881" w:rsidRPr="00A64073">
        <w:rPr>
          <w:b/>
          <w:lang w:eastAsia="ja-JP"/>
        </w:rPr>
        <w:t>oly-D-lysine</w:t>
      </w:r>
      <w:r w:rsidR="00211881" w:rsidRPr="00A64073">
        <w:rPr>
          <w:b/>
        </w:rPr>
        <w:t xml:space="preserve"> (PDL)/</w:t>
      </w:r>
      <w:r w:rsidR="008528DF" w:rsidRPr="00A64073">
        <w:rPr>
          <w:b/>
        </w:rPr>
        <w:t>l</w:t>
      </w:r>
      <w:r w:rsidRPr="00A64073">
        <w:rPr>
          <w:b/>
        </w:rPr>
        <w:t>aminin-</w:t>
      </w:r>
      <w:r w:rsidR="008528DF" w:rsidRPr="00A64073">
        <w:rPr>
          <w:b/>
        </w:rPr>
        <w:t>c</w:t>
      </w:r>
      <w:r w:rsidRPr="00A64073">
        <w:rPr>
          <w:b/>
        </w:rPr>
        <w:t xml:space="preserve">oated </w:t>
      </w:r>
      <w:r w:rsidR="008528DF" w:rsidRPr="00A64073">
        <w:rPr>
          <w:b/>
        </w:rPr>
        <w:t>s</w:t>
      </w:r>
      <w:r w:rsidRPr="00A64073">
        <w:rPr>
          <w:b/>
        </w:rPr>
        <w:t>ubstrates</w:t>
      </w:r>
    </w:p>
    <w:p w14:paraId="6803FA76" w14:textId="77777777" w:rsidR="00C23DD4" w:rsidRPr="00A64073" w:rsidRDefault="00C23DD4" w:rsidP="00A64073">
      <w:pPr>
        <w:pStyle w:val="ListParagraph"/>
        <w:ind w:leftChars="0" w:left="0"/>
        <w:rPr>
          <w:b/>
        </w:rPr>
      </w:pPr>
    </w:p>
    <w:p w14:paraId="3D4A8090" w14:textId="261B2F50" w:rsidR="004623A0" w:rsidRPr="00A64073" w:rsidRDefault="00C34CF7" w:rsidP="00A64073">
      <w:pPr>
        <w:pStyle w:val="ListParagraph"/>
        <w:numPr>
          <w:ilvl w:val="0"/>
          <w:numId w:val="16"/>
        </w:numPr>
        <w:pBdr>
          <w:top w:val="nil"/>
          <w:left w:val="nil"/>
          <w:bottom w:val="nil"/>
          <w:right w:val="nil"/>
          <w:between w:val="nil"/>
        </w:pBdr>
        <w:ind w:leftChars="0" w:left="0" w:firstLine="0"/>
      </w:pPr>
      <w:r w:rsidRPr="00A64073">
        <w:rPr>
          <w:lang w:eastAsia="ja-JP"/>
        </w:rPr>
        <w:t xml:space="preserve">Coat </w:t>
      </w:r>
      <w:r w:rsidR="00266C3D" w:rsidRPr="00A64073">
        <w:rPr>
          <w:lang w:eastAsia="ja-JP"/>
        </w:rPr>
        <w:t xml:space="preserve">14 mm-diameter </w:t>
      </w:r>
      <w:r w:rsidR="0097438C" w:rsidRPr="00A64073">
        <w:rPr>
          <w:lang w:eastAsia="ja-JP"/>
        </w:rPr>
        <w:t>glass-bottom</w:t>
      </w:r>
      <w:r w:rsidRPr="00A64073">
        <w:rPr>
          <w:lang w:eastAsia="ja-JP"/>
        </w:rPr>
        <w:t xml:space="preserve"> dishes with 1</w:t>
      </w:r>
      <w:r w:rsidR="007F73C9" w:rsidRPr="00A64073">
        <w:rPr>
          <w:lang w:eastAsia="ja-JP"/>
        </w:rPr>
        <w:t xml:space="preserve">00 </w:t>
      </w:r>
      <w:r w:rsidR="00C66A77">
        <w:rPr>
          <w:lang w:eastAsia="ja-JP"/>
        </w:rPr>
        <w:t>µ</w:t>
      </w:r>
      <w:r w:rsidR="007F73C9" w:rsidRPr="00A64073">
        <w:rPr>
          <w:lang w:eastAsia="ja-JP"/>
        </w:rPr>
        <w:t>g/mL</w:t>
      </w:r>
      <w:r w:rsidRPr="00A64073">
        <w:rPr>
          <w:lang w:eastAsia="ja-JP"/>
        </w:rPr>
        <w:t xml:space="preserve"> PDL</w:t>
      </w:r>
      <w:r w:rsidR="00266C3D" w:rsidRPr="00A64073">
        <w:rPr>
          <w:lang w:eastAsia="ja-JP"/>
        </w:rPr>
        <w:t>, dissolved</w:t>
      </w:r>
      <w:r w:rsidR="00314947" w:rsidRPr="00A64073">
        <w:rPr>
          <w:lang w:eastAsia="ja-JP"/>
        </w:rPr>
        <w:t xml:space="preserve"> </w:t>
      </w:r>
      <w:r w:rsidR="007F73C9" w:rsidRPr="00A64073">
        <w:rPr>
          <w:lang w:eastAsia="ja-JP"/>
        </w:rPr>
        <w:t xml:space="preserve">in </w:t>
      </w:r>
      <w:r w:rsidR="00BE4018" w:rsidRPr="00A64073">
        <w:rPr>
          <w:lang w:eastAsia="ja-JP"/>
        </w:rPr>
        <w:t>phosphate</w:t>
      </w:r>
      <w:r w:rsidR="00BE4018">
        <w:rPr>
          <w:lang w:eastAsia="ja-JP"/>
        </w:rPr>
        <w:t>-</w:t>
      </w:r>
      <w:r w:rsidR="00115CD5" w:rsidRPr="00A64073">
        <w:rPr>
          <w:lang w:eastAsia="ja-JP"/>
        </w:rPr>
        <w:t>buffered saline (</w:t>
      </w:r>
      <w:r w:rsidR="007F73C9" w:rsidRPr="00A64073">
        <w:rPr>
          <w:lang w:eastAsia="ja-JP"/>
        </w:rPr>
        <w:t>PBS</w:t>
      </w:r>
      <w:r w:rsidR="00115CD5" w:rsidRPr="00A64073">
        <w:rPr>
          <w:lang w:eastAsia="ja-JP"/>
        </w:rPr>
        <w:t>, pH 7.4)</w:t>
      </w:r>
      <w:r w:rsidR="007F73C9" w:rsidRPr="00A64073">
        <w:rPr>
          <w:lang w:eastAsia="ja-JP"/>
        </w:rPr>
        <w:t>, and incubate for overnight</w:t>
      </w:r>
      <w:r w:rsidR="00061E6E" w:rsidRPr="00A64073">
        <w:rPr>
          <w:lang w:eastAsia="ja-JP"/>
        </w:rPr>
        <w:t xml:space="preserve"> </w:t>
      </w:r>
      <w:r w:rsidR="00061E6E" w:rsidRPr="00A64073">
        <w:t>in a humidified incubator</w:t>
      </w:r>
      <w:r w:rsidR="00061E6E" w:rsidRPr="00A64073">
        <w:rPr>
          <w:lang w:eastAsia="ja-JP"/>
        </w:rPr>
        <w:t xml:space="preserve"> </w:t>
      </w:r>
      <w:r w:rsidR="00061E6E" w:rsidRPr="00A64073">
        <w:t xml:space="preserve">at </w:t>
      </w:r>
      <w:r w:rsidR="00061E6E" w:rsidRPr="00A64073">
        <w:rPr>
          <w:lang w:eastAsia="ja-JP"/>
        </w:rPr>
        <w:t xml:space="preserve">37 </w:t>
      </w:r>
      <w:r w:rsidR="00061E6E" w:rsidRPr="00A64073">
        <w:t>°C</w:t>
      </w:r>
      <w:r w:rsidRPr="00A64073">
        <w:rPr>
          <w:lang w:eastAsia="ja-JP"/>
        </w:rPr>
        <w:t>.</w:t>
      </w:r>
    </w:p>
    <w:p w14:paraId="3869B791" w14:textId="3B9AAF3A" w:rsidR="00D10A3B" w:rsidRPr="00A64073" w:rsidRDefault="00D10A3B">
      <w:pPr>
        <w:pBdr>
          <w:top w:val="nil"/>
          <w:left w:val="nil"/>
          <w:bottom w:val="nil"/>
          <w:right w:val="nil"/>
          <w:between w:val="nil"/>
        </w:pBdr>
      </w:pPr>
    </w:p>
    <w:p w14:paraId="3841160B" w14:textId="02FD8BD1" w:rsidR="00D10A3B" w:rsidRPr="00A64073" w:rsidRDefault="00C23DD4">
      <w:pPr>
        <w:pBdr>
          <w:top w:val="nil"/>
          <w:left w:val="nil"/>
          <w:bottom w:val="nil"/>
          <w:right w:val="nil"/>
          <w:between w:val="nil"/>
        </w:pBdr>
        <w:rPr>
          <w:lang w:eastAsia="ja-JP"/>
        </w:rPr>
      </w:pPr>
      <w:r w:rsidRPr="00A64073">
        <w:rPr>
          <w:lang w:eastAsia="ja-JP"/>
        </w:rPr>
        <w:t>NOTE</w:t>
      </w:r>
      <w:r w:rsidR="00D10A3B" w:rsidRPr="00A64073">
        <w:rPr>
          <w:lang w:eastAsia="ja-JP"/>
        </w:rPr>
        <w:t xml:space="preserve">: Do not dry up the glass surfaces after this </w:t>
      </w:r>
      <w:r w:rsidR="00E35B55" w:rsidRPr="00A64073">
        <w:rPr>
          <w:lang w:eastAsia="ja-JP"/>
        </w:rPr>
        <w:t>step</w:t>
      </w:r>
    </w:p>
    <w:p w14:paraId="039BE318" w14:textId="77777777" w:rsidR="00862FA6" w:rsidRPr="00A64073" w:rsidRDefault="00862FA6" w:rsidP="00A64073">
      <w:pPr>
        <w:pBdr>
          <w:top w:val="nil"/>
          <w:left w:val="nil"/>
          <w:bottom w:val="nil"/>
          <w:right w:val="nil"/>
          <w:between w:val="nil"/>
        </w:pBdr>
      </w:pPr>
    </w:p>
    <w:p w14:paraId="21C622EA" w14:textId="53E97F9B" w:rsidR="004623A0" w:rsidRPr="00A64073" w:rsidRDefault="00505479" w:rsidP="00A64073">
      <w:pPr>
        <w:pStyle w:val="ListParagraph"/>
        <w:numPr>
          <w:ilvl w:val="0"/>
          <w:numId w:val="16"/>
        </w:numPr>
        <w:pBdr>
          <w:top w:val="nil"/>
          <w:left w:val="nil"/>
          <w:bottom w:val="nil"/>
          <w:right w:val="nil"/>
          <w:between w:val="nil"/>
        </w:pBdr>
        <w:ind w:leftChars="0" w:left="0" w:firstLine="0"/>
      </w:pPr>
      <w:r w:rsidRPr="00A64073">
        <w:rPr>
          <w:lang w:eastAsia="ja-JP"/>
        </w:rPr>
        <w:t xml:space="preserve">Remove </w:t>
      </w:r>
      <w:r w:rsidR="00115CD5" w:rsidRPr="00A64073">
        <w:rPr>
          <w:lang w:eastAsia="ja-JP"/>
        </w:rPr>
        <w:t xml:space="preserve">the </w:t>
      </w:r>
      <w:r w:rsidRPr="00A64073">
        <w:rPr>
          <w:lang w:eastAsia="ja-JP"/>
        </w:rPr>
        <w:t xml:space="preserve">PDL solution </w:t>
      </w:r>
      <w:bookmarkStart w:id="3" w:name="_Hlk83823922"/>
      <w:r w:rsidRPr="00A64073">
        <w:rPr>
          <w:lang w:eastAsia="ja-JP"/>
        </w:rPr>
        <w:t xml:space="preserve">and </w:t>
      </w:r>
      <w:r w:rsidR="00625969" w:rsidRPr="00A64073">
        <w:rPr>
          <w:lang w:eastAsia="ja-JP"/>
        </w:rPr>
        <w:t>p</w:t>
      </w:r>
      <w:r w:rsidR="00F6600C" w:rsidRPr="00A64073">
        <w:rPr>
          <w:lang w:eastAsia="ja-JP"/>
        </w:rPr>
        <w:t>ipette</w:t>
      </w:r>
      <w:r w:rsidR="00BD4A3F" w:rsidRPr="00A64073">
        <w:rPr>
          <w:lang w:eastAsia="ja-JP"/>
        </w:rPr>
        <w:t xml:space="preserve"> </w:t>
      </w:r>
      <w:r w:rsidR="00054C7E" w:rsidRPr="00A64073">
        <w:rPr>
          <w:lang w:eastAsia="ja-JP"/>
        </w:rPr>
        <w:t xml:space="preserve">1 mL of </w:t>
      </w:r>
      <w:r w:rsidR="00BD4A3F" w:rsidRPr="00A64073">
        <w:rPr>
          <w:lang w:eastAsia="ja-JP"/>
        </w:rPr>
        <w:t>PBS</w:t>
      </w:r>
      <w:r w:rsidR="00625969" w:rsidRPr="00A64073">
        <w:rPr>
          <w:lang w:eastAsia="ja-JP"/>
        </w:rPr>
        <w:t xml:space="preserve"> on the glass for 10 s three times</w:t>
      </w:r>
      <w:bookmarkEnd w:id="3"/>
      <w:r w:rsidR="00BD4A3F" w:rsidRPr="00A64073">
        <w:rPr>
          <w:lang w:eastAsia="ja-JP"/>
        </w:rPr>
        <w:t>.</w:t>
      </w:r>
      <w:r w:rsidR="00625969" w:rsidRPr="00A64073">
        <w:rPr>
          <w:lang w:eastAsia="ja-JP"/>
        </w:rPr>
        <w:t xml:space="preserve"> </w:t>
      </w:r>
    </w:p>
    <w:p w14:paraId="42299487" w14:textId="77777777" w:rsidR="00862FA6" w:rsidRPr="00A64073" w:rsidRDefault="00862FA6">
      <w:pPr>
        <w:pBdr>
          <w:top w:val="nil"/>
          <w:left w:val="nil"/>
          <w:bottom w:val="nil"/>
          <w:right w:val="nil"/>
          <w:between w:val="nil"/>
        </w:pBdr>
      </w:pPr>
    </w:p>
    <w:p w14:paraId="2BAD4500" w14:textId="6E4B0DEB" w:rsidR="00BD4A3F" w:rsidRPr="00A64073" w:rsidRDefault="00BD4A3F" w:rsidP="00A64073">
      <w:pPr>
        <w:pStyle w:val="ListParagraph"/>
        <w:numPr>
          <w:ilvl w:val="0"/>
          <w:numId w:val="16"/>
        </w:numPr>
        <w:pBdr>
          <w:top w:val="nil"/>
          <w:left w:val="nil"/>
          <w:bottom w:val="nil"/>
          <w:right w:val="nil"/>
          <w:between w:val="nil"/>
        </w:pBdr>
        <w:ind w:leftChars="0" w:left="0" w:firstLine="0"/>
      </w:pPr>
      <w:r w:rsidRPr="00A64073">
        <w:rPr>
          <w:lang w:eastAsia="ja-JP"/>
        </w:rPr>
        <w:t xml:space="preserve">Coat </w:t>
      </w:r>
      <w:r w:rsidR="001B748E" w:rsidRPr="00A64073">
        <w:rPr>
          <w:lang w:eastAsia="ja-JP"/>
        </w:rPr>
        <w:t>the dishes</w:t>
      </w:r>
      <w:r w:rsidRPr="00A64073">
        <w:rPr>
          <w:lang w:eastAsia="ja-JP"/>
        </w:rPr>
        <w:t xml:space="preserve"> with 5 </w:t>
      </w:r>
      <w:r w:rsidR="00C66A77">
        <w:rPr>
          <w:lang w:eastAsia="ja-JP"/>
        </w:rPr>
        <w:t>µ</w:t>
      </w:r>
      <w:r w:rsidRPr="00A64073">
        <w:rPr>
          <w:lang w:eastAsia="ja-JP"/>
        </w:rPr>
        <w:t>g/mL laminin</w:t>
      </w:r>
      <w:r w:rsidR="00115CD5" w:rsidRPr="00A64073">
        <w:rPr>
          <w:lang w:eastAsia="ja-JP"/>
        </w:rPr>
        <w:t>, dissolved</w:t>
      </w:r>
      <w:r w:rsidR="009F4E35" w:rsidRPr="00A64073">
        <w:rPr>
          <w:lang w:eastAsia="ja-JP"/>
        </w:rPr>
        <w:t xml:space="preserve"> in </w:t>
      </w:r>
      <w:r w:rsidRPr="00A64073">
        <w:rPr>
          <w:lang w:eastAsia="ja-JP"/>
        </w:rPr>
        <w:t>PBS, and incubate for overnight</w:t>
      </w:r>
      <w:r w:rsidR="00061E6E" w:rsidRPr="00A64073">
        <w:rPr>
          <w:lang w:eastAsia="ja-JP"/>
        </w:rPr>
        <w:t xml:space="preserve"> </w:t>
      </w:r>
      <w:r w:rsidR="00061E6E" w:rsidRPr="00A64073">
        <w:t>in a humidified incubator</w:t>
      </w:r>
      <w:r w:rsidR="00061E6E" w:rsidRPr="00A64073">
        <w:rPr>
          <w:lang w:eastAsia="ja-JP"/>
        </w:rPr>
        <w:t xml:space="preserve"> </w:t>
      </w:r>
      <w:r w:rsidR="00061E6E" w:rsidRPr="00A64073">
        <w:t xml:space="preserve">at </w:t>
      </w:r>
      <w:r w:rsidR="00061E6E" w:rsidRPr="00A64073">
        <w:rPr>
          <w:lang w:eastAsia="ja-JP"/>
        </w:rPr>
        <w:t xml:space="preserve">37 </w:t>
      </w:r>
      <w:r w:rsidR="00061E6E" w:rsidRPr="00A64073">
        <w:t>°C</w:t>
      </w:r>
      <w:r w:rsidRPr="00A64073">
        <w:rPr>
          <w:lang w:eastAsia="ja-JP"/>
        </w:rPr>
        <w:t>.</w:t>
      </w:r>
    </w:p>
    <w:p w14:paraId="5D710040" w14:textId="77777777" w:rsidR="00862FA6" w:rsidRPr="00A64073" w:rsidRDefault="00862FA6" w:rsidP="00A64073">
      <w:pPr>
        <w:pBdr>
          <w:top w:val="nil"/>
          <w:left w:val="nil"/>
          <w:bottom w:val="nil"/>
          <w:right w:val="nil"/>
          <w:between w:val="nil"/>
        </w:pBdr>
      </w:pPr>
    </w:p>
    <w:p w14:paraId="5827477C" w14:textId="3FD13D5F" w:rsidR="004623A0" w:rsidRPr="00A64073" w:rsidRDefault="00494871" w:rsidP="00A64073">
      <w:pPr>
        <w:pStyle w:val="ListParagraph"/>
        <w:numPr>
          <w:ilvl w:val="0"/>
          <w:numId w:val="16"/>
        </w:numPr>
        <w:pBdr>
          <w:top w:val="nil"/>
          <w:left w:val="nil"/>
          <w:bottom w:val="nil"/>
          <w:right w:val="nil"/>
          <w:between w:val="nil"/>
        </w:pBdr>
        <w:ind w:leftChars="0" w:left="0" w:firstLine="0"/>
      </w:pPr>
      <w:r w:rsidRPr="00A64073">
        <w:rPr>
          <w:lang w:eastAsia="ja-JP"/>
        </w:rPr>
        <w:t xml:space="preserve">Remove </w:t>
      </w:r>
      <w:r w:rsidR="006116B4" w:rsidRPr="00A64073">
        <w:rPr>
          <w:lang w:eastAsia="ja-JP"/>
        </w:rPr>
        <w:t xml:space="preserve">the </w:t>
      </w:r>
      <w:r w:rsidRPr="00A64073">
        <w:rPr>
          <w:lang w:eastAsia="ja-JP"/>
        </w:rPr>
        <w:t xml:space="preserve">laminin solution and </w:t>
      </w:r>
      <w:r w:rsidR="00D10A3B" w:rsidRPr="00A64073">
        <w:rPr>
          <w:lang w:eastAsia="ja-JP"/>
        </w:rPr>
        <w:t>p</w:t>
      </w:r>
      <w:r w:rsidR="00F6600C" w:rsidRPr="00A64073">
        <w:rPr>
          <w:lang w:eastAsia="ja-JP"/>
        </w:rPr>
        <w:t>ipette</w:t>
      </w:r>
      <w:r w:rsidR="00D10A3B" w:rsidRPr="00A64073">
        <w:rPr>
          <w:lang w:eastAsia="ja-JP"/>
        </w:rPr>
        <w:t xml:space="preserve"> 1 mL of PBS on the glass for 10 s three times. </w:t>
      </w:r>
    </w:p>
    <w:p w14:paraId="59171EE2" w14:textId="77777777" w:rsidR="00862FA6" w:rsidRPr="00A64073" w:rsidRDefault="00862FA6" w:rsidP="00A64073">
      <w:pPr>
        <w:pBdr>
          <w:top w:val="nil"/>
          <w:left w:val="nil"/>
          <w:bottom w:val="nil"/>
          <w:right w:val="nil"/>
          <w:between w:val="nil"/>
        </w:pBdr>
      </w:pPr>
    </w:p>
    <w:p w14:paraId="67237F9E" w14:textId="70B967FC" w:rsidR="007C114E" w:rsidRPr="00A64073" w:rsidRDefault="007C114E" w:rsidP="00A64073">
      <w:pPr>
        <w:pStyle w:val="ListParagraph"/>
        <w:numPr>
          <w:ilvl w:val="0"/>
          <w:numId w:val="16"/>
        </w:numPr>
        <w:pBdr>
          <w:top w:val="nil"/>
          <w:left w:val="nil"/>
          <w:bottom w:val="nil"/>
          <w:right w:val="nil"/>
          <w:between w:val="nil"/>
        </w:pBdr>
        <w:ind w:leftChars="0" w:left="0" w:firstLine="0"/>
      </w:pPr>
      <w:r w:rsidRPr="00A64073">
        <w:rPr>
          <w:lang w:eastAsia="ja-JP"/>
        </w:rPr>
        <w:t xml:space="preserve">Remove </w:t>
      </w:r>
      <w:r w:rsidR="006116B4" w:rsidRPr="00A64073">
        <w:rPr>
          <w:lang w:eastAsia="ja-JP"/>
        </w:rPr>
        <w:t xml:space="preserve">the </w:t>
      </w:r>
      <w:r w:rsidRPr="00A64073">
        <w:rPr>
          <w:lang w:eastAsia="ja-JP"/>
        </w:rPr>
        <w:t xml:space="preserve">PBS and place </w:t>
      </w:r>
      <w:r w:rsidR="00DC1FA5" w:rsidRPr="00A64073">
        <w:rPr>
          <w:lang w:eastAsia="ja-JP"/>
        </w:rPr>
        <w:t>0.5 mL</w:t>
      </w:r>
      <w:r w:rsidRPr="00A64073">
        <w:rPr>
          <w:lang w:eastAsia="ja-JP"/>
        </w:rPr>
        <w:t xml:space="preserve"> of </w:t>
      </w:r>
      <w:r w:rsidR="00BE4018">
        <w:rPr>
          <w:lang w:eastAsia="ja-JP"/>
        </w:rPr>
        <w:t xml:space="preserve">the </w:t>
      </w:r>
      <w:r w:rsidRPr="00A64073">
        <w:rPr>
          <w:lang w:eastAsia="ja-JP"/>
        </w:rPr>
        <w:t>neurobasal medium on the glass surfaces</w:t>
      </w:r>
      <w:r w:rsidR="00803A29" w:rsidRPr="00A64073">
        <w:rPr>
          <w:lang w:eastAsia="ja-JP"/>
        </w:rPr>
        <w:t>.</w:t>
      </w:r>
      <w:r w:rsidRPr="00A64073">
        <w:rPr>
          <w:lang w:eastAsia="ja-JP"/>
        </w:rPr>
        <w:t xml:space="preserve"> </w:t>
      </w:r>
      <w:r w:rsidR="00803A29" w:rsidRPr="00A64073">
        <w:rPr>
          <w:lang w:eastAsia="ja-JP"/>
        </w:rPr>
        <w:t xml:space="preserve">Store </w:t>
      </w:r>
      <w:r w:rsidR="006116B4" w:rsidRPr="00A64073">
        <w:rPr>
          <w:lang w:eastAsia="ja-JP"/>
        </w:rPr>
        <w:t xml:space="preserve">the </w:t>
      </w:r>
      <w:r w:rsidR="00803A29" w:rsidRPr="00A64073">
        <w:rPr>
          <w:lang w:eastAsia="ja-JP"/>
        </w:rPr>
        <w:t>dishes</w:t>
      </w:r>
      <w:r w:rsidR="00220C4F" w:rsidRPr="00A64073">
        <w:rPr>
          <w:lang w:eastAsia="ja-JP"/>
        </w:rPr>
        <w:t xml:space="preserve"> </w:t>
      </w:r>
      <w:r w:rsidR="00220C4F" w:rsidRPr="00A64073">
        <w:t>in a humidified incubator</w:t>
      </w:r>
      <w:r w:rsidRPr="00A64073">
        <w:rPr>
          <w:lang w:eastAsia="ja-JP"/>
        </w:rPr>
        <w:t xml:space="preserve"> </w:t>
      </w:r>
      <w:r w:rsidR="00153D67" w:rsidRPr="00A64073">
        <w:t xml:space="preserve">at </w:t>
      </w:r>
      <w:r w:rsidR="00153D67" w:rsidRPr="00A64073">
        <w:rPr>
          <w:lang w:eastAsia="ja-JP"/>
        </w:rPr>
        <w:t xml:space="preserve">37 </w:t>
      </w:r>
      <w:r w:rsidR="00153D67" w:rsidRPr="00A64073">
        <w:t>°C</w:t>
      </w:r>
      <w:r w:rsidR="00624EDD" w:rsidRPr="00A64073">
        <w:t>.</w:t>
      </w:r>
    </w:p>
    <w:p w14:paraId="2A5A1864" w14:textId="25B40FB8" w:rsidR="00F05C98" w:rsidRPr="00A64073" w:rsidRDefault="00F05C98">
      <w:pPr>
        <w:pBdr>
          <w:top w:val="nil"/>
          <w:left w:val="nil"/>
          <w:bottom w:val="nil"/>
          <w:right w:val="nil"/>
          <w:between w:val="nil"/>
        </w:pBdr>
      </w:pPr>
    </w:p>
    <w:p w14:paraId="07CBBC8C" w14:textId="09BCA09A" w:rsidR="00F05C98" w:rsidRPr="00A64073" w:rsidRDefault="00C23DD4">
      <w:pPr>
        <w:pBdr>
          <w:top w:val="nil"/>
          <w:left w:val="nil"/>
          <w:bottom w:val="nil"/>
          <w:right w:val="nil"/>
          <w:between w:val="nil"/>
        </w:pBdr>
        <w:rPr>
          <w:lang w:eastAsia="ja-JP"/>
        </w:rPr>
      </w:pPr>
      <w:r w:rsidRPr="00A64073">
        <w:rPr>
          <w:lang w:eastAsia="ja-JP"/>
        </w:rPr>
        <w:t>NOTE</w:t>
      </w:r>
      <w:r w:rsidR="00F05C98" w:rsidRPr="00A64073">
        <w:rPr>
          <w:lang w:eastAsia="ja-JP"/>
        </w:rPr>
        <w:t xml:space="preserve">: </w:t>
      </w:r>
      <w:r w:rsidR="00211881" w:rsidRPr="00A64073">
        <w:rPr>
          <w:lang w:eastAsia="ja-JP"/>
        </w:rPr>
        <w:t>PDL/</w:t>
      </w:r>
      <w:r w:rsidR="00AC475E" w:rsidRPr="00A64073">
        <w:rPr>
          <w:lang w:eastAsia="ja-JP"/>
        </w:rPr>
        <w:t>laminin</w:t>
      </w:r>
      <w:r w:rsidR="00F05C98" w:rsidRPr="00A64073">
        <w:rPr>
          <w:lang w:eastAsia="ja-JP"/>
        </w:rPr>
        <w:t>-coated dishes can be stored for 2</w:t>
      </w:r>
      <w:r w:rsidR="006116B4" w:rsidRPr="00A64073">
        <w:rPr>
          <w:lang w:eastAsia="ja-JP"/>
        </w:rPr>
        <w:t>–</w:t>
      </w:r>
      <w:r w:rsidR="00F05C98" w:rsidRPr="00A64073">
        <w:rPr>
          <w:lang w:eastAsia="ja-JP"/>
        </w:rPr>
        <w:t xml:space="preserve">3 days </w:t>
      </w:r>
      <w:r w:rsidR="00F05C98" w:rsidRPr="00A64073">
        <w:t>in a humidified incubator</w:t>
      </w:r>
      <w:r w:rsidR="00F05C98" w:rsidRPr="00A64073">
        <w:rPr>
          <w:lang w:eastAsia="ja-JP"/>
        </w:rPr>
        <w:t xml:space="preserve"> </w:t>
      </w:r>
      <w:r w:rsidR="00F05C98" w:rsidRPr="00A64073">
        <w:t xml:space="preserve">at </w:t>
      </w:r>
      <w:r w:rsidR="00F05C98" w:rsidRPr="00A64073">
        <w:rPr>
          <w:lang w:eastAsia="ja-JP"/>
        </w:rPr>
        <w:t xml:space="preserve">37 </w:t>
      </w:r>
      <w:r w:rsidR="00F05C98" w:rsidRPr="00A64073">
        <w:t>°C.</w:t>
      </w:r>
    </w:p>
    <w:p w14:paraId="2FD195A5" w14:textId="77777777" w:rsidR="007F73C9" w:rsidRPr="00A64073" w:rsidRDefault="007F73C9">
      <w:pPr>
        <w:pBdr>
          <w:top w:val="nil"/>
          <w:left w:val="nil"/>
          <w:bottom w:val="nil"/>
          <w:right w:val="nil"/>
          <w:between w:val="nil"/>
        </w:pBdr>
        <w:rPr>
          <w:lang w:eastAsia="ja-JP"/>
        </w:rPr>
      </w:pPr>
    </w:p>
    <w:p w14:paraId="5CE62907" w14:textId="70A8FD81" w:rsidR="00967535" w:rsidRPr="00A64073" w:rsidRDefault="00CE02CE" w:rsidP="00A64073">
      <w:pPr>
        <w:pStyle w:val="ListParagraph"/>
        <w:numPr>
          <w:ilvl w:val="0"/>
          <w:numId w:val="44"/>
        </w:numPr>
        <w:pBdr>
          <w:top w:val="nil"/>
          <w:left w:val="nil"/>
          <w:bottom w:val="nil"/>
          <w:right w:val="nil"/>
          <w:between w:val="nil"/>
        </w:pBdr>
        <w:ind w:leftChars="0" w:left="0" w:firstLine="0"/>
        <w:rPr>
          <w:b/>
        </w:rPr>
      </w:pPr>
      <w:r w:rsidRPr="00A64073">
        <w:rPr>
          <w:b/>
        </w:rPr>
        <w:t xml:space="preserve">Dissection </w:t>
      </w:r>
      <w:r w:rsidR="0044047F" w:rsidRPr="00A64073">
        <w:rPr>
          <w:b/>
        </w:rPr>
        <w:t xml:space="preserve">and </w:t>
      </w:r>
      <w:r w:rsidR="008528DF" w:rsidRPr="00A64073">
        <w:rPr>
          <w:b/>
        </w:rPr>
        <w:t>d</w:t>
      </w:r>
      <w:r w:rsidR="0044047F" w:rsidRPr="00A64073">
        <w:rPr>
          <w:b/>
        </w:rPr>
        <w:t xml:space="preserve">issociation </w:t>
      </w:r>
      <w:r w:rsidRPr="00A64073">
        <w:rPr>
          <w:b/>
        </w:rPr>
        <w:t xml:space="preserve">of </w:t>
      </w:r>
      <w:r w:rsidR="00BE4018">
        <w:rPr>
          <w:b/>
        </w:rPr>
        <w:t xml:space="preserve">the </w:t>
      </w:r>
      <w:r w:rsidR="008528DF" w:rsidRPr="00A64073">
        <w:rPr>
          <w:b/>
        </w:rPr>
        <w:t>h</w:t>
      </w:r>
      <w:r w:rsidRPr="00A64073">
        <w:rPr>
          <w:b/>
        </w:rPr>
        <w:t>ippocampus</w:t>
      </w:r>
    </w:p>
    <w:p w14:paraId="5C7AF021" w14:textId="77777777" w:rsidR="00C23DD4" w:rsidRPr="00A64073" w:rsidRDefault="00C23DD4" w:rsidP="00A64073">
      <w:pPr>
        <w:pStyle w:val="ListParagraph"/>
        <w:pBdr>
          <w:top w:val="nil"/>
          <w:left w:val="nil"/>
          <w:bottom w:val="nil"/>
          <w:right w:val="nil"/>
          <w:between w:val="nil"/>
        </w:pBdr>
        <w:ind w:leftChars="0" w:left="0"/>
        <w:rPr>
          <w:b/>
        </w:rPr>
      </w:pPr>
    </w:p>
    <w:p w14:paraId="35EAF29B" w14:textId="3035A275" w:rsidR="00CE02CE" w:rsidRPr="00A64073" w:rsidRDefault="005C7CF3" w:rsidP="00A64073">
      <w:pPr>
        <w:pStyle w:val="ListParagraph"/>
        <w:numPr>
          <w:ilvl w:val="0"/>
          <w:numId w:val="17"/>
        </w:numPr>
        <w:pBdr>
          <w:top w:val="nil"/>
          <w:left w:val="nil"/>
          <w:bottom w:val="nil"/>
          <w:right w:val="nil"/>
          <w:between w:val="nil"/>
        </w:pBdr>
        <w:ind w:leftChars="0"/>
      </w:pPr>
      <w:r w:rsidRPr="00A64073">
        <w:rPr>
          <w:lang w:eastAsia="ja-JP"/>
        </w:rPr>
        <w:t>E</w:t>
      </w:r>
      <w:r w:rsidR="00115CD5" w:rsidRPr="00A64073">
        <w:rPr>
          <w:lang w:eastAsia="ja-JP"/>
        </w:rPr>
        <w:t>uthanize</w:t>
      </w:r>
      <w:r w:rsidRPr="00A64073">
        <w:rPr>
          <w:lang w:eastAsia="ja-JP"/>
        </w:rPr>
        <w:t xml:space="preserve"> a</w:t>
      </w:r>
      <w:r w:rsidR="001F2FF3" w:rsidRPr="00A64073">
        <w:rPr>
          <w:lang w:eastAsia="ja-JP"/>
        </w:rPr>
        <w:t xml:space="preserve"> pregnant mouse by</w:t>
      </w:r>
      <w:bookmarkStart w:id="4" w:name="_Hlk83304818"/>
      <w:r w:rsidR="00F75F9E" w:rsidRPr="00A64073">
        <w:rPr>
          <w:lang w:eastAsia="ja-JP"/>
        </w:rPr>
        <w:t xml:space="preserve"> </w:t>
      </w:r>
      <w:r w:rsidR="000F308C" w:rsidRPr="00A64073">
        <w:rPr>
          <w:lang w:eastAsia="ja-JP"/>
        </w:rPr>
        <w:t>cervical dislocation</w:t>
      </w:r>
      <w:bookmarkEnd w:id="4"/>
      <w:r w:rsidR="00CE02CE" w:rsidRPr="00A64073">
        <w:rPr>
          <w:lang w:eastAsia="ja-JP"/>
        </w:rPr>
        <w:t>.</w:t>
      </w:r>
    </w:p>
    <w:p w14:paraId="274EBD31" w14:textId="73441E63" w:rsidR="001A229B" w:rsidRPr="00A64073" w:rsidRDefault="001A229B">
      <w:pPr>
        <w:pBdr>
          <w:top w:val="nil"/>
          <w:left w:val="nil"/>
          <w:bottom w:val="nil"/>
          <w:right w:val="nil"/>
          <w:between w:val="nil"/>
        </w:pBdr>
      </w:pPr>
    </w:p>
    <w:p w14:paraId="174EAF82" w14:textId="1FF06604" w:rsidR="001A229B" w:rsidRPr="00A64073" w:rsidRDefault="006116B4">
      <w:pPr>
        <w:pBdr>
          <w:top w:val="nil"/>
          <w:left w:val="nil"/>
          <w:bottom w:val="nil"/>
          <w:right w:val="nil"/>
          <w:between w:val="nil"/>
        </w:pBdr>
        <w:rPr>
          <w:lang w:eastAsia="ja-JP"/>
        </w:rPr>
      </w:pPr>
      <w:r w:rsidRPr="00A64073">
        <w:rPr>
          <w:lang w:eastAsia="ja-JP"/>
        </w:rPr>
        <w:t>NOTE</w:t>
      </w:r>
      <w:r w:rsidR="001A229B" w:rsidRPr="00A64073">
        <w:rPr>
          <w:lang w:eastAsia="ja-JP"/>
        </w:rPr>
        <w:t>:</w:t>
      </w:r>
      <w:r w:rsidR="00C73C4D" w:rsidRPr="00A64073">
        <w:rPr>
          <w:lang w:eastAsia="ja-JP"/>
        </w:rPr>
        <w:t xml:space="preserve"> The present study use</w:t>
      </w:r>
      <w:r w:rsidR="008528DF" w:rsidRPr="00A64073">
        <w:rPr>
          <w:lang w:eastAsia="ja-JP"/>
        </w:rPr>
        <w:t>s</w:t>
      </w:r>
      <w:r w:rsidR="00C73C4D" w:rsidRPr="00A64073">
        <w:rPr>
          <w:lang w:eastAsia="ja-JP"/>
        </w:rPr>
        <w:t xml:space="preserve"> commercially available mice</w:t>
      </w:r>
      <w:r w:rsidR="00012E93" w:rsidRPr="00A64073">
        <w:rPr>
          <w:lang w:eastAsia="ja-JP"/>
        </w:rPr>
        <w:t xml:space="preserve"> </w:t>
      </w:r>
      <w:r w:rsidR="005C7CF3" w:rsidRPr="00A64073">
        <w:rPr>
          <w:lang w:eastAsia="ja-JP"/>
        </w:rPr>
        <w:t>(s</w:t>
      </w:r>
      <w:r w:rsidR="00012E93" w:rsidRPr="00A64073">
        <w:rPr>
          <w:lang w:eastAsia="ja-JP"/>
        </w:rPr>
        <w:t xml:space="preserve">ee </w:t>
      </w:r>
      <w:r w:rsidR="005C7CF3" w:rsidRPr="00A64073">
        <w:rPr>
          <w:b/>
          <w:lang w:eastAsia="ja-JP"/>
        </w:rPr>
        <w:t xml:space="preserve">Table of </w:t>
      </w:r>
      <w:r w:rsidR="00012E93" w:rsidRPr="00A64073">
        <w:rPr>
          <w:b/>
          <w:lang w:eastAsia="ja-JP"/>
        </w:rPr>
        <w:t>Materials</w:t>
      </w:r>
      <w:r w:rsidR="005C7CF3" w:rsidRPr="00A64073">
        <w:rPr>
          <w:lang w:eastAsia="ja-JP"/>
        </w:rPr>
        <w:t>)</w:t>
      </w:r>
      <w:r w:rsidR="00012E93" w:rsidRPr="00A64073">
        <w:rPr>
          <w:lang w:eastAsia="ja-JP"/>
        </w:rPr>
        <w:t>.</w:t>
      </w:r>
      <w:r w:rsidR="001A229B" w:rsidRPr="00A64073">
        <w:rPr>
          <w:lang w:eastAsia="ja-JP"/>
        </w:rPr>
        <w:t xml:space="preserve"> </w:t>
      </w:r>
      <w:r w:rsidR="005C7CF3" w:rsidRPr="00A64073">
        <w:rPr>
          <w:lang w:eastAsia="ja-JP"/>
        </w:rPr>
        <w:t>Investigator</w:t>
      </w:r>
      <w:r w:rsidR="00FC0C13" w:rsidRPr="00A64073">
        <w:rPr>
          <w:lang w:eastAsia="ja-JP"/>
        </w:rPr>
        <w:t>s should use mice that</w:t>
      </w:r>
      <w:bookmarkStart w:id="5" w:name="_Hlk83305120"/>
      <w:r w:rsidR="00FC0C13" w:rsidRPr="00A64073">
        <w:rPr>
          <w:lang w:eastAsia="ja-JP"/>
        </w:rPr>
        <w:t xml:space="preserve"> are bred </w:t>
      </w:r>
      <w:bookmarkEnd w:id="5"/>
      <w:r w:rsidR="00A71723" w:rsidRPr="00A64073">
        <w:t>and humanely</w:t>
      </w:r>
      <w:r w:rsidR="00BE4018">
        <w:t xml:space="preserve"> </w:t>
      </w:r>
      <w:r w:rsidR="00A71723" w:rsidRPr="00A64073">
        <w:t>treated in a sterilized environment</w:t>
      </w:r>
      <w:r w:rsidR="00C73C4D" w:rsidRPr="00A64073">
        <w:rPr>
          <w:lang w:eastAsia="ja-JP"/>
        </w:rPr>
        <w:t>.</w:t>
      </w:r>
      <w:r w:rsidR="00FC0C13" w:rsidRPr="00A64073">
        <w:rPr>
          <w:lang w:eastAsia="ja-JP"/>
        </w:rPr>
        <w:t xml:space="preserve">  </w:t>
      </w:r>
    </w:p>
    <w:p w14:paraId="4B54C60C" w14:textId="77777777" w:rsidR="00862FA6" w:rsidRPr="00A64073" w:rsidRDefault="00862FA6" w:rsidP="00A64073">
      <w:pPr>
        <w:pStyle w:val="ListParagraph"/>
        <w:pBdr>
          <w:top w:val="nil"/>
          <w:left w:val="nil"/>
          <w:bottom w:val="nil"/>
          <w:right w:val="nil"/>
          <w:between w:val="nil"/>
        </w:pBdr>
        <w:ind w:leftChars="0" w:left="0"/>
      </w:pPr>
    </w:p>
    <w:p w14:paraId="03294FEE" w14:textId="7ACDFA2F" w:rsidR="001F2FF3" w:rsidRPr="00A64073" w:rsidRDefault="005C7CF3" w:rsidP="00A64073">
      <w:pPr>
        <w:pStyle w:val="ListParagraph"/>
        <w:numPr>
          <w:ilvl w:val="0"/>
          <w:numId w:val="17"/>
        </w:numPr>
        <w:pBdr>
          <w:top w:val="nil"/>
          <w:left w:val="nil"/>
          <w:bottom w:val="nil"/>
          <w:right w:val="nil"/>
          <w:between w:val="nil"/>
        </w:pBdr>
        <w:ind w:leftChars="0"/>
      </w:pPr>
      <w:r w:rsidRPr="00A64073">
        <w:rPr>
          <w:lang w:eastAsia="ja-JP"/>
        </w:rPr>
        <w:t xml:space="preserve">Dissect out embryonic day-16 </w:t>
      </w:r>
      <w:r w:rsidR="00547BD5" w:rsidRPr="00A64073">
        <w:rPr>
          <w:lang w:eastAsia="ja-JP"/>
        </w:rPr>
        <w:t xml:space="preserve">(E16) </w:t>
      </w:r>
      <w:r w:rsidRPr="00A64073">
        <w:rPr>
          <w:lang w:eastAsia="ja-JP"/>
        </w:rPr>
        <w:t>mouse embryos,</w:t>
      </w:r>
      <w:r w:rsidR="001F2FF3" w:rsidRPr="00A64073">
        <w:rPr>
          <w:lang w:eastAsia="ja-JP"/>
        </w:rPr>
        <w:t xml:space="preserve"> and place </w:t>
      </w:r>
      <w:r w:rsidRPr="00A64073">
        <w:rPr>
          <w:lang w:eastAsia="ja-JP"/>
        </w:rPr>
        <w:t xml:space="preserve">them </w:t>
      </w:r>
      <w:r w:rsidR="001F2FF3" w:rsidRPr="00A64073">
        <w:rPr>
          <w:lang w:eastAsia="ja-JP"/>
        </w:rPr>
        <w:t>on ice.</w:t>
      </w:r>
    </w:p>
    <w:p w14:paraId="53A58B5C" w14:textId="77777777" w:rsidR="00862FA6" w:rsidRPr="00A64073" w:rsidRDefault="00862FA6" w:rsidP="00A64073">
      <w:pPr>
        <w:pStyle w:val="ListParagraph"/>
        <w:pBdr>
          <w:top w:val="nil"/>
          <w:left w:val="nil"/>
          <w:bottom w:val="nil"/>
          <w:right w:val="nil"/>
          <w:between w:val="nil"/>
        </w:pBdr>
        <w:ind w:leftChars="0" w:left="0"/>
      </w:pPr>
    </w:p>
    <w:p w14:paraId="4B7B02F7" w14:textId="2E1619A3" w:rsidR="008534BB" w:rsidRPr="00A64073" w:rsidRDefault="008534BB" w:rsidP="00A64073">
      <w:pPr>
        <w:pStyle w:val="ListParagraph"/>
        <w:numPr>
          <w:ilvl w:val="0"/>
          <w:numId w:val="17"/>
        </w:numPr>
        <w:pBdr>
          <w:top w:val="nil"/>
          <w:left w:val="nil"/>
          <w:bottom w:val="nil"/>
          <w:right w:val="nil"/>
          <w:between w:val="nil"/>
        </w:pBdr>
        <w:ind w:leftChars="0"/>
      </w:pPr>
      <w:r w:rsidRPr="00A64073">
        <w:rPr>
          <w:lang w:eastAsia="ja-JP"/>
        </w:rPr>
        <w:t xml:space="preserve">In a laminar flow hood, </w:t>
      </w:r>
      <w:r w:rsidR="005C7CF3" w:rsidRPr="00A64073">
        <w:rPr>
          <w:lang w:eastAsia="ja-JP"/>
        </w:rPr>
        <w:t>dissect out</w:t>
      </w:r>
      <w:r w:rsidRPr="00A64073">
        <w:rPr>
          <w:lang w:eastAsia="ja-JP"/>
        </w:rPr>
        <w:t xml:space="preserve"> the brains </w:t>
      </w:r>
      <w:r w:rsidR="00F75F9E" w:rsidRPr="00A64073">
        <w:rPr>
          <w:lang w:eastAsia="ja-JP"/>
        </w:rPr>
        <w:t>with</w:t>
      </w:r>
      <w:r w:rsidRPr="00A64073">
        <w:rPr>
          <w:lang w:eastAsia="ja-JP"/>
        </w:rPr>
        <w:t xml:space="preserve"> scissors and place them </w:t>
      </w:r>
      <w:r w:rsidR="00E11413" w:rsidRPr="00A64073">
        <w:rPr>
          <w:lang w:eastAsia="ja-JP"/>
        </w:rPr>
        <w:t>on</w:t>
      </w:r>
      <w:r w:rsidRPr="00A64073">
        <w:rPr>
          <w:lang w:eastAsia="ja-JP"/>
        </w:rPr>
        <w:t xml:space="preserve"> a sterile 10 cm dish containing 10 mL </w:t>
      </w:r>
      <w:r w:rsidR="002A3DEA" w:rsidRPr="00A64073">
        <w:rPr>
          <w:lang w:eastAsia="ja-JP"/>
        </w:rPr>
        <w:t xml:space="preserve">of </w:t>
      </w:r>
      <w:r w:rsidRPr="00A64073">
        <w:rPr>
          <w:lang w:eastAsia="ja-JP"/>
        </w:rPr>
        <w:t>ice-cold dissection solution.</w:t>
      </w:r>
    </w:p>
    <w:p w14:paraId="45CDCA39" w14:textId="77777777" w:rsidR="00862FA6" w:rsidRPr="00A64073" w:rsidRDefault="00862FA6" w:rsidP="00A64073">
      <w:pPr>
        <w:pStyle w:val="ListParagraph"/>
        <w:pBdr>
          <w:top w:val="nil"/>
          <w:left w:val="nil"/>
          <w:bottom w:val="nil"/>
          <w:right w:val="nil"/>
          <w:between w:val="nil"/>
        </w:pBdr>
        <w:ind w:leftChars="0" w:left="0"/>
      </w:pPr>
    </w:p>
    <w:p w14:paraId="65F90880" w14:textId="61DE2F1A" w:rsidR="008534BB" w:rsidRPr="00A64073" w:rsidRDefault="005C7CF3" w:rsidP="00A64073">
      <w:pPr>
        <w:pStyle w:val="ListParagraph"/>
        <w:numPr>
          <w:ilvl w:val="0"/>
          <w:numId w:val="17"/>
        </w:numPr>
        <w:pBdr>
          <w:top w:val="nil"/>
          <w:left w:val="nil"/>
          <w:bottom w:val="nil"/>
          <w:right w:val="nil"/>
          <w:between w:val="nil"/>
        </w:pBdr>
        <w:ind w:leftChars="0"/>
      </w:pPr>
      <w:r w:rsidRPr="00A64073">
        <w:rPr>
          <w:lang w:eastAsia="ja-JP"/>
        </w:rPr>
        <w:t>With</w:t>
      </w:r>
      <w:r w:rsidR="008534BB" w:rsidRPr="00A64073">
        <w:rPr>
          <w:lang w:eastAsia="ja-JP"/>
        </w:rPr>
        <w:t xml:space="preserve"> a </w:t>
      </w:r>
      <w:r w:rsidRPr="00A64073">
        <w:rPr>
          <w:lang w:eastAsia="ja-JP"/>
        </w:rPr>
        <w:t xml:space="preserve">dissection </w:t>
      </w:r>
      <w:r w:rsidR="008534BB" w:rsidRPr="00A64073">
        <w:rPr>
          <w:lang w:eastAsia="ja-JP"/>
        </w:rPr>
        <w:t xml:space="preserve">stereo microscope, carefully </w:t>
      </w:r>
      <w:r w:rsidRPr="00A64073">
        <w:rPr>
          <w:lang w:eastAsia="ja-JP"/>
        </w:rPr>
        <w:t>peel away</w:t>
      </w:r>
      <w:r w:rsidR="008534BB" w:rsidRPr="00A64073">
        <w:rPr>
          <w:lang w:eastAsia="ja-JP"/>
        </w:rPr>
        <w:t xml:space="preserve"> the meninges of the cerebral hemispheres and </w:t>
      </w:r>
      <w:r w:rsidRPr="00A64073">
        <w:rPr>
          <w:lang w:eastAsia="ja-JP"/>
        </w:rPr>
        <w:t xml:space="preserve">then </w:t>
      </w:r>
      <w:r w:rsidR="008534BB" w:rsidRPr="00A64073">
        <w:rPr>
          <w:lang w:eastAsia="ja-JP"/>
        </w:rPr>
        <w:t>dissect out the hippocampi</w:t>
      </w:r>
      <w:r w:rsidR="00F75F9E" w:rsidRPr="00A64073">
        <w:rPr>
          <w:lang w:eastAsia="ja-JP"/>
        </w:rPr>
        <w:t xml:space="preserve"> </w:t>
      </w:r>
      <w:r w:rsidRPr="00A64073">
        <w:rPr>
          <w:lang w:eastAsia="ja-JP"/>
        </w:rPr>
        <w:t>using</w:t>
      </w:r>
      <w:r w:rsidR="00F75F9E" w:rsidRPr="00A64073">
        <w:rPr>
          <w:lang w:eastAsia="ja-JP"/>
        </w:rPr>
        <w:t xml:space="preserve"> forceps</w:t>
      </w:r>
      <w:r w:rsidR="008534BB" w:rsidRPr="00A64073">
        <w:rPr>
          <w:lang w:eastAsia="ja-JP"/>
        </w:rPr>
        <w:t>.</w:t>
      </w:r>
    </w:p>
    <w:p w14:paraId="23926300" w14:textId="77777777" w:rsidR="00862FA6" w:rsidRPr="00A64073" w:rsidRDefault="00862FA6" w:rsidP="00A64073">
      <w:pPr>
        <w:pStyle w:val="ListParagraph"/>
        <w:pBdr>
          <w:top w:val="nil"/>
          <w:left w:val="nil"/>
          <w:bottom w:val="nil"/>
          <w:right w:val="nil"/>
          <w:between w:val="nil"/>
        </w:pBdr>
        <w:ind w:leftChars="0" w:left="0"/>
      </w:pPr>
    </w:p>
    <w:p w14:paraId="4BC4202F" w14:textId="25358F9B" w:rsidR="009873DB" w:rsidRPr="00A64073" w:rsidRDefault="009873DB" w:rsidP="00A64073">
      <w:pPr>
        <w:pStyle w:val="ListParagraph"/>
        <w:numPr>
          <w:ilvl w:val="0"/>
          <w:numId w:val="17"/>
        </w:numPr>
        <w:pBdr>
          <w:top w:val="nil"/>
          <w:left w:val="nil"/>
          <w:bottom w:val="nil"/>
          <w:right w:val="nil"/>
          <w:between w:val="nil"/>
        </w:pBdr>
        <w:ind w:leftChars="0"/>
      </w:pPr>
      <w:r w:rsidRPr="00A64073">
        <w:rPr>
          <w:lang w:eastAsia="ja-JP"/>
        </w:rPr>
        <w:t xml:space="preserve">Transfer the hippocampi into </w:t>
      </w:r>
      <w:r w:rsidR="00F05C98" w:rsidRPr="00A64073">
        <w:rPr>
          <w:lang w:eastAsia="ja-JP"/>
        </w:rPr>
        <w:t xml:space="preserve">5 mL of </w:t>
      </w:r>
      <w:r w:rsidRPr="00A64073">
        <w:rPr>
          <w:lang w:eastAsia="ja-JP"/>
        </w:rPr>
        <w:t xml:space="preserve">ice-cold </w:t>
      </w:r>
      <w:r w:rsidR="00FE706E" w:rsidRPr="00A64073">
        <w:rPr>
          <w:lang w:eastAsia="ja-JP"/>
        </w:rPr>
        <w:t>digestion</w:t>
      </w:r>
      <w:r w:rsidRPr="00A64073">
        <w:rPr>
          <w:lang w:eastAsia="ja-JP"/>
        </w:rPr>
        <w:t xml:space="preserve"> solution</w:t>
      </w:r>
      <w:r w:rsidR="008D02E3" w:rsidRPr="00A64073">
        <w:rPr>
          <w:lang w:eastAsia="ja-JP"/>
        </w:rPr>
        <w:t xml:space="preserve"> </w:t>
      </w:r>
      <w:r w:rsidRPr="00A64073">
        <w:rPr>
          <w:lang w:eastAsia="ja-JP"/>
        </w:rPr>
        <w:t>in a 15 mL tube.</w:t>
      </w:r>
      <w:r w:rsidR="006116B4" w:rsidRPr="00A64073">
        <w:rPr>
          <w:lang w:eastAsia="ja-JP"/>
        </w:rPr>
        <w:t xml:space="preserve"> </w:t>
      </w:r>
      <w:r w:rsidR="008D02E3" w:rsidRPr="00A64073">
        <w:rPr>
          <w:lang w:eastAsia="ja-JP"/>
        </w:rPr>
        <w:t xml:space="preserve">Incubate the hippocampi </w:t>
      </w:r>
      <w:r w:rsidR="00F9000A" w:rsidRPr="00A64073">
        <w:rPr>
          <w:lang w:eastAsia="ja-JP"/>
        </w:rPr>
        <w:t xml:space="preserve">in </w:t>
      </w:r>
      <w:r w:rsidR="005C7CF3" w:rsidRPr="00A64073">
        <w:t>a water bath for 20 min</w:t>
      </w:r>
      <w:r w:rsidR="005C7CF3" w:rsidRPr="00A64073">
        <w:rPr>
          <w:lang w:eastAsia="ja-JP"/>
        </w:rPr>
        <w:t xml:space="preserve"> </w:t>
      </w:r>
      <w:r w:rsidR="00153D67" w:rsidRPr="00A64073">
        <w:rPr>
          <w:lang w:eastAsia="ja-JP"/>
        </w:rPr>
        <w:t>at</w:t>
      </w:r>
      <w:r w:rsidR="008D02E3" w:rsidRPr="00A64073">
        <w:rPr>
          <w:lang w:eastAsia="ja-JP"/>
        </w:rPr>
        <w:t xml:space="preserve"> 37 </w:t>
      </w:r>
      <w:r w:rsidR="008D02E3" w:rsidRPr="00A64073">
        <w:t>°C.</w:t>
      </w:r>
    </w:p>
    <w:p w14:paraId="696DAD0C" w14:textId="77777777" w:rsidR="00862FA6" w:rsidRPr="00A64073" w:rsidRDefault="00862FA6" w:rsidP="00A64073">
      <w:pPr>
        <w:pStyle w:val="ListParagraph"/>
        <w:pBdr>
          <w:top w:val="nil"/>
          <w:left w:val="nil"/>
          <w:bottom w:val="nil"/>
          <w:right w:val="nil"/>
          <w:between w:val="nil"/>
        </w:pBdr>
        <w:ind w:leftChars="0" w:left="0"/>
      </w:pPr>
    </w:p>
    <w:p w14:paraId="7B3D1859" w14:textId="47331810" w:rsidR="00FA37F7" w:rsidRPr="00A64073" w:rsidRDefault="008D02E3" w:rsidP="00A64073">
      <w:pPr>
        <w:pStyle w:val="ListParagraph"/>
        <w:numPr>
          <w:ilvl w:val="0"/>
          <w:numId w:val="17"/>
        </w:numPr>
        <w:pBdr>
          <w:top w:val="nil"/>
          <w:left w:val="nil"/>
          <w:bottom w:val="nil"/>
          <w:right w:val="nil"/>
          <w:between w:val="nil"/>
        </w:pBdr>
        <w:ind w:leftChars="0"/>
      </w:pPr>
      <w:r w:rsidRPr="00A64073">
        <w:rPr>
          <w:lang w:eastAsia="ja-JP"/>
        </w:rPr>
        <w:t xml:space="preserve">Remove the </w:t>
      </w:r>
      <w:r w:rsidR="00FE706E" w:rsidRPr="00A64073">
        <w:rPr>
          <w:lang w:eastAsia="ja-JP"/>
        </w:rPr>
        <w:t>digestion</w:t>
      </w:r>
      <w:r w:rsidRPr="00A64073">
        <w:rPr>
          <w:lang w:eastAsia="ja-JP"/>
        </w:rPr>
        <w:t xml:space="preserve"> solution and add 3 mL of dissection solution.</w:t>
      </w:r>
      <w:r w:rsidR="006116B4" w:rsidRPr="00A64073">
        <w:rPr>
          <w:lang w:eastAsia="ja-JP"/>
        </w:rPr>
        <w:t xml:space="preserve"> </w:t>
      </w:r>
    </w:p>
    <w:p w14:paraId="0EA68DF8" w14:textId="77777777" w:rsidR="00FA37F7" w:rsidRPr="00A64073" w:rsidRDefault="00FA37F7" w:rsidP="00A64073"/>
    <w:p w14:paraId="4976758F" w14:textId="49BDE567" w:rsidR="008D02E3" w:rsidRPr="00A64073" w:rsidRDefault="005C7CF3" w:rsidP="00A64073">
      <w:pPr>
        <w:pStyle w:val="ListParagraph"/>
        <w:numPr>
          <w:ilvl w:val="0"/>
          <w:numId w:val="17"/>
        </w:numPr>
        <w:pBdr>
          <w:top w:val="nil"/>
          <w:left w:val="nil"/>
          <w:bottom w:val="nil"/>
          <w:right w:val="nil"/>
          <w:between w:val="nil"/>
        </w:pBdr>
        <w:ind w:leftChars="0"/>
      </w:pPr>
      <w:r w:rsidRPr="00A64073">
        <w:rPr>
          <w:lang w:eastAsia="ja-JP"/>
        </w:rPr>
        <w:t>Gently p</w:t>
      </w:r>
      <w:r w:rsidR="00290D02" w:rsidRPr="00A64073">
        <w:rPr>
          <w:lang w:eastAsia="ja-JP"/>
        </w:rPr>
        <w:t>ipette</w:t>
      </w:r>
      <w:r w:rsidR="00F9000A" w:rsidRPr="00A64073">
        <w:rPr>
          <w:lang w:eastAsia="ja-JP"/>
        </w:rPr>
        <w:t xml:space="preserve"> </w:t>
      </w:r>
      <w:r w:rsidR="008D02E3" w:rsidRPr="00A64073">
        <w:rPr>
          <w:lang w:eastAsia="ja-JP"/>
        </w:rPr>
        <w:t xml:space="preserve">the hippocampi </w:t>
      </w:r>
      <w:r w:rsidR="00290D02" w:rsidRPr="00A64073">
        <w:rPr>
          <w:lang w:eastAsia="ja-JP"/>
        </w:rPr>
        <w:t>four times</w:t>
      </w:r>
      <w:r w:rsidR="008D02E3" w:rsidRPr="00A64073">
        <w:rPr>
          <w:lang w:eastAsia="ja-JP"/>
        </w:rPr>
        <w:t xml:space="preserve"> with a </w:t>
      </w:r>
      <w:r w:rsidR="00F75F9E" w:rsidRPr="00A64073">
        <w:rPr>
          <w:lang w:eastAsia="ja-JP"/>
        </w:rPr>
        <w:t>Pasteur pipette</w:t>
      </w:r>
      <w:r w:rsidR="00E11413" w:rsidRPr="00A64073">
        <w:rPr>
          <w:lang w:eastAsia="ja-JP"/>
        </w:rPr>
        <w:t>.</w:t>
      </w:r>
    </w:p>
    <w:p w14:paraId="6BAA72C5" w14:textId="77777777" w:rsidR="00E11413" w:rsidRPr="00A64073" w:rsidRDefault="00E11413">
      <w:pPr>
        <w:pBdr>
          <w:top w:val="nil"/>
          <w:left w:val="nil"/>
          <w:bottom w:val="nil"/>
          <w:right w:val="nil"/>
          <w:between w:val="nil"/>
        </w:pBdr>
      </w:pPr>
    </w:p>
    <w:p w14:paraId="19659239" w14:textId="12D2F23F" w:rsidR="00E11413" w:rsidRPr="00A64073" w:rsidRDefault="00E11413" w:rsidP="00A64073">
      <w:pPr>
        <w:pStyle w:val="ListParagraph"/>
        <w:numPr>
          <w:ilvl w:val="0"/>
          <w:numId w:val="17"/>
        </w:numPr>
        <w:pBdr>
          <w:top w:val="nil"/>
          <w:left w:val="nil"/>
          <w:bottom w:val="nil"/>
          <w:right w:val="nil"/>
          <w:between w:val="nil"/>
        </w:pBdr>
        <w:ind w:leftChars="0"/>
      </w:pPr>
      <w:r w:rsidRPr="00A64073">
        <w:rPr>
          <w:lang w:eastAsia="ja-JP"/>
        </w:rPr>
        <w:t xml:space="preserve">Incubate the hippocampi </w:t>
      </w:r>
      <w:r w:rsidR="005C7CF3" w:rsidRPr="00A64073">
        <w:rPr>
          <w:lang w:eastAsia="ja-JP"/>
        </w:rPr>
        <w:t xml:space="preserve">in </w:t>
      </w:r>
      <w:r w:rsidR="005C7CF3" w:rsidRPr="00A64073">
        <w:t>a water bath for 20 min</w:t>
      </w:r>
      <w:r w:rsidR="005C7CF3" w:rsidRPr="00A64073">
        <w:rPr>
          <w:lang w:eastAsia="ja-JP"/>
        </w:rPr>
        <w:t xml:space="preserve"> at 37 </w:t>
      </w:r>
      <w:r w:rsidR="005C7CF3" w:rsidRPr="00A64073">
        <w:t>°C</w:t>
      </w:r>
      <w:r w:rsidRPr="00A64073">
        <w:t>.</w:t>
      </w:r>
    </w:p>
    <w:p w14:paraId="4B341DCE" w14:textId="77777777" w:rsidR="00862FA6" w:rsidRPr="00A64073" w:rsidRDefault="00862FA6" w:rsidP="00A64073">
      <w:pPr>
        <w:pStyle w:val="ListParagraph"/>
        <w:pBdr>
          <w:top w:val="nil"/>
          <w:left w:val="nil"/>
          <w:bottom w:val="nil"/>
          <w:right w:val="nil"/>
          <w:between w:val="nil"/>
        </w:pBdr>
        <w:ind w:leftChars="0" w:left="0"/>
      </w:pPr>
    </w:p>
    <w:p w14:paraId="53721B6F" w14:textId="3D564AC6" w:rsidR="000C73EE" w:rsidRPr="00A64073" w:rsidRDefault="000C73EE" w:rsidP="00A64073">
      <w:pPr>
        <w:pStyle w:val="ListParagraph"/>
        <w:numPr>
          <w:ilvl w:val="0"/>
          <w:numId w:val="17"/>
        </w:numPr>
        <w:pBdr>
          <w:top w:val="nil"/>
          <w:left w:val="nil"/>
          <w:bottom w:val="nil"/>
          <w:right w:val="nil"/>
          <w:between w:val="nil"/>
        </w:pBdr>
        <w:tabs>
          <w:tab w:val="left" w:pos="709"/>
        </w:tabs>
        <w:ind w:leftChars="0"/>
      </w:pPr>
      <w:r w:rsidRPr="00A64073">
        <w:rPr>
          <w:lang w:eastAsia="ja-JP"/>
        </w:rPr>
        <w:t xml:space="preserve">Transfer the </w:t>
      </w:r>
      <w:r w:rsidR="00314E66" w:rsidRPr="00A64073">
        <w:rPr>
          <w:lang w:eastAsia="ja-JP"/>
        </w:rPr>
        <w:t>cell suspension</w:t>
      </w:r>
      <w:r w:rsidRPr="00A64073">
        <w:rPr>
          <w:lang w:eastAsia="ja-JP"/>
        </w:rPr>
        <w:t xml:space="preserve"> into a 50 mL centrifuge tube</w:t>
      </w:r>
      <w:r w:rsidR="005C7CF3" w:rsidRPr="00A64073">
        <w:rPr>
          <w:lang w:eastAsia="ja-JP"/>
        </w:rPr>
        <w:t>.</w:t>
      </w:r>
      <w:r w:rsidRPr="00A64073">
        <w:rPr>
          <w:lang w:eastAsia="ja-JP"/>
        </w:rPr>
        <w:t xml:space="preserve"> </w:t>
      </w:r>
      <w:r w:rsidR="005C7CF3" w:rsidRPr="00A64073">
        <w:rPr>
          <w:lang w:eastAsia="ja-JP"/>
        </w:rPr>
        <w:t>A</w:t>
      </w:r>
      <w:r w:rsidRPr="00A64073">
        <w:rPr>
          <w:lang w:eastAsia="ja-JP"/>
        </w:rPr>
        <w:t>dd 3 mL of new dissection solution to the undissociated tissue</w:t>
      </w:r>
      <w:r w:rsidR="00862FA6" w:rsidRPr="00A64073">
        <w:rPr>
          <w:lang w:eastAsia="ja-JP"/>
        </w:rPr>
        <w:t>.</w:t>
      </w:r>
    </w:p>
    <w:p w14:paraId="5690CD5F" w14:textId="77777777" w:rsidR="00862FA6" w:rsidRPr="00A64073" w:rsidRDefault="00862FA6" w:rsidP="00A64073">
      <w:pPr>
        <w:pStyle w:val="ListParagraph"/>
        <w:pBdr>
          <w:top w:val="nil"/>
          <w:left w:val="nil"/>
          <w:bottom w:val="nil"/>
          <w:right w:val="nil"/>
          <w:between w:val="nil"/>
        </w:pBdr>
        <w:tabs>
          <w:tab w:val="left" w:pos="567"/>
        </w:tabs>
        <w:ind w:leftChars="0" w:left="0"/>
      </w:pPr>
    </w:p>
    <w:p w14:paraId="57A6B948" w14:textId="557FC9F1" w:rsidR="00E11413" w:rsidRPr="00A64073" w:rsidRDefault="000C73EE" w:rsidP="00A64073">
      <w:pPr>
        <w:pStyle w:val="ListParagraph"/>
        <w:numPr>
          <w:ilvl w:val="0"/>
          <w:numId w:val="17"/>
        </w:numPr>
        <w:pBdr>
          <w:top w:val="nil"/>
          <w:left w:val="nil"/>
          <w:bottom w:val="nil"/>
          <w:right w:val="nil"/>
          <w:between w:val="nil"/>
        </w:pBdr>
        <w:ind w:leftChars="0"/>
      </w:pPr>
      <w:r w:rsidRPr="00A64073">
        <w:rPr>
          <w:lang w:eastAsia="ja-JP"/>
        </w:rPr>
        <w:t xml:space="preserve">Repeat </w:t>
      </w:r>
      <w:r w:rsidR="00707A93" w:rsidRPr="00A64073">
        <w:rPr>
          <w:lang w:eastAsia="ja-JP"/>
        </w:rPr>
        <w:t>S</w:t>
      </w:r>
      <w:r w:rsidRPr="00A64073">
        <w:rPr>
          <w:lang w:eastAsia="ja-JP"/>
        </w:rPr>
        <w:t xml:space="preserve">teps </w:t>
      </w:r>
      <w:r w:rsidR="00707A93" w:rsidRPr="00A64073">
        <w:rPr>
          <w:lang w:eastAsia="ja-JP"/>
        </w:rPr>
        <w:t>3.</w:t>
      </w:r>
      <w:r w:rsidR="00FA37F7" w:rsidRPr="00A64073">
        <w:rPr>
          <w:lang w:eastAsia="ja-JP"/>
        </w:rPr>
        <w:t>7</w:t>
      </w:r>
      <w:r w:rsidR="00C66A77">
        <w:rPr>
          <w:lang w:eastAsia="ja-JP"/>
        </w:rPr>
        <w:t>–</w:t>
      </w:r>
      <w:r w:rsidR="00707A93" w:rsidRPr="00A64073">
        <w:rPr>
          <w:lang w:eastAsia="ja-JP"/>
        </w:rPr>
        <w:t>3.</w:t>
      </w:r>
      <w:r w:rsidR="00FA37F7" w:rsidRPr="00A64073">
        <w:rPr>
          <w:lang w:eastAsia="ja-JP"/>
        </w:rPr>
        <w:t xml:space="preserve">9 </w:t>
      </w:r>
      <w:r w:rsidRPr="00A64073">
        <w:rPr>
          <w:lang w:eastAsia="ja-JP"/>
        </w:rPr>
        <w:t xml:space="preserve">until the hippocampi are completely dissociated. </w:t>
      </w:r>
    </w:p>
    <w:p w14:paraId="5DE8086B" w14:textId="77777777" w:rsidR="000D7B62" w:rsidRPr="00A64073" w:rsidRDefault="000D7B62" w:rsidP="00A64073">
      <w:pPr>
        <w:pStyle w:val="ListParagraph"/>
        <w:pBdr>
          <w:top w:val="nil"/>
          <w:left w:val="nil"/>
          <w:bottom w:val="nil"/>
          <w:right w:val="nil"/>
          <w:between w:val="nil"/>
        </w:pBdr>
        <w:ind w:leftChars="0" w:left="0"/>
        <w:rPr>
          <w:lang w:eastAsia="ja-JP"/>
        </w:rPr>
      </w:pPr>
    </w:p>
    <w:p w14:paraId="7B805897" w14:textId="262655F3" w:rsidR="00314E66" w:rsidRPr="00A64073" w:rsidRDefault="00F75F9E" w:rsidP="00A64073">
      <w:pPr>
        <w:pStyle w:val="ListParagraph"/>
        <w:numPr>
          <w:ilvl w:val="0"/>
          <w:numId w:val="17"/>
        </w:numPr>
        <w:pBdr>
          <w:top w:val="nil"/>
          <w:left w:val="nil"/>
          <w:bottom w:val="nil"/>
          <w:right w:val="nil"/>
          <w:between w:val="nil"/>
        </w:pBdr>
        <w:ind w:leftChars="0" w:hanging="1"/>
      </w:pPr>
      <w:r w:rsidRPr="00A64073">
        <w:rPr>
          <w:lang w:eastAsia="ja-JP"/>
        </w:rPr>
        <w:t xml:space="preserve">Remove </w:t>
      </w:r>
      <w:r w:rsidR="00FA37F7" w:rsidRPr="00A64073">
        <w:rPr>
          <w:lang w:eastAsia="ja-JP"/>
        </w:rPr>
        <w:t xml:space="preserve">the </w:t>
      </w:r>
      <w:r w:rsidRPr="00A64073">
        <w:rPr>
          <w:lang w:eastAsia="ja-JP"/>
        </w:rPr>
        <w:t xml:space="preserve">floating aggregates of DNA </w:t>
      </w:r>
      <w:r w:rsidR="00314E66" w:rsidRPr="00A64073">
        <w:rPr>
          <w:lang w:eastAsia="ja-JP"/>
        </w:rPr>
        <w:t xml:space="preserve">from the cell suspension </w:t>
      </w:r>
      <w:r w:rsidRPr="00A64073">
        <w:rPr>
          <w:lang w:eastAsia="ja-JP"/>
        </w:rPr>
        <w:t>by swirling and aspirating with a Pasteur pipette.</w:t>
      </w:r>
      <w:r w:rsidR="00FA37F7" w:rsidRPr="00A64073">
        <w:rPr>
          <w:lang w:eastAsia="ja-JP"/>
        </w:rPr>
        <w:t xml:space="preserve"> </w:t>
      </w:r>
      <w:r w:rsidR="00314E66" w:rsidRPr="00A64073">
        <w:rPr>
          <w:lang w:eastAsia="ja-JP"/>
        </w:rPr>
        <w:t>Centrifuge the cell suspension at 180</w:t>
      </w:r>
      <w:r w:rsidR="009B3CF1" w:rsidRPr="00A64073">
        <w:rPr>
          <w:lang w:eastAsia="ja-JP"/>
        </w:rPr>
        <w:t xml:space="preserve"> </w:t>
      </w:r>
      <w:r w:rsidR="00FA37F7" w:rsidRPr="00A64073">
        <w:rPr>
          <w:lang w:eastAsia="ja-JP"/>
        </w:rPr>
        <w:t xml:space="preserve">x </w:t>
      </w:r>
      <w:r w:rsidR="00314E66" w:rsidRPr="00A64073">
        <w:rPr>
          <w:i/>
          <w:iCs/>
          <w:lang w:eastAsia="ja-JP"/>
        </w:rPr>
        <w:t>g</w:t>
      </w:r>
      <w:r w:rsidR="00314E66" w:rsidRPr="00A64073">
        <w:rPr>
          <w:lang w:eastAsia="ja-JP"/>
        </w:rPr>
        <w:t xml:space="preserve"> </w:t>
      </w:r>
      <w:r w:rsidR="009B3CF1" w:rsidRPr="00A64073">
        <w:rPr>
          <w:lang w:eastAsia="ja-JP"/>
        </w:rPr>
        <w:t xml:space="preserve">for 20 min </w:t>
      </w:r>
      <w:r w:rsidR="00314E66" w:rsidRPr="00A64073">
        <w:rPr>
          <w:lang w:eastAsia="ja-JP"/>
        </w:rPr>
        <w:t xml:space="preserve">at 4 </w:t>
      </w:r>
      <w:r w:rsidR="00314E66" w:rsidRPr="00A64073">
        <w:t>°C.</w:t>
      </w:r>
    </w:p>
    <w:p w14:paraId="7A975A96" w14:textId="77777777" w:rsidR="00314E66" w:rsidRPr="00A64073" w:rsidRDefault="00314E66" w:rsidP="00A64073">
      <w:pPr>
        <w:pStyle w:val="ListParagraph"/>
        <w:ind w:leftChars="0" w:left="0"/>
      </w:pPr>
    </w:p>
    <w:p w14:paraId="12CF6B51" w14:textId="27BC05F3" w:rsidR="00314E66" w:rsidRPr="00A64073" w:rsidRDefault="00FA37F7">
      <w:pPr>
        <w:pStyle w:val="ListParagraph"/>
        <w:ind w:leftChars="0" w:left="0"/>
      </w:pPr>
      <w:r w:rsidRPr="00A64073">
        <w:t>NOTE</w:t>
      </w:r>
      <w:r w:rsidR="00314E66" w:rsidRPr="00A64073">
        <w:t>: DNA derived from damaged cells will disturb the centrifugation</w:t>
      </w:r>
      <w:r w:rsidR="009B3CF1" w:rsidRPr="00A64073">
        <w:t xml:space="preserve"> process</w:t>
      </w:r>
      <w:r w:rsidR="00314E66" w:rsidRPr="00A64073">
        <w:t>. If neurons</w:t>
      </w:r>
      <w:r w:rsidR="000D7B62" w:rsidRPr="00A64073">
        <w:t xml:space="preserve"> remain</w:t>
      </w:r>
      <w:r w:rsidR="00314E66" w:rsidRPr="00A64073">
        <w:t xml:space="preserve"> in the supernatant, centrifuge </w:t>
      </w:r>
      <w:r w:rsidR="009B3CF1" w:rsidRPr="00A64073">
        <w:t>the cell suspension</w:t>
      </w:r>
      <w:r w:rsidR="00314E66" w:rsidRPr="00A64073">
        <w:t xml:space="preserve"> again after carefully removing the DNA. </w:t>
      </w:r>
    </w:p>
    <w:p w14:paraId="73CE55A9" w14:textId="77A4FD19" w:rsidR="00335A3A" w:rsidRPr="00A64073" w:rsidRDefault="00335A3A" w:rsidP="00A64073">
      <w:pPr>
        <w:pStyle w:val="ListParagraph"/>
        <w:pBdr>
          <w:top w:val="nil"/>
          <w:left w:val="nil"/>
          <w:bottom w:val="nil"/>
          <w:right w:val="nil"/>
          <w:between w:val="nil"/>
        </w:pBdr>
        <w:ind w:leftChars="0" w:left="0"/>
      </w:pPr>
    </w:p>
    <w:p w14:paraId="1976F481" w14:textId="4F2102C8" w:rsidR="006F2BDA" w:rsidRPr="00A64073" w:rsidRDefault="009B3CF1" w:rsidP="00A64073">
      <w:pPr>
        <w:pStyle w:val="ListParagraph"/>
        <w:numPr>
          <w:ilvl w:val="0"/>
          <w:numId w:val="17"/>
        </w:numPr>
        <w:pBdr>
          <w:top w:val="nil"/>
          <w:left w:val="nil"/>
          <w:bottom w:val="nil"/>
          <w:right w:val="nil"/>
          <w:between w:val="nil"/>
        </w:pBdr>
        <w:ind w:leftChars="0"/>
      </w:pPr>
      <w:r w:rsidRPr="00A64073">
        <w:rPr>
          <w:lang w:eastAsia="ja-JP"/>
        </w:rPr>
        <w:t>E</w:t>
      </w:r>
      <w:r w:rsidR="006F2BDA" w:rsidRPr="00A64073">
        <w:rPr>
          <w:lang w:eastAsia="ja-JP"/>
        </w:rPr>
        <w:t xml:space="preserve">quilibrate neurobasal </w:t>
      </w:r>
      <w:r w:rsidRPr="00A64073">
        <w:rPr>
          <w:lang w:eastAsia="ja-JP"/>
        </w:rPr>
        <w:t>medium containing</w:t>
      </w:r>
      <w:r w:rsidR="006F2BDA" w:rsidRPr="00A64073">
        <w:rPr>
          <w:lang w:eastAsia="ja-JP"/>
        </w:rPr>
        <w:t xml:space="preserve"> 10% </w:t>
      </w:r>
      <w:r w:rsidRPr="00A64073">
        <w:rPr>
          <w:lang w:eastAsia="ja-JP"/>
        </w:rPr>
        <w:t>fetal bovine serum (</w:t>
      </w:r>
      <w:r w:rsidR="006F2BDA" w:rsidRPr="00A64073">
        <w:rPr>
          <w:lang w:eastAsia="ja-JP"/>
        </w:rPr>
        <w:t>FBS</w:t>
      </w:r>
      <w:r w:rsidRPr="00A64073">
        <w:rPr>
          <w:lang w:eastAsia="ja-JP"/>
        </w:rPr>
        <w:t xml:space="preserve">), </w:t>
      </w:r>
      <w:r w:rsidR="00B52495" w:rsidRPr="00A64073">
        <w:rPr>
          <w:lang w:eastAsia="ja-JP"/>
        </w:rPr>
        <w:t xml:space="preserve">penicillin </w:t>
      </w:r>
      <w:r w:rsidRPr="00A64073">
        <w:rPr>
          <w:lang w:eastAsia="ja-JP"/>
        </w:rPr>
        <w:t xml:space="preserve">(100 </w:t>
      </w:r>
      <w:r w:rsidRPr="00A64073">
        <w:rPr>
          <w:lang w:eastAsia="ja-JP"/>
        </w:rPr>
        <w:lastRenderedPageBreak/>
        <w:t xml:space="preserve">U/mL), and </w:t>
      </w:r>
      <w:r w:rsidR="00B52495" w:rsidRPr="00A64073">
        <w:rPr>
          <w:lang w:eastAsia="ja-JP"/>
        </w:rPr>
        <w:t>streptomycin</w:t>
      </w:r>
      <w:r w:rsidRPr="00A64073">
        <w:rPr>
          <w:lang w:eastAsia="ja-JP"/>
        </w:rPr>
        <w:t xml:space="preserve"> (100 µg/mL)</w:t>
      </w:r>
      <w:r w:rsidR="00B52495" w:rsidRPr="00A64073">
        <w:t xml:space="preserve"> </w:t>
      </w:r>
      <w:r w:rsidR="006F2BDA" w:rsidRPr="00A64073">
        <w:t>in a humidified incubator</w:t>
      </w:r>
      <w:r w:rsidR="006F2BDA" w:rsidRPr="00A64073">
        <w:rPr>
          <w:lang w:eastAsia="ja-JP"/>
        </w:rPr>
        <w:t xml:space="preserve"> at 37 </w:t>
      </w:r>
      <w:r w:rsidR="006F2BDA" w:rsidRPr="00A64073">
        <w:t>°C with 5% CO</w:t>
      </w:r>
      <w:r w:rsidR="006F2BDA" w:rsidRPr="00A64073">
        <w:rPr>
          <w:vertAlign w:val="subscript"/>
        </w:rPr>
        <w:t>2</w:t>
      </w:r>
      <w:r w:rsidR="006F2BDA" w:rsidRPr="00A64073">
        <w:t>.</w:t>
      </w:r>
    </w:p>
    <w:p w14:paraId="0F8E928F" w14:textId="77777777" w:rsidR="006F2BDA" w:rsidRPr="00A64073" w:rsidRDefault="006F2BDA" w:rsidP="00A64073">
      <w:pPr>
        <w:pStyle w:val="ListParagraph"/>
        <w:pBdr>
          <w:top w:val="nil"/>
          <w:left w:val="nil"/>
          <w:bottom w:val="nil"/>
          <w:right w:val="nil"/>
          <w:between w:val="nil"/>
        </w:pBdr>
        <w:ind w:leftChars="0" w:left="0"/>
      </w:pPr>
    </w:p>
    <w:p w14:paraId="4C8F66E7" w14:textId="733CF75E" w:rsidR="00335A3A" w:rsidRPr="00A64073" w:rsidRDefault="0075516B" w:rsidP="00A64073">
      <w:pPr>
        <w:pStyle w:val="ListParagraph"/>
        <w:numPr>
          <w:ilvl w:val="0"/>
          <w:numId w:val="44"/>
        </w:numPr>
        <w:pBdr>
          <w:top w:val="nil"/>
          <w:left w:val="nil"/>
          <w:bottom w:val="nil"/>
          <w:right w:val="nil"/>
          <w:between w:val="nil"/>
        </w:pBdr>
        <w:ind w:leftChars="0" w:left="0" w:firstLine="0"/>
        <w:rPr>
          <w:b/>
        </w:rPr>
      </w:pPr>
      <w:r w:rsidRPr="00A64073">
        <w:rPr>
          <w:b/>
        </w:rPr>
        <w:t xml:space="preserve">Transfection and </w:t>
      </w:r>
      <w:r w:rsidR="008528DF" w:rsidRPr="00A64073">
        <w:rPr>
          <w:b/>
        </w:rPr>
        <w:t>c</w:t>
      </w:r>
      <w:r w:rsidR="00D26F6D" w:rsidRPr="00A64073">
        <w:rPr>
          <w:b/>
        </w:rPr>
        <w:t>ulturing</w:t>
      </w:r>
      <w:r w:rsidRPr="00A64073">
        <w:rPr>
          <w:b/>
        </w:rPr>
        <w:t xml:space="preserve"> </w:t>
      </w:r>
      <w:r w:rsidR="008528DF" w:rsidRPr="00A64073">
        <w:rPr>
          <w:b/>
        </w:rPr>
        <w:t>n</w:t>
      </w:r>
      <w:r w:rsidRPr="00A64073">
        <w:rPr>
          <w:b/>
        </w:rPr>
        <w:t>eurons</w:t>
      </w:r>
      <w:r w:rsidR="00E20C23" w:rsidRPr="00A64073">
        <w:rPr>
          <w:b/>
        </w:rPr>
        <w:t>.</w:t>
      </w:r>
    </w:p>
    <w:p w14:paraId="2B2CDC5F" w14:textId="77777777" w:rsidR="00C23DD4" w:rsidRPr="00A64073" w:rsidRDefault="00C23DD4" w:rsidP="00A64073">
      <w:pPr>
        <w:pStyle w:val="ListParagraph"/>
        <w:pBdr>
          <w:top w:val="nil"/>
          <w:left w:val="nil"/>
          <w:bottom w:val="nil"/>
          <w:right w:val="nil"/>
          <w:between w:val="nil"/>
        </w:pBdr>
        <w:ind w:leftChars="0" w:left="0"/>
        <w:rPr>
          <w:b/>
        </w:rPr>
      </w:pPr>
    </w:p>
    <w:p w14:paraId="02DC5A41" w14:textId="111EA9B8" w:rsidR="00365437" w:rsidRPr="00A64073" w:rsidRDefault="00365437" w:rsidP="00A64073">
      <w:pPr>
        <w:pStyle w:val="ListParagraph"/>
        <w:numPr>
          <w:ilvl w:val="0"/>
          <w:numId w:val="22"/>
        </w:numPr>
        <w:pBdr>
          <w:top w:val="nil"/>
          <w:left w:val="nil"/>
          <w:bottom w:val="nil"/>
          <w:right w:val="nil"/>
          <w:between w:val="nil"/>
        </w:pBdr>
        <w:ind w:leftChars="0" w:left="0" w:firstLine="0"/>
      </w:pPr>
      <w:r w:rsidRPr="00A64073">
        <w:t xml:space="preserve">Remove the supernatant and add </w:t>
      </w:r>
      <w:r w:rsidR="006F2BDA" w:rsidRPr="00A64073">
        <w:t>5 mL of ice-cold PBS in</w:t>
      </w:r>
      <w:r w:rsidR="009B3CF1" w:rsidRPr="00A64073">
        <w:t>to</w:t>
      </w:r>
      <w:r w:rsidR="006F2BDA" w:rsidRPr="00A64073">
        <w:t xml:space="preserve"> the 50 mL tube</w:t>
      </w:r>
      <w:r w:rsidR="009B3CF1" w:rsidRPr="00A64073">
        <w:t>.</w:t>
      </w:r>
      <w:r w:rsidR="006F2BDA" w:rsidRPr="00A64073">
        <w:t xml:space="preserve"> </w:t>
      </w:r>
      <w:r w:rsidR="009B3CF1" w:rsidRPr="00A64073">
        <w:t>R</w:t>
      </w:r>
      <w:r w:rsidRPr="00A64073">
        <w:t xml:space="preserve">esuspend the cell pellet by </w:t>
      </w:r>
      <w:r w:rsidR="009B3CF1" w:rsidRPr="00A64073">
        <w:t>gentl</w:t>
      </w:r>
      <w:r w:rsidR="00E35B55" w:rsidRPr="00A64073">
        <w:t>e p</w:t>
      </w:r>
      <w:r w:rsidRPr="00A64073">
        <w:t>ipetting</w:t>
      </w:r>
      <w:r w:rsidR="00683796" w:rsidRPr="00A64073">
        <w:t>.</w:t>
      </w:r>
    </w:p>
    <w:p w14:paraId="58728240" w14:textId="77777777" w:rsidR="000E621A" w:rsidRPr="00A64073" w:rsidRDefault="000E621A" w:rsidP="00A64073">
      <w:pPr>
        <w:pStyle w:val="ListParagraph"/>
        <w:pBdr>
          <w:top w:val="nil"/>
          <w:left w:val="nil"/>
          <w:bottom w:val="nil"/>
          <w:right w:val="nil"/>
          <w:between w:val="nil"/>
        </w:pBdr>
        <w:ind w:leftChars="0" w:left="0"/>
      </w:pPr>
    </w:p>
    <w:p w14:paraId="7AD9EC56" w14:textId="335456F4" w:rsidR="003C6992" w:rsidRPr="00A64073" w:rsidRDefault="003C6992" w:rsidP="00A64073">
      <w:pPr>
        <w:pStyle w:val="ListParagraph"/>
        <w:numPr>
          <w:ilvl w:val="0"/>
          <w:numId w:val="22"/>
        </w:numPr>
        <w:pBdr>
          <w:top w:val="nil"/>
          <w:left w:val="nil"/>
          <w:bottom w:val="nil"/>
          <w:right w:val="nil"/>
          <w:between w:val="nil"/>
        </w:pBdr>
        <w:ind w:leftChars="0" w:left="0" w:firstLine="0"/>
      </w:pPr>
      <w:r w:rsidRPr="00A64073">
        <w:t xml:space="preserve">Transfer 10 </w:t>
      </w:r>
      <w:r w:rsidR="00C66A77">
        <w:rPr>
          <w:lang w:eastAsia="ja-JP"/>
        </w:rPr>
        <w:t>µ</w:t>
      </w:r>
      <w:r w:rsidRPr="00A64073">
        <w:t>L of the cell suspension into a micro</w:t>
      </w:r>
      <w:r w:rsidR="009B3CF1" w:rsidRPr="00A64073">
        <w:t xml:space="preserve">centrifuge </w:t>
      </w:r>
      <w:r w:rsidRPr="00A64073">
        <w:t>tube</w:t>
      </w:r>
      <w:r w:rsidR="009B3CF1" w:rsidRPr="00A64073">
        <w:t>,</w:t>
      </w:r>
      <w:r w:rsidRPr="00A64073">
        <w:t xml:space="preserve"> </w:t>
      </w:r>
      <w:r w:rsidR="009B3CF1" w:rsidRPr="00A64073">
        <w:t>add</w:t>
      </w:r>
      <w:r w:rsidRPr="00A64073">
        <w:t xml:space="preserve"> 10 </w:t>
      </w:r>
      <w:r w:rsidR="00C66A77">
        <w:rPr>
          <w:lang w:eastAsia="ja-JP"/>
        </w:rPr>
        <w:t>µ</w:t>
      </w:r>
      <w:r w:rsidRPr="00A64073">
        <w:t xml:space="preserve">L of 0.5% trypan blue solution and </w:t>
      </w:r>
      <w:r w:rsidR="009B3CF1" w:rsidRPr="00A64073">
        <w:t xml:space="preserve">then </w:t>
      </w:r>
      <w:r w:rsidRPr="00A64073">
        <w:t xml:space="preserve">count the </w:t>
      </w:r>
      <w:r w:rsidR="009B3CF1" w:rsidRPr="00A64073">
        <w:t xml:space="preserve">number of </w:t>
      </w:r>
      <w:r w:rsidRPr="00A64073">
        <w:t>cell</w:t>
      </w:r>
      <w:r w:rsidR="009B3CF1" w:rsidRPr="00A64073">
        <w:t>s with a hemocytometer</w:t>
      </w:r>
      <w:r w:rsidRPr="00A64073">
        <w:t>.</w:t>
      </w:r>
    </w:p>
    <w:p w14:paraId="5472532A" w14:textId="77777777" w:rsidR="003C6992" w:rsidRPr="00A64073" w:rsidRDefault="003C6992" w:rsidP="00A64073">
      <w:pPr>
        <w:pStyle w:val="ListParagraph"/>
        <w:pBdr>
          <w:top w:val="nil"/>
          <w:left w:val="nil"/>
          <w:bottom w:val="nil"/>
          <w:right w:val="nil"/>
          <w:between w:val="nil"/>
        </w:pBdr>
        <w:ind w:leftChars="0" w:left="0"/>
      </w:pPr>
    </w:p>
    <w:p w14:paraId="638D8FB7" w14:textId="724A0A96" w:rsidR="001945D9" w:rsidRPr="00A64073" w:rsidRDefault="001945D9" w:rsidP="00A64073">
      <w:pPr>
        <w:pStyle w:val="ListParagraph"/>
        <w:numPr>
          <w:ilvl w:val="0"/>
          <w:numId w:val="22"/>
        </w:numPr>
        <w:pBdr>
          <w:top w:val="nil"/>
          <w:left w:val="nil"/>
          <w:bottom w:val="nil"/>
          <w:right w:val="nil"/>
          <w:between w:val="nil"/>
        </w:pBdr>
        <w:ind w:leftChars="0" w:left="0" w:firstLine="0"/>
      </w:pPr>
      <w:r w:rsidRPr="00A64073">
        <w:t>C</w:t>
      </w:r>
      <w:r w:rsidR="0085622B" w:rsidRPr="00A64073">
        <w:t xml:space="preserve">entrifuge the cell suspension </w:t>
      </w:r>
      <w:r w:rsidR="003C6992" w:rsidRPr="00A64073">
        <w:t xml:space="preserve">in the 50 mL tube </w:t>
      </w:r>
      <w:r w:rsidR="0085622B" w:rsidRPr="00A64073">
        <w:rPr>
          <w:lang w:eastAsia="ja-JP"/>
        </w:rPr>
        <w:t xml:space="preserve">at </w:t>
      </w:r>
      <w:r w:rsidR="009B3CF1" w:rsidRPr="00A64073">
        <w:rPr>
          <w:lang w:eastAsia="ja-JP"/>
        </w:rPr>
        <w:t xml:space="preserve">180 </w:t>
      </w:r>
      <w:r w:rsidR="00C83D63" w:rsidRPr="00A64073">
        <w:rPr>
          <w:lang w:eastAsia="ja-JP"/>
        </w:rPr>
        <w:t xml:space="preserve">x </w:t>
      </w:r>
      <w:r w:rsidR="009B3CF1" w:rsidRPr="00A64073">
        <w:rPr>
          <w:i/>
          <w:iCs/>
          <w:lang w:eastAsia="ja-JP"/>
        </w:rPr>
        <w:t xml:space="preserve">g </w:t>
      </w:r>
      <w:r w:rsidR="009B3CF1" w:rsidRPr="00A64073">
        <w:rPr>
          <w:lang w:eastAsia="ja-JP"/>
        </w:rPr>
        <w:t xml:space="preserve">for 20 min at 4 </w:t>
      </w:r>
      <w:r w:rsidR="009B3CF1" w:rsidRPr="00A64073">
        <w:t>°C</w:t>
      </w:r>
      <w:r w:rsidR="0085622B" w:rsidRPr="00A64073">
        <w:t>.</w:t>
      </w:r>
    </w:p>
    <w:p w14:paraId="1926CC2F" w14:textId="77777777" w:rsidR="000E621A" w:rsidRPr="00A64073" w:rsidRDefault="000E621A" w:rsidP="00A64073">
      <w:pPr>
        <w:pStyle w:val="ListParagraph"/>
        <w:pBdr>
          <w:top w:val="nil"/>
          <w:left w:val="nil"/>
          <w:bottom w:val="nil"/>
          <w:right w:val="nil"/>
          <w:between w:val="nil"/>
        </w:pBdr>
        <w:ind w:leftChars="0" w:left="0"/>
      </w:pPr>
    </w:p>
    <w:p w14:paraId="281381BA" w14:textId="0BCF3082" w:rsidR="00365437" w:rsidRPr="00A64073" w:rsidRDefault="00365437" w:rsidP="00A64073">
      <w:pPr>
        <w:pStyle w:val="ListParagraph"/>
        <w:numPr>
          <w:ilvl w:val="0"/>
          <w:numId w:val="22"/>
        </w:numPr>
        <w:pBdr>
          <w:top w:val="nil"/>
          <w:left w:val="nil"/>
          <w:bottom w:val="nil"/>
          <w:right w:val="nil"/>
          <w:between w:val="nil"/>
        </w:pBdr>
        <w:ind w:leftChars="0" w:left="0" w:firstLine="0"/>
      </w:pPr>
      <w:r w:rsidRPr="00A64073">
        <w:rPr>
          <w:lang w:eastAsia="ja-JP"/>
        </w:rPr>
        <w:t>In the meantime</w:t>
      </w:r>
      <w:r w:rsidRPr="00A64073">
        <w:t xml:space="preserve">, aliquot </w:t>
      </w:r>
      <w:r w:rsidR="009B3CF1" w:rsidRPr="00A64073">
        <w:t xml:space="preserve">for transfection, </w:t>
      </w:r>
      <w:r w:rsidR="00F82D39" w:rsidRPr="00A64073">
        <w:rPr>
          <w:lang w:eastAsia="ja-JP"/>
        </w:rPr>
        <w:t xml:space="preserve">1 </w:t>
      </w:r>
      <w:r w:rsidR="00C66A77">
        <w:rPr>
          <w:lang w:eastAsia="ja-JP"/>
        </w:rPr>
        <w:t>µ</w:t>
      </w:r>
      <w:r w:rsidR="00F82D39" w:rsidRPr="00A64073">
        <w:rPr>
          <w:lang w:eastAsia="ja-JP"/>
        </w:rPr>
        <w:t xml:space="preserve">g of pFN21A-HaloTag-actin and 3 </w:t>
      </w:r>
      <w:r w:rsidR="00C66A77">
        <w:rPr>
          <w:lang w:eastAsia="ja-JP"/>
        </w:rPr>
        <w:t>µ</w:t>
      </w:r>
      <w:r w:rsidR="00F82D39" w:rsidRPr="00A64073">
        <w:rPr>
          <w:lang w:eastAsia="ja-JP"/>
        </w:rPr>
        <w:t xml:space="preserve">g of pmNeonGreen-N1-Lifeact per 1 </w:t>
      </w:r>
      <w:r w:rsidR="00C83D63" w:rsidRPr="00A64073">
        <w:rPr>
          <w:lang w:eastAsia="ja-JP"/>
        </w:rPr>
        <w:t xml:space="preserve">x </w:t>
      </w:r>
      <w:r w:rsidR="00F82D39" w:rsidRPr="00A64073">
        <w:rPr>
          <w:lang w:eastAsia="ja-JP"/>
        </w:rPr>
        <w:t>10</w:t>
      </w:r>
      <w:r w:rsidR="00F82D39" w:rsidRPr="00A64073">
        <w:rPr>
          <w:vertAlign w:val="superscript"/>
          <w:lang w:eastAsia="ja-JP"/>
        </w:rPr>
        <w:t>6</w:t>
      </w:r>
      <w:r w:rsidR="00F82D39" w:rsidRPr="00A64073">
        <w:rPr>
          <w:lang w:eastAsia="ja-JP"/>
        </w:rPr>
        <w:t xml:space="preserve"> cells</w:t>
      </w:r>
      <w:r w:rsidR="009B3CF1" w:rsidRPr="00A64073">
        <w:rPr>
          <w:lang w:eastAsia="ja-JP"/>
        </w:rPr>
        <w:t>,</w:t>
      </w:r>
      <w:r w:rsidR="00F82D39" w:rsidRPr="00A64073">
        <w:t xml:space="preserve"> </w:t>
      </w:r>
      <w:r w:rsidRPr="00A64073">
        <w:t>in</w:t>
      </w:r>
      <w:r w:rsidR="002838B6" w:rsidRPr="00A64073">
        <w:t>to</w:t>
      </w:r>
      <w:r w:rsidRPr="00A64073">
        <w:t xml:space="preserve"> a micro</w:t>
      </w:r>
      <w:r w:rsidR="009B3CF1" w:rsidRPr="00A64073">
        <w:t>centrifuge</w:t>
      </w:r>
      <w:r w:rsidR="00803A29" w:rsidRPr="00A64073">
        <w:t xml:space="preserve"> tube</w:t>
      </w:r>
      <w:r w:rsidRPr="00A64073">
        <w:t>.</w:t>
      </w:r>
    </w:p>
    <w:p w14:paraId="3E3E705A" w14:textId="77777777" w:rsidR="001945D9" w:rsidRPr="00A64073" w:rsidRDefault="001945D9" w:rsidP="00A64073">
      <w:pPr>
        <w:pStyle w:val="ListParagraph"/>
        <w:pBdr>
          <w:top w:val="nil"/>
          <w:left w:val="nil"/>
          <w:bottom w:val="nil"/>
          <w:right w:val="nil"/>
          <w:between w:val="nil"/>
        </w:pBdr>
        <w:ind w:leftChars="0" w:left="0"/>
        <w:rPr>
          <w:lang w:eastAsia="ja-JP"/>
        </w:rPr>
      </w:pPr>
    </w:p>
    <w:p w14:paraId="52382203" w14:textId="4761E13A" w:rsidR="00242022" w:rsidRPr="00A64073" w:rsidRDefault="009B3CF1" w:rsidP="00A64073">
      <w:pPr>
        <w:pStyle w:val="ListParagraph"/>
        <w:numPr>
          <w:ilvl w:val="0"/>
          <w:numId w:val="22"/>
        </w:numPr>
        <w:pBdr>
          <w:top w:val="nil"/>
          <w:left w:val="nil"/>
          <w:bottom w:val="nil"/>
          <w:right w:val="nil"/>
          <w:between w:val="nil"/>
        </w:pBdr>
        <w:ind w:leftChars="0" w:left="0" w:firstLine="0"/>
      </w:pPr>
      <w:r w:rsidRPr="00A64073">
        <w:t>Following</w:t>
      </w:r>
      <w:r w:rsidR="001945D9" w:rsidRPr="00A64073">
        <w:t xml:space="preserve"> centrifug</w:t>
      </w:r>
      <w:r w:rsidRPr="00A64073">
        <w:t>ation</w:t>
      </w:r>
      <w:r w:rsidR="001945D9" w:rsidRPr="00A64073">
        <w:t xml:space="preserve">, remove the supernatant and </w:t>
      </w:r>
      <w:r w:rsidR="006F2BDA" w:rsidRPr="00A64073">
        <w:t xml:space="preserve">add 100 </w:t>
      </w:r>
      <w:r w:rsidR="00C66A77">
        <w:rPr>
          <w:lang w:eastAsia="ja-JP"/>
        </w:rPr>
        <w:t>µ</w:t>
      </w:r>
      <w:r w:rsidR="006F2BDA" w:rsidRPr="00A64073">
        <w:t xml:space="preserve">L of electroporation medium </w:t>
      </w:r>
      <w:r w:rsidRPr="00A64073">
        <w:t>(</w:t>
      </w:r>
      <w:r w:rsidR="00A56CDD" w:rsidRPr="00A64073">
        <w:t xml:space="preserve">provided </w:t>
      </w:r>
      <w:r w:rsidR="00C66A77">
        <w:t>in</w:t>
      </w:r>
      <w:r w:rsidR="00C66A77" w:rsidRPr="00A64073">
        <w:t xml:space="preserve"> </w:t>
      </w:r>
      <w:r w:rsidR="002A0802" w:rsidRPr="00A64073">
        <w:t>transfection kit</w:t>
      </w:r>
      <w:r w:rsidRPr="00A64073">
        <w:t>)</w:t>
      </w:r>
      <w:r w:rsidR="002A0802" w:rsidRPr="00A64073">
        <w:t xml:space="preserve"> </w:t>
      </w:r>
      <w:r w:rsidR="006F2BDA" w:rsidRPr="00A64073">
        <w:t>in</w:t>
      </w:r>
      <w:r w:rsidR="00F07163" w:rsidRPr="00A64073">
        <w:t>to</w:t>
      </w:r>
      <w:r w:rsidR="006F2BDA" w:rsidRPr="00A64073">
        <w:t xml:space="preserve"> the 50 mL tube</w:t>
      </w:r>
      <w:r w:rsidRPr="00A64073">
        <w:t>. R</w:t>
      </w:r>
      <w:r w:rsidR="001945D9" w:rsidRPr="00A64073">
        <w:t xml:space="preserve">esuspend the cell pellet </w:t>
      </w:r>
      <w:r w:rsidR="006F2BDA" w:rsidRPr="00A64073">
        <w:t>by pipetting</w:t>
      </w:r>
      <w:r w:rsidR="006D0FB6" w:rsidRPr="00A64073">
        <w:t>.</w:t>
      </w:r>
    </w:p>
    <w:p w14:paraId="06BE77D5" w14:textId="77777777" w:rsidR="000E621A" w:rsidRPr="00A64073" w:rsidRDefault="000E621A" w:rsidP="00A64073">
      <w:pPr>
        <w:pStyle w:val="ListParagraph"/>
        <w:pBdr>
          <w:top w:val="nil"/>
          <w:left w:val="nil"/>
          <w:bottom w:val="nil"/>
          <w:right w:val="nil"/>
          <w:between w:val="nil"/>
        </w:pBdr>
        <w:ind w:leftChars="0" w:left="0"/>
      </w:pPr>
    </w:p>
    <w:p w14:paraId="40F33E99" w14:textId="110A57DF" w:rsidR="00887882" w:rsidRPr="00A64073" w:rsidRDefault="00887882" w:rsidP="00A64073">
      <w:pPr>
        <w:pStyle w:val="ListParagraph"/>
        <w:numPr>
          <w:ilvl w:val="0"/>
          <w:numId w:val="22"/>
        </w:numPr>
        <w:pBdr>
          <w:top w:val="nil"/>
          <w:left w:val="nil"/>
          <w:bottom w:val="nil"/>
          <w:right w:val="nil"/>
          <w:between w:val="nil"/>
        </w:pBdr>
        <w:ind w:leftChars="0" w:left="0" w:firstLine="0"/>
      </w:pPr>
      <w:r w:rsidRPr="00A64073">
        <w:rPr>
          <w:lang w:eastAsia="ja-JP"/>
        </w:rPr>
        <w:t xml:space="preserve">Mix the cell suspension with </w:t>
      </w:r>
      <w:r w:rsidR="00F9000A" w:rsidRPr="00A64073">
        <w:rPr>
          <w:lang w:eastAsia="ja-JP"/>
        </w:rPr>
        <w:t xml:space="preserve">the </w:t>
      </w:r>
      <w:r w:rsidRPr="00A64073">
        <w:rPr>
          <w:lang w:eastAsia="ja-JP"/>
        </w:rPr>
        <w:t>aliquoted DNA solution and transfer the mixture to a cuvette</w:t>
      </w:r>
      <w:r w:rsidR="006F2BDA" w:rsidRPr="00A64073">
        <w:rPr>
          <w:lang w:eastAsia="ja-JP"/>
        </w:rPr>
        <w:t xml:space="preserve"> </w:t>
      </w:r>
      <w:r w:rsidR="009B3CF1" w:rsidRPr="00A64073">
        <w:rPr>
          <w:lang w:eastAsia="ja-JP"/>
        </w:rPr>
        <w:t>(</w:t>
      </w:r>
      <w:r w:rsidR="006F2BDA" w:rsidRPr="00A64073">
        <w:rPr>
          <w:lang w:eastAsia="ja-JP"/>
        </w:rPr>
        <w:t xml:space="preserve">provided </w:t>
      </w:r>
      <w:r w:rsidR="00C66A77">
        <w:rPr>
          <w:lang w:eastAsia="ja-JP"/>
        </w:rPr>
        <w:t>in</w:t>
      </w:r>
      <w:r w:rsidR="00C66A77" w:rsidRPr="00A64073">
        <w:rPr>
          <w:lang w:eastAsia="ja-JP"/>
        </w:rPr>
        <w:t xml:space="preserve"> </w:t>
      </w:r>
      <w:r w:rsidR="006F2BDA" w:rsidRPr="00A64073">
        <w:rPr>
          <w:lang w:eastAsia="ja-JP"/>
        </w:rPr>
        <w:t>the transfection kit</w:t>
      </w:r>
      <w:r w:rsidR="009B3CF1" w:rsidRPr="00A64073">
        <w:rPr>
          <w:lang w:eastAsia="ja-JP"/>
        </w:rPr>
        <w:t>)</w:t>
      </w:r>
      <w:r w:rsidRPr="00A64073">
        <w:rPr>
          <w:lang w:eastAsia="ja-JP"/>
        </w:rPr>
        <w:t>.</w:t>
      </w:r>
    </w:p>
    <w:p w14:paraId="6275CE54" w14:textId="77777777" w:rsidR="00887882" w:rsidRPr="00A64073" w:rsidRDefault="00887882" w:rsidP="00A64073">
      <w:pPr>
        <w:pStyle w:val="ListParagraph"/>
        <w:pBdr>
          <w:top w:val="nil"/>
          <w:left w:val="nil"/>
          <w:bottom w:val="nil"/>
          <w:right w:val="nil"/>
          <w:between w:val="nil"/>
        </w:pBdr>
        <w:ind w:leftChars="0" w:left="0"/>
        <w:rPr>
          <w:lang w:eastAsia="ja-JP"/>
        </w:rPr>
      </w:pPr>
    </w:p>
    <w:p w14:paraId="0170D34E" w14:textId="741471DE" w:rsidR="00887882" w:rsidRPr="00A64073" w:rsidRDefault="00C23DD4">
      <w:pPr>
        <w:pStyle w:val="ListParagraph"/>
        <w:pBdr>
          <w:top w:val="nil"/>
          <w:left w:val="nil"/>
          <w:bottom w:val="nil"/>
          <w:right w:val="nil"/>
          <w:between w:val="nil"/>
        </w:pBdr>
        <w:ind w:leftChars="0" w:left="0"/>
        <w:rPr>
          <w:lang w:eastAsia="ja-JP"/>
        </w:rPr>
      </w:pPr>
      <w:r w:rsidRPr="00A64073">
        <w:rPr>
          <w:lang w:eastAsia="ja-JP"/>
        </w:rPr>
        <w:t>NOTE</w:t>
      </w:r>
      <w:r w:rsidR="00887882" w:rsidRPr="00A64073">
        <w:rPr>
          <w:lang w:eastAsia="ja-JP"/>
        </w:rPr>
        <w:t xml:space="preserve">: </w:t>
      </w:r>
      <w:r w:rsidR="009B3CF1" w:rsidRPr="00A64073">
        <w:rPr>
          <w:lang w:eastAsia="ja-JP"/>
        </w:rPr>
        <w:t>Since</w:t>
      </w:r>
      <w:r w:rsidR="00887882" w:rsidRPr="00A64073">
        <w:rPr>
          <w:lang w:eastAsia="ja-JP"/>
        </w:rPr>
        <w:t xml:space="preserve"> air bubbles disturb electroporation, remove them </w:t>
      </w:r>
      <w:r w:rsidR="002361F9" w:rsidRPr="00A64073">
        <w:rPr>
          <w:lang w:eastAsia="ja-JP"/>
        </w:rPr>
        <w:t>from</w:t>
      </w:r>
      <w:r w:rsidR="00887882" w:rsidRPr="00A64073">
        <w:rPr>
          <w:lang w:eastAsia="ja-JP"/>
        </w:rPr>
        <w:t xml:space="preserve"> the cell suspension.</w:t>
      </w:r>
    </w:p>
    <w:p w14:paraId="6E65A43F" w14:textId="77777777" w:rsidR="00887882" w:rsidRPr="00A64073" w:rsidRDefault="00887882" w:rsidP="00A64073">
      <w:pPr>
        <w:pStyle w:val="ListParagraph"/>
        <w:pBdr>
          <w:top w:val="nil"/>
          <w:left w:val="nil"/>
          <w:bottom w:val="nil"/>
          <w:right w:val="nil"/>
          <w:between w:val="nil"/>
        </w:pBdr>
        <w:ind w:leftChars="0" w:left="0"/>
        <w:rPr>
          <w:lang w:eastAsia="ja-JP"/>
        </w:rPr>
      </w:pPr>
    </w:p>
    <w:p w14:paraId="7AED8F7C" w14:textId="58F64E45" w:rsidR="001945D9" w:rsidRPr="00A64073" w:rsidRDefault="00242022" w:rsidP="00A64073">
      <w:pPr>
        <w:pStyle w:val="ListParagraph"/>
        <w:numPr>
          <w:ilvl w:val="0"/>
          <w:numId w:val="22"/>
        </w:numPr>
        <w:pBdr>
          <w:top w:val="nil"/>
          <w:left w:val="nil"/>
          <w:bottom w:val="nil"/>
          <w:right w:val="nil"/>
          <w:between w:val="nil"/>
        </w:pBdr>
        <w:ind w:leftChars="0" w:left="0" w:firstLine="0"/>
      </w:pPr>
      <w:r w:rsidRPr="00A64073">
        <w:t>Insert</w:t>
      </w:r>
      <w:r w:rsidR="00887882" w:rsidRPr="00A64073">
        <w:t xml:space="preserve"> </w:t>
      </w:r>
      <w:r w:rsidR="00B545C3" w:rsidRPr="00A64073">
        <w:t xml:space="preserve">the cuvette </w:t>
      </w:r>
      <w:r w:rsidR="00B1532F" w:rsidRPr="00A64073">
        <w:t>in</w:t>
      </w:r>
      <w:r w:rsidRPr="00A64073">
        <w:t>to</w:t>
      </w:r>
      <w:r w:rsidR="00B545C3" w:rsidRPr="00A64073">
        <w:t xml:space="preserve"> </w:t>
      </w:r>
      <w:r w:rsidR="00887882" w:rsidRPr="00A64073">
        <w:t>the electroporation apparatus</w:t>
      </w:r>
      <w:r w:rsidR="00C83D63" w:rsidRPr="00A64073">
        <w:t xml:space="preserve"> (</w:t>
      </w:r>
      <w:r w:rsidR="00C83D63" w:rsidRPr="00A64073">
        <w:rPr>
          <w:b/>
          <w:bCs/>
        </w:rPr>
        <w:t>Table of Materials</w:t>
      </w:r>
      <w:r w:rsidR="00C83D63" w:rsidRPr="00A64073">
        <w:t>)</w:t>
      </w:r>
      <w:r w:rsidR="00B545C3" w:rsidRPr="00A64073">
        <w:t>,</w:t>
      </w:r>
      <w:r w:rsidR="00887882" w:rsidRPr="00A64073">
        <w:t xml:space="preserve"> and </w:t>
      </w:r>
      <w:r w:rsidR="00B545C3" w:rsidRPr="00A64073">
        <w:t>perf</w:t>
      </w:r>
      <w:r w:rsidR="002361F9" w:rsidRPr="00A64073">
        <w:t>orm</w:t>
      </w:r>
      <w:r w:rsidR="00B545C3" w:rsidRPr="00A64073">
        <w:t xml:space="preserve"> electroporation</w:t>
      </w:r>
      <w:r w:rsidR="003C6992" w:rsidRPr="00A64073">
        <w:t xml:space="preserve"> </w:t>
      </w:r>
      <w:r w:rsidR="00243B93" w:rsidRPr="00A64073">
        <w:t>using program O-005</w:t>
      </w:r>
      <w:r w:rsidR="00887882" w:rsidRPr="00A64073">
        <w:t>.</w:t>
      </w:r>
    </w:p>
    <w:p w14:paraId="42D97273" w14:textId="77777777" w:rsidR="003C6992" w:rsidRPr="00A64073" w:rsidRDefault="003C6992" w:rsidP="00A64073">
      <w:pPr>
        <w:pStyle w:val="ListParagraph"/>
        <w:pBdr>
          <w:top w:val="nil"/>
          <w:left w:val="nil"/>
          <w:bottom w:val="nil"/>
          <w:right w:val="nil"/>
          <w:between w:val="nil"/>
        </w:pBdr>
        <w:ind w:leftChars="0" w:left="0"/>
      </w:pPr>
    </w:p>
    <w:p w14:paraId="1E4490EB" w14:textId="4E68D037" w:rsidR="00242022" w:rsidRPr="00A64073" w:rsidRDefault="00DC1FA5" w:rsidP="00A64073">
      <w:pPr>
        <w:pStyle w:val="ListParagraph"/>
        <w:numPr>
          <w:ilvl w:val="0"/>
          <w:numId w:val="22"/>
        </w:numPr>
        <w:pBdr>
          <w:top w:val="nil"/>
          <w:left w:val="nil"/>
          <w:bottom w:val="nil"/>
          <w:right w:val="nil"/>
          <w:between w:val="nil"/>
        </w:pBdr>
        <w:ind w:leftChars="0" w:left="0" w:firstLine="0"/>
      </w:pPr>
      <w:r w:rsidRPr="00A64073">
        <w:rPr>
          <w:lang w:eastAsia="ja-JP"/>
        </w:rPr>
        <w:t>I</w:t>
      </w:r>
      <w:r w:rsidR="00A07635" w:rsidRPr="00A64073">
        <w:rPr>
          <w:lang w:eastAsia="ja-JP"/>
        </w:rPr>
        <w:t xml:space="preserve">mmediately </w:t>
      </w:r>
      <w:r w:rsidRPr="00A64073">
        <w:rPr>
          <w:lang w:eastAsia="ja-JP"/>
        </w:rPr>
        <w:t xml:space="preserve">add </w:t>
      </w:r>
      <w:r w:rsidR="00242022" w:rsidRPr="00A64073">
        <w:rPr>
          <w:lang w:eastAsia="ja-JP"/>
        </w:rPr>
        <w:t>1 mL of</w:t>
      </w:r>
      <w:r w:rsidR="00381AC8" w:rsidRPr="00A64073">
        <w:rPr>
          <w:lang w:eastAsia="ja-JP"/>
        </w:rPr>
        <w:t xml:space="preserve"> </w:t>
      </w:r>
      <w:r w:rsidR="00F07163" w:rsidRPr="00A64073">
        <w:rPr>
          <w:lang w:eastAsia="ja-JP"/>
        </w:rPr>
        <w:t xml:space="preserve">the </w:t>
      </w:r>
      <w:r w:rsidR="00381AC8" w:rsidRPr="00A64073">
        <w:rPr>
          <w:lang w:eastAsia="ja-JP"/>
        </w:rPr>
        <w:t>pre</w:t>
      </w:r>
      <w:r w:rsidR="00335781" w:rsidRPr="00A64073">
        <w:rPr>
          <w:lang w:eastAsia="ja-JP"/>
        </w:rPr>
        <w:t>-warmed</w:t>
      </w:r>
      <w:r w:rsidRPr="00A64073">
        <w:rPr>
          <w:lang w:eastAsia="ja-JP"/>
        </w:rPr>
        <w:t xml:space="preserve"> and equi</w:t>
      </w:r>
      <w:r w:rsidR="00E35B55" w:rsidRPr="00A64073">
        <w:rPr>
          <w:lang w:eastAsia="ja-JP"/>
        </w:rPr>
        <w:t>li</w:t>
      </w:r>
      <w:r w:rsidRPr="00A64073">
        <w:rPr>
          <w:lang w:eastAsia="ja-JP"/>
        </w:rPr>
        <w:t>brated neurobasal medium containing 10%</w:t>
      </w:r>
      <w:r w:rsidR="006E79C2" w:rsidRPr="00A64073">
        <w:rPr>
          <w:lang w:eastAsia="ja-JP"/>
        </w:rPr>
        <w:t xml:space="preserve"> FBS</w:t>
      </w:r>
      <w:r w:rsidRPr="00A64073">
        <w:rPr>
          <w:lang w:eastAsia="ja-JP"/>
        </w:rPr>
        <w:t>, penicillin (100 U/mL), and streptomycin (100 µg/mL)</w:t>
      </w:r>
      <w:r w:rsidR="00242022" w:rsidRPr="00A64073">
        <w:rPr>
          <w:lang w:eastAsia="ja-JP"/>
        </w:rPr>
        <w:t xml:space="preserve"> to the cuvette.</w:t>
      </w:r>
    </w:p>
    <w:p w14:paraId="6F602AD4" w14:textId="77777777" w:rsidR="00CB4DE9" w:rsidRPr="00A64073" w:rsidRDefault="00CB4DE9">
      <w:pPr>
        <w:pBdr>
          <w:top w:val="nil"/>
          <w:left w:val="nil"/>
          <w:bottom w:val="nil"/>
          <w:right w:val="nil"/>
          <w:between w:val="nil"/>
        </w:pBdr>
        <w:rPr>
          <w:lang w:eastAsia="ja-JP"/>
        </w:rPr>
      </w:pPr>
    </w:p>
    <w:p w14:paraId="672CBA16" w14:textId="10527AEA" w:rsidR="00624EDD" w:rsidRPr="00A64073" w:rsidRDefault="00CB4DE9" w:rsidP="00A64073">
      <w:pPr>
        <w:pStyle w:val="ListParagraph"/>
        <w:numPr>
          <w:ilvl w:val="0"/>
          <w:numId w:val="22"/>
        </w:numPr>
        <w:pBdr>
          <w:top w:val="nil"/>
          <w:left w:val="nil"/>
          <w:bottom w:val="nil"/>
          <w:right w:val="nil"/>
          <w:between w:val="nil"/>
        </w:pBdr>
        <w:ind w:leftChars="0" w:left="0" w:firstLine="0"/>
      </w:pPr>
      <w:r w:rsidRPr="00A64073">
        <w:rPr>
          <w:lang w:eastAsia="ja-JP"/>
        </w:rPr>
        <w:t xml:space="preserve">Transfer the cell suspension to a 15 mL </w:t>
      </w:r>
      <w:r w:rsidR="00DC1FA5" w:rsidRPr="00A64073">
        <w:rPr>
          <w:lang w:eastAsia="ja-JP"/>
        </w:rPr>
        <w:t>centrifuge tub</w:t>
      </w:r>
      <w:r w:rsidRPr="00A64073">
        <w:rPr>
          <w:lang w:eastAsia="ja-JP"/>
        </w:rPr>
        <w:t xml:space="preserve">e </w:t>
      </w:r>
      <w:r w:rsidR="007C114E" w:rsidRPr="00A64073">
        <w:rPr>
          <w:lang w:eastAsia="ja-JP"/>
        </w:rPr>
        <w:t>using</w:t>
      </w:r>
      <w:r w:rsidRPr="00A64073">
        <w:rPr>
          <w:lang w:eastAsia="ja-JP"/>
        </w:rPr>
        <w:t xml:space="preserve"> </w:t>
      </w:r>
      <w:r w:rsidR="00C83D63" w:rsidRPr="00A64073">
        <w:rPr>
          <w:lang w:eastAsia="ja-JP"/>
        </w:rPr>
        <w:t xml:space="preserve">a </w:t>
      </w:r>
      <w:r w:rsidRPr="00A64073">
        <w:rPr>
          <w:lang w:eastAsia="ja-JP"/>
        </w:rPr>
        <w:t xml:space="preserve">plastic pipette </w:t>
      </w:r>
      <w:r w:rsidR="00DC1FA5" w:rsidRPr="00A64073">
        <w:rPr>
          <w:lang w:eastAsia="ja-JP"/>
        </w:rPr>
        <w:t>(</w:t>
      </w:r>
      <w:r w:rsidRPr="00A64073">
        <w:rPr>
          <w:lang w:eastAsia="ja-JP"/>
        </w:rPr>
        <w:t>provide</w:t>
      </w:r>
      <w:r w:rsidR="006F2BDA" w:rsidRPr="00A64073">
        <w:rPr>
          <w:lang w:eastAsia="ja-JP"/>
        </w:rPr>
        <w:t>d</w:t>
      </w:r>
      <w:r w:rsidRPr="00A64073">
        <w:rPr>
          <w:lang w:eastAsia="ja-JP"/>
        </w:rPr>
        <w:t xml:space="preserve"> </w:t>
      </w:r>
      <w:r w:rsidR="007C114E" w:rsidRPr="00A64073">
        <w:rPr>
          <w:lang w:eastAsia="ja-JP"/>
        </w:rPr>
        <w:t>by the transfection kit</w:t>
      </w:r>
      <w:r w:rsidR="00DC1FA5" w:rsidRPr="00A64073">
        <w:rPr>
          <w:lang w:eastAsia="ja-JP"/>
        </w:rPr>
        <w:t>)</w:t>
      </w:r>
      <w:r w:rsidR="00624EDD" w:rsidRPr="00A64073">
        <w:t>.</w:t>
      </w:r>
      <w:r w:rsidRPr="00A64073">
        <w:t xml:space="preserve"> </w:t>
      </w:r>
    </w:p>
    <w:p w14:paraId="08DDB8D2" w14:textId="77777777" w:rsidR="00243B93" w:rsidRPr="00A64073" w:rsidRDefault="00243B93" w:rsidP="00A64073">
      <w:pPr>
        <w:pStyle w:val="ListParagraph"/>
        <w:pBdr>
          <w:top w:val="nil"/>
          <w:left w:val="nil"/>
          <w:bottom w:val="nil"/>
          <w:right w:val="nil"/>
          <w:between w:val="nil"/>
        </w:pBdr>
        <w:ind w:leftChars="0" w:left="0"/>
      </w:pPr>
    </w:p>
    <w:p w14:paraId="0781980A" w14:textId="426B2287" w:rsidR="00243B93" w:rsidRPr="00A64073" w:rsidRDefault="00243B93" w:rsidP="00A64073">
      <w:pPr>
        <w:pStyle w:val="ListParagraph"/>
        <w:numPr>
          <w:ilvl w:val="0"/>
          <w:numId w:val="22"/>
        </w:numPr>
        <w:pBdr>
          <w:top w:val="nil"/>
          <w:left w:val="nil"/>
          <w:bottom w:val="nil"/>
          <w:right w:val="nil"/>
          <w:between w:val="nil"/>
        </w:pBdr>
        <w:ind w:leftChars="0" w:left="0" w:firstLine="0"/>
      </w:pPr>
      <w:r w:rsidRPr="00A64073">
        <w:t xml:space="preserve">Transfer 10 </w:t>
      </w:r>
      <w:r w:rsidR="00C66A77">
        <w:rPr>
          <w:lang w:eastAsia="ja-JP"/>
        </w:rPr>
        <w:t>µ</w:t>
      </w:r>
      <w:r w:rsidRPr="00A64073">
        <w:t>L of the cell suspension into a microtube</w:t>
      </w:r>
      <w:r w:rsidR="00DC1FA5" w:rsidRPr="00A64073">
        <w:t xml:space="preserve">, add 10 </w:t>
      </w:r>
      <w:r w:rsidR="00C66A77">
        <w:rPr>
          <w:lang w:eastAsia="ja-JP"/>
        </w:rPr>
        <w:t>µ</w:t>
      </w:r>
      <w:r w:rsidR="00DC1FA5" w:rsidRPr="00A64073">
        <w:t>L of 0.5% trypan blue solution and then count the number of cells with a hemocytometer.</w:t>
      </w:r>
    </w:p>
    <w:p w14:paraId="666487C4" w14:textId="77777777" w:rsidR="00243B93" w:rsidRPr="00A64073" w:rsidRDefault="00243B93" w:rsidP="00A64073">
      <w:pPr>
        <w:pStyle w:val="ListParagraph"/>
        <w:pBdr>
          <w:top w:val="nil"/>
          <w:left w:val="nil"/>
          <w:bottom w:val="nil"/>
          <w:right w:val="nil"/>
          <w:between w:val="nil"/>
        </w:pBdr>
        <w:ind w:leftChars="0" w:left="0"/>
      </w:pPr>
    </w:p>
    <w:p w14:paraId="3920995B" w14:textId="2C140DE1" w:rsidR="00474B1D" w:rsidRPr="00A64073" w:rsidRDefault="00766888" w:rsidP="00A64073">
      <w:pPr>
        <w:pStyle w:val="ListParagraph"/>
        <w:numPr>
          <w:ilvl w:val="0"/>
          <w:numId w:val="22"/>
        </w:numPr>
        <w:pBdr>
          <w:top w:val="nil"/>
          <w:left w:val="nil"/>
          <w:bottom w:val="nil"/>
          <w:right w:val="nil"/>
          <w:between w:val="nil"/>
        </w:pBdr>
        <w:ind w:leftChars="0" w:left="0" w:firstLine="0"/>
      </w:pPr>
      <w:r w:rsidRPr="00A64073">
        <w:rPr>
          <w:lang w:eastAsia="ja-JP"/>
        </w:rPr>
        <w:t>T</w:t>
      </w:r>
      <w:r w:rsidR="00474B1D" w:rsidRPr="00A64073">
        <w:rPr>
          <w:lang w:eastAsia="ja-JP"/>
        </w:rPr>
        <w:t xml:space="preserve">ake out </w:t>
      </w:r>
      <w:r w:rsidR="00DC1FA5" w:rsidRPr="00A64073">
        <w:rPr>
          <w:lang w:eastAsia="ja-JP"/>
        </w:rPr>
        <w:t>PDL/</w:t>
      </w:r>
      <w:r w:rsidR="00474B1D" w:rsidRPr="00A64073">
        <w:rPr>
          <w:lang w:eastAsia="ja-JP"/>
        </w:rPr>
        <w:t xml:space="preserve">laminin-coated </w:t>
      </w:r>
      <w:r w:rsidR="0097438C" w:rsidRPr="00A64073">
        <w:rPr>
          <w:lang w:eastAsia="ja-JP"/>
        </w:rPr>
        <w:t>glass-bottom</w:t>
      </w:r>
      <w:r w:rsidR="00474B1D" w:rsidRPr="00A64073">
        <w:rPr>
          <w:lang w:eastAsia="ja-JP"/>
        </w:rPr>
        <w:t xml:space="preserve"> dishes from the </w:t>
      </w:r>
      <w:r w:rsidR="0014001F" w:rsidRPr="00A64073">
        <w:t xml:space="preserve">incubator and </w:t>
      </w:r>
      <w:r w:rsidR="00DC1FA5" w:rsidRPr="00A64073">
        <w:t>remove</w:t>
      </w:r>
      <w:r w:rsidR="0014001F" w:rsidRPr="00A64073">
        <w:t xml:space="preserve"> </w:t>
      </w:r>
      <w:r w:rsidR="00542B66" w:rsidRPr="00A64073">
        <w:t xml:space="preserve">the </w:t>
      </w:r>
      <w:r w:rsidR="0014001F" w:rsidRPr="00A64073">
        <w:t>neurobasal medium.</w:t>
      </w:r>
    </w:p>
    <w:p w14:paraId="0D16A25D" w14:textId="77777777" w:rsidR="003538C7" w:rsidRPr="00A64073" w:rsidRDefault="003538C7" w:rsidP="00A64073">
      <w:pPr>
        <w:pStyle w:val="ListParagraph"/>
        <w:pBdr>
          <w:top w:val="nil"/>
          <w:left w:val="nil"/>
          <w:bottom w:val="nil"/>
          <w:right w:val="nil"/>
          <w:between w:val="nil"/>
        </w:pBdr>
        <w:ind w:leftChars="0" w:left="0"/>
      </w:pPr>
    </w:p>
    <w:p w14:paraId="79C041EC" w14:textId="302544DC" w:rsidR="007C114E" w:rsidRPr="00A64073" w:rsidRDefault="00C427F6" w:rsidP="00A64073">
      <w:pPr>
        <w:pStyle w:val="ListParagraph"/>
        <w:numPr>
          <w:ilvl w:val="0"/>
          <w:numId w:val="22"/>
        </w:numPr>
        <w:pBdr>
          <w:top w:val="nil"/>
          <w:left w:val="nil"/>
          <w:bottom w:val="nil"/>
          <w:right w:val="nil"/>
          <w:between w:val="nil"/>
        </w:pBdr>
        <w:ind w:leftChars="0" w:left="0" w:firstLine="0"/>
      </w:pPr>
      <w:r w:rsidRPr="00A64073">
        <w:rPr>
          <w:lang w:eastAsia="ja-JP"/>
        </w:rPr>
        <w:t>Pipe</w:t>
      </w:r>
      <w:r w:rsidR="002B6FC3" w:rsidRPr="00A64073">
        <w:rPr>
          <w:lang w:eastAsia="ja-JP"/>
        </w:rPr>
        <w:t>t</w:t>
      </w:r>
      <w:r w:rsidRPr="00A64073">
        <w:rPr>
          <w:lang w:eastAsia="ja-JP"/>
        </w:rPr>
        <w:t>t</w:t>
      </w:r>
      <w:r w:rsidR="002B6FC3" w:rsidRPr="00A64073">
        <w:rPr>
          <w:lang w:eastAsia="ja-JP"/>
        </w:rPr>
        <w:t>e</w:t>
      </w:r>
      <w:r w:rsidR="00153D67" w:rsidRPr="00A64073">
        <w:t xml:space="preserve"> </w:t>
      </w:r>
      <w:r w:rsidR="00DC1FA5" w:rsidRPr="00A64073">
        <w:rPr>
          <w:lang w:eastAsia="ja-JP"/>
        </w:rPr>
        <w:t>0.5 mL</w:t>
      </w:r>
      <w:r w:rsidR="00381AC8" w:rsidRPr="00A64073">
        <w:rPr>
          <w:lang w:eastAsia="ja-JP"/>
        </w:rPr>
        <w:t xml:space="preserve"> of the </w:t>
      </w:r>
      <w:r w:rsidR="00153D67" w:rsidRPr="00A64073">
        <w:rPr>
          <w:lang w:eastAsia="ja-JP"/>
        </w:rPr>
        <w:t xml:space="preserve">cell suspension containing 2.0 </w:t>
      </w:r>
      <w:r w:rsidR="00C83D63" w:rsidRPr="00A64073">
        <w:rPr>
          <w:lang w:eastAsia="ja-JP"/>
        </w:rPr>
        <w:t xml:space="preserve">x </w:t>
      </w:r>
      <w:r w:rsidR="00153D67" w:rsidRPr="00A64073">
        <w:rPr>
          <w:lang w:eastAsia="ja-JP"/>
        </w:rPr>
        <w:t>10</w:t>
      </w:r>
      <w:r w:rsidR="00153D67" w:rsidRPr="00A64073">
        <w:rPr>
          <w:vertAlign w:val="superscript"/>
          <w:lang w:eastAsia="ja-JP"/>
        </w:rPr>
        <w:t>5</w:t>
      </w:r>
      <w:r w:rsidR="00153D67" w:rsidRPr="00A64073">
        <w:rPr>
          <w:lang w:eastAsia="ja-JP"/>
        </w:rPr>
        <w:t xml:space="preserve"> cells</w:t>
      </w:r>
      <w:r w:rsidR="009F75B3" w:rsidRPr="00A64073">
        <w:rPr>
          <w:lang w:eastAsia="ja-JP"/>
        </w:rPr>
        <w:t xml:space="preserve"> per dish</w:t>
      </w:r>
      <w:r w:rsidR="00C83D63" w:rsidRPr="00A64073">
        <w:rPr>
          <w:lang w:eastAsia="ja-JP"/>
        </w:rPr>
        <w:t xml:space="preserve"> and</w:t>
      </w:r>
      <w:r w:rsidR="00542B66" w:rsidRPr="00A64073">
        <w:rPr>
          <w:lang w:eastAsia="ja-JP"/>
        </w:rPr>
        <w:t xml:space="preserve"> i</w:t>
      </w:r>
      <w:r w:rsidR="00381AC8" w:rsidRPr="00A64073">
        <w:rPr>
          <w:lang w:eastAsia="ja-JP"/>
        </w:rPr>
        <w:t>ncubate</w:t>
      </w:r>
      <w:r w:rsidR="002361F9" w:rsidRPr="00A64073">
        <w:t xml:space="preserve"> in a humidified incubator</w:t>
      </w:r>
      <w:r w:rsidR="002361F9" w:rsidRPr="00A64073">
        <w:rPr>
          <w:lang w:eastAsia="ja-JP"/>
        </w:rPr>
        <w:t xml:space="preserve"> </w:t>
      </w:r>
      <w:r w:rsidR="002361F9" w:rsidRPr="00A64073">
        <w:t xml:space="preserve">at </w:t>
      </w:r>
      <w:r w:rsidR="002361F9" w:rsidRPr="00A64073">
        <w:rPr>
          <w:lang w:eastAsia="ja-JP"/>
        </w:rPr>
        <w:t xml:space="preserve">37 </w:t>
      </w:r>
      <w:r w:rsidR="002361F9" w:rsidRPr="00A64073">
        <w:t>°C with 5% CO</w:t>
      </w:r>
      <w:r w:rsidR="002361F9" w:rsidRPr="00A64073">
        <w:rPr>
          <w:vertAlign w:val="subscript"/>
        </w:rPr>
        <w:t xml:space="preserve">2 </w:t>
      </w:r>
      <w:r w:rsidR="002361F9" w:rsidRPr="00A64073">
        <w:t>for</w:t>
      </w:r>
      <w:r w:rsidR="002361F9" w:rsidRPr="00A64073">
        <w:rPr>
          <w:vertAlign w:val="subscript"/>
        </w:rPr>
        <w:t xml:space="preserve"> </w:t>
      </w:r>
      <w:r w:rsidR="002361F9" w:rsidRPr="00A64073">
        <w:t>3 h</w:t>
      </w:r>
      <w:r w:rsidR="00335781" w:rsidRPr="00A64073">
        <w:t>.</w:t>
      </w:r>
    </w:p>
    <w:p w14:paraId="665F5CB6" w14:textId="77777777" w:rsidR="003538C7" w:rsidRPr="00A64073" w:rsidRDefault="003538C7" w:rsidP="00A64073">
      <w:pPr>
        <w:pStyle w:val="ListParagraph"/>
        <w:pBdr>
          <w:top w:val="nil"/>
          <w:left w:val="nil"/>
          <w:bottom w:val="nil"/>
          <w:right w:val="nil"/>
          <w:between w:val="nil"/>
        </w:pBdr>
        <w:ind w:leftChars="0" w:left="0"/>
      </w:pPr>
    </w:p>
    <w:p w14:paraId="3AE7D494" w14:textId="3E273331" w:rsidR="00335781" w:rsidRPr="00A64073" w:rsidRDefault="00945FED" w:rsidP="00A64073">
      <w:pPr>
        <w:pStyle w:val="ListParagraph"/>
        <w:numPr>
          <w:ilvl w:val="0"/>
          <w:numId w:val="22"/>
        </w:numPr>
        <w:pBdr>
          <w:top w:val="nil"/>
          <w:left w:val="nil"/>
          <w:bottom w:val="nil"/>
          <w:right w:val="nil"/>
          <w:between w:val="nil"/>
        </w:pBdr>
        <w:ind w:leftChars="0" w:left="0" w:firstLine="0"/>
        <w:rPr>
          <w:lang w:eastAsia="ja-JP"/>
        </w:rPr>
      </w:pPr>
      <w:r w:rsidRPr="00A64073">
        <w:rPr>
          <w:lang w:eastAsia="ja-JP"/>
        </w:rPr>
        <w:t>Replace the medium</w:t>
      </w:r>
      <w:r w:rsidR="00C83D63" w:rsidRPr="00A64073">
        <w:rPr>
          <w:lang w:eastAsia="ja-JP"/>
        </w:rPr>
        <w:t xml:space="preserve"> with</w:t>
      </w:r>
      <w:r w:rsidRPr="00A64073">
        <w:rPr>
          <w:lang w:eastAsia="ja-JP"/>
        </w:rPr>
        <w:t xml:space="preserve"> </w:t>
      </w:r>
      <w:r w:rsidR="00DC1FA5" w:rsidRPr="00A64073">
        <w:rPr>
          <w:lang w:eastAsia="ja-JP"/>
        </w:rPr>
        <w:t>0.5 mL</w:t>
      </w:r>
      <w:r w:rsidRPr="00A64073">
        <w:rPr>
          <w:lang w:eastAsia="ja-JP"/>
        </w:rPr>
        <w:t xml:space="preserve"> of neurobasal </w:t>
      </w:r>
      <w:r w:rsidR="00DC1FA5" w:rsidRPr="00A64073">
        <w:rPr>
          <w:lang w:eastAsia="ja-JP"/>
        </w:rPr>
        <w:t>medium containing</w:t>
      </w:r>
      <w:r w:rsidRPr="00A64073">
        <w:rPr>
          <w:lang w:eastAsia="ja-JP"/>
        </w:rPr>
        <w:t xml:space="preserve"> 2% B-27</w:t>
      </w:r>
      <w:r w:rsidR="0097438C" w:rsidRPr="00A64073">
        <w:rPr>
          <w:lang w:eastAsia="ja-JP"/>
        </w:rPr>
        <w:t xml:space="preserve"> supplement</w:t>
      </w:r>
      <w:r w:rsidR="00DC1FA5" w:rsidRPr="00A64073">
        <w:rPr>
          <w:lang w:eastAsia="ja-JP"/>
        </w:rPr>
        <w:t xml:space="preserve">, </w:t>
      </w:r>
      <w:r w:rsidRPr="00A64073">
        <w:rPr>
          <w:lang w:eastAsia="ja-JP"/>
        </w:rPr>
        <w:t>glutamine</w:t>
      </w:r>
      <w:r w:rsidR="00B52495" w:rsidRPr="00A64073">
        <w:rPr>
          <w:lang w:eastAsia="ja-JP"/>
        </w:rPr>
        <w:t xml:space="preserve"> </w:t>
      </w:r>
      <w:r w:rsidR="00DC1FA5" w:rsidRPr="00A64073">
        <w:rPr>
          <w:lang w:eastAsia="ja-JP"/>
        </w:rPr>
        <w:t>(1 mM), penicillin (100 U/mL), and streptomycin (100 µg/mL).</w:t>
      </w:r>
      <w:r w:rsidRPr="00A64073">
        <w:rPr>
          <w:lang w:eastAsia="ja-JP"/>
        </w:rPr>
        <w:t xml:space="preserve"> </w:t>
      </w:r>
      <w:r w:rsidR="00DC1FA5" w:rsidRPr="00A64073">
        <w:rPr>
          <w:lang w:eastAsia="ja-JP"/>
        </w:rPr>
        <w:t>C</w:t>
      </w:r>
      <w:r w:rsidRPr="00A64073">
        <w:rPr>
          <w:lang w:eastAsia="ja-JP"/>
        </w:rPr>
        <w:t xml:space="preserve">ulture </w:t>
      </w:r>
      <w:r w:rsidR="00C83D63" w:rsidRPr="00A64073">
        <w:rPr>
          <w:lang w:eastAsia="ja-JP"/>
        </w:rPr>
        <w:t xml:space="preserve">the </w:t>
      </w:r>
      <w:r w:rsidRPr="00A64073">
        <w:rPr>
          <w:lang w:eastAsia="ja-JP"/>
        </w:rPr>
        <w:t xml:space="preserve">neurons </w:t>
      </w:r>
      <w:r w:rsidR="00474B1D" w:rsidRPr="00A64073">
        <w:rPr>
          <w:lang w:eastAsia="ja-JP"/>
        </w:rPr>
        <w:t xml:space="preserve">in a humidified </w:t>
      </w:r>
      <w:r w:rsidR="00474B1D" w:rsidRPr="00A64073">
        <w:t xml:space="preserve">incubator </w:t>
      </w:r>
      <w:r w:rsidR="00DC1FA5" w:rsidRPr="00A64073">
        <w:t xml:space="preserve">for 3 days </w:t>
      </w:r>
      <w:r w:rsidR="00153D67" w:rsidRPr="00A64073">
        <w:t xml:space="preserve">at </w:t>
      </w:r>
      <w:r w:rsidR="00153D67" w:rsidRPr="00A64073">
        <w:rPr>
          <w:lang w:eastAsia="ja-JP"/>
        </w:rPr>
        <w:t xml:space="preserve">37 </w:t>
      </w:r>
      <w:r w:rsidR="00153D67" w:rsidRPr="00A64073">
        <w:t>°C with 5% CO</w:t>
      </w:r>
      <w:r w:rsidR="00153D67" w:rsidRPr="00A64073">
        <w:rPr>
          <w:vertAlign w:val="subscript"/>
        </w:rPr>
        <w:t>2</w:t>
      </w:r>
      <w:r w:rsidRPr="00A64073">
        <w:rPr>
          <w:lang w:eastAsia="ja-JP"/>
        </w:rPr>
        <w:t>.</w:t>
      </w:r>
    </w:p>
    <w:p w14:paraId="38624306" w14:textId="77777777" w:rsidR="006D0FB6" w:rsidRPr="00A64073" w:rsidRDefault="006D0FB6" w:rsidP="00A64073">
      <w:pPr>
        <w:pStyle w:val="ListParagraph"/>
        <w:pBdr>
          <w:top w:val="nil"/>
          <w:left w:val="nil"/>
          <w:bottom w:val="nil"/>
          <w:right w:val="nil"/>
          <w:between w:val="nil"/>
        </w:pBdr>
        <w:ind w:leftChars="0" w:left="0"/>
      </w:pPr>
    </w:p>
    <w:p w14:paraId="3965A41B" w14:textId="20CF8B75" w:rsidR="0075516B" w:rsidRPr="00A64073" w:rsidRDefault="00C435E4" w:rsidP="00A64073">
      <w:pPr>
        <w:pStyle w:val="ListParagraph"/>
        <w:numPr>
          <w:ilvl w:val="0"/>
          <w:numId w:val="44"/>
        </w:numPr>
        <w:pBdr>
          <w:top w:val="nil"/>
          <w:left w:val="nil"/>
          <w:bottom w:val="nil"/>
          <w:right w:val="nil"/>
          <w:between w:val="nil"/>
        </w:pBdr>
        <w:ind w:leftChars="0" w:left="0" w:firstLine="0"/>
        <w:rPr>
          <w:b/>
          <w:highlight w:val="yellow"/>
        </w:rPr>
      </w:pPr>
      <w:r w:rsidRPr="00A64073">
        <w:rPr>
          <w:b/>
          <w:highlight w:val="yellow"/>
        </w:rPr>
        <w:t xml:space="preserve">Single </w:t>
      </w:r>
      <w:r w:rsidR="008528DF" w:rsidRPr="00A64073">
        <w:rPr>
          <w:b/>
          <w:highlight w:val="yellow"/>
        </w:rPr>
        <w:t>s</w:t>
      </w:r>
      <w:r w:rsidRPr="00A64073">
        <w:rPr>
          <w:b/>
          <w:highlight w:val="yellow"/>
        </w:rPr>
        <w:t xml:space="preserve">peckle </w:t>
      </w:r>
      <w:r w:rsidR="008528DF" w:rsidRPr="00A64073">
        <w:rPr>
          <w:b/>
          <w:highlight w:val="yellow"/>
        </w:rPr>
        <w:t>i</w:t>
      </w:r>
      <w:r w:rsidRPr="00A64073">
        <w:rPr>
          <w:b/>
          <w:highlight w:val="yellow"/>
        </w:rPr>
        <w:t>maging</w:t>
      </w:r>
      <w:r w:rsidR="000C298C" w:rsidRPr="00A64073">
        <w:rPr>
          <w:b/>
          <w:highlight w:val="yellow"/>
        </w:rPr>
        <w:t xml:space="preserve"> </w:t>
      </w:r>
      <w:r w:rsidR="00D67941" w:rsidRPr="00A64073">
        <w:rPr>
          <w:b/>
          <w:highlight w:val="yellow"/>
        </w:rPr>
        <w:t>at</w:t>
      </w:r>
      <w:r w:rsidR="000C298C" w:rsidRPr="00A64073">
        <w:rPr>
          <w:b/>
          <w:highlight w:val="yellow"/>
        </w:rPr>
        <w:t xml:space="preserve"> </w:t>
      </w:r>
      <w:r w:rsidR="00DC4DB4" w:rsidRPr="00A64073">
        <w:rPr>
          <w:b/>
          <w:highlight w:val="yellow"/>
        </w:rPr>
        <w:t xml:space="preserve">neuronal </w:t>
      </w:r>
      <w:r w:rsidR="00771B76" w:rsidRPr="00A64073">
        <w:rPr>
          <w:b/>
          <w:highlight w:val="yellow"/>
        </w:rPr>
        <w:t>g</w:t>
      </w:r>
      <w:r w:rsidR="000C298C" w:rsidRPr="00A64073">
        <w:rPr>
          <w:b/>
          <w:highlight w:val="yellow"/>
        </w:rPr>
        <w:t xml:space="preserve">rowth </w:t>
      </w:r>
      <w:r w:rsidR="00771B76" w:rsidRPr="00A64073">
        <w:rPr>
          <w:b/>
          <w:highlight w:val="yellow"/>
        </w:rPr>
        <w:t>c</w:t>
      </w:r>
      <w:r w:rsidR="000C298C" w:rsidRPr="00A64073">
        <w:rPr>
          <w:b/>
          <w:highlight w:val="yellow"/>
        </w:rPr>
        <w:t>ones</w:t>
      </w:r>
    </w:p>
    <w:p w14:paraId="5853D087" w14:textId="77777777" w:rsidR="00C23DD4" w:rsidRPr="00A64073" w:rsidRDefault="00C23DD4" w:rsidP="00A64073">
      <w:pPr>
        <w:pStyle w:val="ListParagraph"/>
        <w:pBdr>
          <w:top w:val="nil"/>
          <w:left w:val="nil"/>
          <w:bottom w:val="nil"/>
          <w:right w:val="nil"/>
          <w:between w:val="nil"/>
        </w:pBdr>
        <w:ind w:leftChars="0" w:left="0"/>
        <w:rPr>
          <w:b/>
        </w:rPr>
      </w:pPr>
    </w:p>
    <w:p w14:paraId="7820F53B" w14:textId="09CE7B78" w:rsidR="00220C4F" w:rsidRPr="00A64073" w:rsidRDefault="00624739" w:rsidP="00A64073">
      <w:pPr>
        <w:pStyle w:val="ListParagraph"/>
        <w:widowControl/>
        <w:numPr>
          <w:ilvl w:val="0"/>
          <w:numId w:val="23"/>
        </w:numPr>
        <w:ind w:leftChars="0" w:left="0" w:firstLine="0"/>
        <w:contextualSpacing/>
        <w:rPr>
          <w:highlight w:val="yellow"/>
        </w:rPr>
      </w:pPr>
      <w:r w:rsidRPr="00A64073">
        <w:rPr>
          <w:highlight w:val="yellow"/>
          <w:lang w:eastAsia="ja-JP"/>
        </w:rPr>
        <w:t xml:space="preserve">On day </w:t>
      </w:r>
      <w:r w:rsidRPr="00A64073">
        <w:rPr>
          <w:i/>
          <w:iCs/>
          <w:highlight w:val="yellow"/>
          <w:lang w:eastAsia="ja-JP"/>
        </w:rPr>
        <w:t>in vitro</w:t>
      </w:r>
      <w:r w:rsidRPr="00A64073">
        <w:rPr>
          <w:highlight w:val="yellow"/>
          <w:lang w:eastAsia="ja-JP"/>
        </w:rPr>
        <w:t xml:space="preserve"> (DIV)</w:t>
      </w:r>
      <w:r w:rsidR="00083BEA" w:rsidRPr="00A64073">
        <w:rPr>
          <w:highlight w:val="yellow"/>
          <w:lang w:eastAsia="ja-JP"/>
        </w:rPr>
        <w:t xml:space="preserve"> </w:t>
      </w:r>
      <w:r w:rsidRPr="00A64073">
        <w:rPr>
          <w:highlight w:val="yellow"/>
          <w:lang w:eastAsia="ja-JP"/>
        </w:rPr>
        <w:t>3, treat</w:t>
      </w:r>
      <w:r w:rsidR="00083BEA" w:rsidRPr="00A64073">
        <w:rPr>
          <w:highlight w:val="yellow"/>
          <w:lang w:eastAsia="ja-JP"/>
        </w:rPr>
        <w:t xml:space="preserve"> </w:t>
      </w:r>
      <w:r w:rsidR="00C83D63" w:rsidRPr="00A64073">
        <w:rPr>
          <w:highlight w:val="yellow"/>
          <w:lang w:eastAsia="ja-JP"/>
        </w:rPr>
        <w:t xml:space="preserve">the </w:t>
      </w:r>
      <w:r w:rsidR="00083BEA" w:rsidRPr="00A64073">
        <w:rPr>
          <w:highlight w:val="yellow"/>
          <w:lang w:eastAsia="ja-JP"/>
        </w:rPr>
        <w:t xml:space="preserve">neurons with </w:t>
      </w:r>
      <w:r w:rsidR="000F6CB7" w:rsidRPr="00A64073">
        <w:rPr>
          <w:highlight w:val="yellow"/>
        </w:rPr>
        <w:t>tetramethyl-rhodamine</w:t>
      </w:r>
      <w:r w:rsidR="000F6CB7" w:rsidRPr="00A64073">
        <w:rPr>
          <w:highlight w:val="yellow"/>
          <w:lang w:eastAsia="ja-JP"/>
        </w:rPr>
        <w:t xml:space="preserve"> (</w:t>
      </w:r>
      <w:r w:rsidR="00083BEA" w:rsidRPr="00A64073">
        <w:rPr>
          <w:highlight w:val="yellow"/>
          <w:lang w:eastAsia="ja-JP"/>
        </w:rPr>
        <w:t>TMR</w:t>
      </w:r>
      <w:r w:rsidR="000F6CB7" w:rsidRPr="00A64073">
        <w:rPr>
          <w:highlight w:val="yellow"/>
          <w:lang w:eastAsia="ja-JP"/>
        </w:rPr>
        <w:t>)</w:t>
      </w:r>
      <w:r w:rsidR="00083BEA" w:rsidRPr="00A64073">
        <w:rPr>
          <w:highlight w:val="yellow"/>
          <w:lang w:eastAsia="ja-JP"/>
        </w:rPr>
        <w:t xml:space="preserve"> ligand at </w:t>
      </w:r>
      <w:r w:rsidR="00DC1FA5" w:rsidRPr="00A64073">
        <w:rPr>
          <w:highlight w:val="yellow"/>
          <w:lang w:eastAsia="ja-JP"/>
        </w:rPr>
        <w:t xml:space="preserve">a dilution of </w:t>
      </w:r>
      <w:r w:rsidR="00083BEA" w:rsidRPr="00A64073">
        <w:rPr>
          <w:highlight w:val="yellow"/>
          <w:lang w:eastAsia="ja-JP"/>
        </w:rPr>
        <w:t>1:2000</w:t>
      </w:r>
      <w:r w:rsidR="00542B66" w:rsidRPr="00A64073">
        <w:rPr>
          <w:highlight w:val="yellow"/>
          <w:lang w:eastAsia="ja-JP"/>
        </w:rPr>
        <w:t xml:space="preserve"> dilution in culture medium</w:t>
      </w:r>
      <w:r w:rsidR="00DC1FA5" w:rsidRPr="00A64073">
        <w:rPr>
          <w:highlight w:val="yellow"/>
          <w:lang w:eastAsia="ja-JP"/>
        </w:rPr>
        <w:t xml:space="preserve">. Maintain </w:t>
      </w:r>
      <w:r w:rsidR="00C83D63" w:rsidRPr="00A64073">
        <w:rPr>
          <w:highlight w:val="yellow"/>
          <w:lang w:eastAsia="ja-JP"/>
        </w:rPr>
        <w:t xml:space="preserve">the </w:t>
      </w:r>
      <w:r w:rsidR="0097438C" w:rsidRPr="00A64073">
        <w:rPr>
          <w:highlight w:val="yellow"/>
          <w:lang w:eastAsia="ja-JP"/>
        </w:rPr>
        <w:t>neuron</w:t>
      </w:r>
      <w:r w:rsidR="00DC1FA5" w:rsidRPr="00A64073">
        <w:rPr>
          <w:highlight w:val="yellow"/>
          <w:lang w:eastAsia="ja-JP"/>
        </w:rPr>
        <w:t>s</w:t>
      </w:r>
      <w:r w:rsidR="00083BEA" w:rsidRPr="00A64073">
        <w:rPr>
          <w:highlight w:val="yellow"/>
        </w:rPr>
        <w:t xml:space="preserve"> </w:t>
      </w:r>
      <w:r w:rsidR="0097438C" w:rsidRPr="00A64073">
        <w:rPr>
          <w:highlight w:val="yellow"/>
        </w:rPr>
        <w:t xml:space="preserve">for 1 h </w:t>
      </w:r>
      <w:r w:rsidR="002361F9" w:rsidRPr="00A64073">
        <w:rPr>
          <w:highlight w:val="yellow"/>
        </w:rPr>
        <w:t xml:space="preserve">at </w:t>
      </w:r>
      <w:r w:rsidR="002361F9" w:rsidRPr="00A64073">
        <w:rPr>
          <w:highlight w:val="yellow"/>
          <w:lang w:eastAsia="ja-JP"/>
        </w:rPr>
        <w:t xml:space="preserve">37 </w:t>
      </w:r>
      <w:r w:rsidR="002361F9" w:rsidRPr="00A64073">
        <w:rPr>
          <w:highlight w:val="yellow"/>
        </w:rPr>
        <w:t>°C with 5% CO</w:t>
      </w:r>
      <w:r w:rsidR="002361F9" w:rsidRPr="00A64073">
        <w:rPr>
          <w:highlight w:val="yellow"/>
          <w:vertAlign w:val="subscript"/>
        </w:rPr>
        <w:t>2</w:t>
      </w:r>
      <w:r w:rsidR="00220C4F" w:rsidRPr="00A64073">
        <w:rPr>
          <w:highlight w:val="yellow"/>
        </w:rPr>
        <w:t>.</w:t>
      </w:r>
    </w:p>
    <w:p w14:paraId="6941E99C" w14:textId="77777777" w:rsidR="003538C7" w:rsidRPr="00A64073" w:rsidRDefault="003538C7" w:rsidP="00A64073">
      <w:pPr>
        <w:pStyle w:val="ListParagraph"/>
        <w:widowControl/>
        <w:ind w:leftChars="0" w:left="0"/>
        <w:contextualSpacing/>
        <w:rPr>
          <w:highlight w:val="yellow"/>
        </w:rPr>
      </w:pPr>
    </w:p>
    <w:p w14:paraId="236CC2C2" w14:textId="080C5EA3" w:rsidR="00220C4F" w:rsidRPr="00A64073" w:rsidRDefault="00220C4F" w:rsidP="00A64073">
      <w:pPr>
        <w:pStyle w:val="ListParagraph"/>
        <w:widowControl/>
        <w:numPr>
          <w:ilvl w:val="0"/>
          <w:numId w:val="23"/>
        </w:numPr>
        <w:ind w:leftChars="0" w:left="0" w:firstLine="0"/>
        <w:contextualSpacing/>
        <w:rPr>
          <w:highlight w:val="yellow"/>
        </w:rPr>
      </w:pPr>
      <w:r w:rsidRPr="00A64073">
        <w:rPr>
          <w:highlight w:val="yellow"/>
        </w:rPr>
        <w:t xml:space="preserve">Wash the TMR ligand </w:t>
      </w:r>
      <w:r w:rsidR="00DA4381" w:rsidRPr="00A64073">
        <w:rPr>
          <w:highlight w:val="yellow"/>
        </w:rPr>
        <w:t>three</w:t>
      </w:r>
      <w:r w:rsidRPr="00A64073">
        <w:rPr>
          <w:highlight w:val="yellow"/>
        </w:rPr>
        <w:t xml:space="preserve"> times with pre-warmed PBS. </w:t>
      </w:r>
    </w:p>
    <w:p w14:paraId="3AAD9679" w14:textId="77777777" w:rsidR="003538C7" w:rsidRPr="00A64073" w:rsidRDefault="003538C7" w:rsidP="00A64073">
      <w:pPr>
        <w:pStyle w:val="ListParagraph"/>
        <w:widowControl/>
        <w:ind w:leftChars="0" w:left="0"/>
        <w:contextualSpacing/>
        <w:rPr>
          <w:highlight w:val="yellow"/>
        </w:rPr>
      </w:pPr>
    </w:p>
    <w:p w14:paraId="48EC0209" w14:textId="0143E170" w:rsidR="007E0000" w:rsidRPr="00A64073" w:rsidRDefault="007E0000" w:rsidP="00A64073">
      <w:pPr>
        <w:pStyle w:val="ListParagraph"/>
        <w:numPr>
          <w:ilvl w:val="0"/>
          <w:numId w:val="23"/>
        </w:numPr>
        <w:pBdr>
          <w:top w:val="nil"/>
          <w:left w:val="nil"/>
          <w:bottom w:val="nil"/>
          <w:right w:val="nil"/>
          <w:between w:val="nil"/>
        </w:pBdr>
        <w:ind w:leftChars="0" w:left="0" w:firstLine="0"/>
        <w:rPr>
          <w:highlight w:val="yellow"/>
          <w:lang w:eastAsia="ja-JP"/>
        </w:rPr>
      </w:pPr>
      <w:r w:rsidRPr="00A64073">
        <w:rPr>
          <w:highlight w:val="yellow"/>
          <w:lang w:eastAsia="ja-JP"/>
        </w:rPr>
        <w:t xml:space="preserve">Remove </w:t>
      </w:r>
      <w:r w:rsidR="00C83D63" w:rsidRPr="00A64073">
        <w:rPr>
          <w:highlight w:val="yellow"/>
          <w:lang w:eastAsia="ja-JP"/>
        </w:rPr>
        <w:t xml:space="preserve">the </w:t>
      </w:r>
      <w:r w:rsidRPr="00A64073">
        <w:rPr>
          <w:highlight w:val="yellow"/>
          <w:lang w:eastAsia="ja-JP"/>
        </w:rPr>
        <w:t xml:space="preserve">PBS and </w:t>
      </w:r>
      <w:r w:rsidR="002B6FC3" w:rsidRPr="00A64073">
        <w:rPr>
          <w:highlight w:val="yellow"/>
          <w:lang w:eastAsia="ja-JP"/>
        </w:rPr>
        <w:t>pipette</w:t>
      </w:r>
      <w:r w:rsidRPr="00A64073">
        <w:rPr>
          <w:highlight w:val="yellow"/>
          <w:lang w:eastAsia="ja-JP"/>
        </w:rPr>
        <w:t xml:space="preserve"> </w:t>
      </w:r>
      <w:r w:rsidR="0097438C" w:rsidRPr="00A64073">
        <w:rPr>
          <w:highlight w:val="yellow"/>
          <w:lang w:eastAsia="ja-JP"/>
        </w:rPr>
        <w:t>0.5 mL</w:t>
      </w:r>
      <w:r w:rsidRPr="00A64073">
        <w:rPr>
          <w:highlight w:val="yellow"/>
          <w:lang w:eastAsia="ja-JP"/>
        </w:rPr>
        <w:t xml:space="preserve"> of warmed</w:t>
      </w:r>
      <w:r w:rsidR="0097438C" w:rsidRPr="00A64073">
        <w:rPr>
          <w:highlight w:val="yellow"/>
        </w:rPr>
        <w:t xml:space="preserve"> </w:t>
      </w:r>
      <w:r w:rsidR="0097438C" w:rsidRPr="00A64073">
        <w:rPr>
          <w:highlight w:val="yellow"/>
          <w:lang w:eastAsia="ja-JP"/>
        </w:rPr>
        <w:t>Leibovitz's L-15 medium</w:t>
      </w:r>
      <w:r w:rsidRPr="00A64073">
        <w:rPr>
          <w:highlight w:val="yellow"/>
          <w:lang w:eastAsia="ja-JP"/>
        </w:rPr>
        <w:t xml:space="preserve"> </w:t>
      </w:r>
      <w:r w:rsidR="0097438C" w:rsidRPr="00A64073">
        <w:rPr>
          <w:highlight w:val="yellow"/>
          <w:lang w:eastAsia="ja-JP"/>
        </w:rPr>
        <w:t>containing 2% B-27 supplement, glutamine (1 mM), penicillin (100 U/mL), and streptomycin (100 µg/mL)</w:t>
      </w:r>
      <w:r w:rsidRPr="00A64073">
        <w:rPr>
          <w:highlight w:val="yellow"/>
          <w:lang w:eastAsia="ja-JP"/>
        </w:rPr>
        <w:t>.</w:t>
      </w:r>
    </w:p>
    <w:p w14:paraId="228999CD" w14:textId="77777777" w:rsidR="003538C7" w:rsidRPr="00A64073" w:rsidRDefault="003538C7" w:rsidP="00A64073">
      <w:pPr>
        <w:pStyle w:val="ListParagraph"/>
        <w:pBdr>
          <w:top w:val="nil"/>
          <w:left w:val="nil"/>
          <w:bottom w:val="nil"/>
          <w:right w:val="nil"/>
          <w:between w:val="nil"/>
        </w:pBdr>
        <w:ind w:leftChars="0" w:left="0"/>
        <w:rPr>
          <w:highlight w:val="yellow"/>
          <w:lang w:eastAsia="ja-JP"/>
        </w:rPr>
      </w:pPr>
    </w:p>
    <w:p w14:paraId="74A2649F" w14:textId="1962F53B" w:rsidR="007E0000" w:rsidRPr="00A64073" w:rsidRDefault="0097438C" w:rsidP="00A64073">
      <w:pPr>
        <w:pStyle w:val="ListParagraph"/>
        <w:widowControl/>
        <w:numPr>
          <w:ilvl w:val="0"/>
          <w:numId w:val="23"/>
        </w:numPr>
        <w:ind w:leftChars="0" w:left="0" w:firstLine="0"/>
        <w:contextualSpacing/>
        <w:rPr>
          <w:highlight w:val="yellow"/>
        </w:rPr>
      </w:pPr>
      <w:bookmarkStart w:id="6" w:name="_Hlk83800026"/>
      <w:r w:rsidRPr="00A64073">
        <w:rPr>
          <w:highlight w:val="yellow"/>
          <w:lang w:eastAsia="ja-JP"/>
        </w:rPr>
        <w:t>Maintain</w:t>
      </w:r>
      <w:r w:rsidR="007E0000" w:rsidRPr="00A64073">
        <w:rPr>
          <w:highlight w:val="yellow"/>
          <w:lang w:eastAsia="ja-JP"/>
        </w:rPr>
        <w:t xml:space="preserve"> neurons </w:t>
      </w:r>
      <w:r w:rsidRPr="00A64073">
        <w:rPr>
          <w:highlight w:val="yellow"/>
        </w:rPr>
        <w:t xml:space="preserve">for 1 h at </w:t>
      </w:r>
      <w:r w:rsidRPr="00A64073">
        <w:rPr>
          <w:highlight w:val="yellow"/>
          <w:lang w:eastAsia="ja-JP"/>
        </w:rPr>
        <w:t xml:space="preserve">37 </w:t>
      </w:r>
      <w:r w:rsidRPr="00A64073">
        <w:rPr>
          <w:highlight w:val="yellow"/>
        </w:rPr>
        <w:t>°C.</w:t>
      </w:r>
    </w:p>
    <w:bookmarkEnd w:id="6"/>
    <w:p w14:paraId="3F0B76CE" w14:textId="77777777" w:rsidR="003538C7" w:rsidRPr="00A64073" w:rsidRDefault="003538C7" w:rsidP="00A64073">
      <w:pPr>
        <w:pStyle w:val="ListParagraph"/>
        <w:widowControl/>
        <w:ind w:leftChars="0" w:left="0"/>
        <w:contextualSpacing/>
        <w:rPr>
          <w:highlight w:val="yellow"/>
        </w:rPr>
      </w:pPr>
    </w:p>
    <w:p w14:paraId="7D405C4D" w14:textId="5525D1AF" w:rsidR="000D7B62" w:rsidRPr="00A64073" w:rsidRDefault="0097438C" w:rsidP="00A64073">
      <w:pPr>
        <w:pStyle w:val="ListParagraph"/>
        <w:widowControl/>
        <w:numPr>
          <w:ilvl w:val="0"/>
          <w:numId w:val="23"/>
        </w:numPr>
        <w:ind w:leftChars="0" w:left="0" w:firstLine="0"/>
        <w:contextualSpacing/>
        <w:rPr>
          <w:highlight w:val="yellow"/>
        </w:rPr>
      </w:pPr>
      <w:r w:rsidRPr="00A64073">
        <w:rPr>
          <w:highlight w:val="yellow"/>
          <w:lang w:eastAsia="ja-JP"/>
        </w:rPr>
        <w:t>T</w:t>
      </w:r>
      <w:r w:rsidR="0049423F" w:rsidRPr="00A64073">
        <w:rPr>
          <w:highlight w:val="yellow"/>
          <w:lang w:eastAsia="ja-JP"/>
        </w:rPr>
        <w:t>urn on</w:t>
      </w:r>
      <w:r w:rsidR="000D7B62" w:rsidRPr="00A64073">
        <w:rPr>
          <w:highlight w:val="yellow"/>
          <w:lang w:eastAsia="ja-JP"/>
        </w:rPr>
        <w:t xml:space="preserve"> </w:t>
      </w:r>
      <w:r w:rsidR="0049423F" w:rsidRPr="00A64073">
        <w:rPr>
          <w:highlight w:val="yellow"/>
          <w:lang w:eastAsia="ja-JP"/>
        </w:rPr>
        <w:t>an epifluorescen</w:t>
      </w:r>
      <w:r w:rsidRPr="00A64073">
        <w:rPr>
          <w:highlight w:val="yellow"/>
          <w:lang w:eastAsia="ja-JP"/>
        </w:rPr>
        <w:t>ce</w:t>
      </w:r>
      <w:r w:rsidR="0049423F" w:rsidRPr="00A64073">
        <w:rPr>
          <w:highlight w:val="yellow"/>
          <w:lang w:eastAsia="ja-JP"/>
        </w:rPr>
        <w:t xml:space="preserve"> microscope and set </w:t>
      </w:r>
      <w:r w:rsidR="000D7B62" w:rsidRPr="00A64073">
        <w:rPr>
          <w:highlight w:val="yellow"/>
          <w:lang w:eastAsia="ja-JP"/>
        </w:rPr>
        <w:t xml:space="preserve">the stage-top incubator </w:t>
      </w:r>
      <w:r w:rsidRPr="00A64073">
        <w:rPr>
          <w:highlight w:val="yellow"/>
          <w:lang w:eastAsia="ja-JP"/>
        </w:rPr>
        <w:t>to</w:t>
      </w:r>
      <w:r w:rsidR="000D7B62" w:rsidRPr="00A64073">
        <w:rPr>
          <w:highlight w:val="yellow"/>
          <w:lang w:eastAsia="ja-JP"/>
        </w:rPr>
        <w:t xml:space="preserve"> 37 </w:t>
      </w:r>
      <w:r w:rsidR="000D7B62" w:rsidRPr="00A64073">
        <w:rPr>
          <w:highlight w:val="yellow"/>
        </w:rPr>
        <w:t>°C.</w:t>
      </w:r>
    </w:p>
    <w:p w14:paraId="6177CF3D" w14:textId="77777777" w:rsidR="00624739" w:rsidRPr="00A64073" w:rsidRDefault="00624739" w:rsidP="00A64073">
      <w:pPr>
        <w:pStyle w:val="ListParagraph"/>
        <w:widowControl/>
        <w:ind w:leftChars="0" w:left="0"/>
        <w:contextualSpacing/>
        <w:rPr>
          <w:lang w:eastAsia="ja-JP"/>
        </w:rPr>
      </w:pPr>
    </w:p>
    <w:p w14:paraId="6AD7040F" w14:textId="20ED4A1E" w:rsidR="00624739" w:rsidRPr="00A64073" w:rsidRDefault="00C23DD4">
      <w:pPr>
        <w:widowControl/>
        <w:contextualSpacing/>
        <w:rPr>
          <w:lang w:eastAsia="ja-JP"/>
        </w:rPr>
      </w:pPr>
      <w:r w:rsidRPr="00A64073">
        <w:rPr>
          <w:lang w:eastAsia="ja-JP"/>
        </w:rPr>
        <w:t>NOTE</w:t>
      </w:r>
      <w:r w:rsidR="00624739" w:rsidRPr="00A64073">
        <w:rPr>
          <w:lang w:eastAsia="ja-JP"/>
        </w:rPr>
        <w:t>:</w:t>
      </w:r>
      <w:r w:rsidR="00780705" w:rsidRPr="00A64073">
        <w:rPr>
          <w:lang w:eastAsia="ja-JP"/>
        </w:rPr>
        <w:t xml:space="preserve"> </w:t>
      </w:r>
      <w:r w:rsidR="00166B3A" w:rsidRPr="00A64073">
        <w:rPr>
          <w:lang w:eastAsia="ja-JP"/>
        </w:rPr>
        <w:t>The present protocol</w:t>
      </w:r>
      <w:r w:rsidR="00915035" w:rsidRPr="00A64073">
        <w:rPr>
          <w:lang w:eastAsia="ja-JP"/>
        </w:rPr>
        <w:t xml:space="preserve"> </w:t>
      </w:r>
      <w:r w:rsidR="005578AA" w:rsidRPr="00A64073">
        <w:rPr>
          <w:lang w:eastAsia="ja-JP"/>
        </w:rPr>
        <w:t>use</w:t>
      </w:r>
      <w:r w:rsidR="00166B3A" w:rsidRPr="00A64073">
        <w:rPr>
          <w:lang w:eastAsia="ja-JP"/>
        </w:rPr>
        <w:t>s</w:t>
      </w:r>
      <w:r w:rsidR="00624739" w:rsidRPr="00A64073">
        <w:t xml:space="preserve"> </w:t>
      </w:r>
      <w:r w:rsidR="00283A12" w:rsidRPr="00A64073">
        <w:t xml:space="preserve">an </w:t>
      </w:r>
      <w:r w:rsidR="00624739" w:rsidRPr="00A64073">
        <w:t>epifluorescence microscope</w:t>
      </w:r>
      <w:r w:rsidR="005578AA" w:rsidRPr="00A64073">
        <w:t xml:space="preserve"> equipped with</w:t>
      </w:r>
      <w:r w:rsidR="00624739" w:rsidRPr="00A64073">
        <w:t xml:space="preserve"> a complementary </w:t>
      </w:r>
      <w:r w:rsidR="00C83D63" w:rsidRPr="00A64073">
        <w:t>metal-</w:t>
      </w:r>
      <w:r w:rsidR="00624739" w:rsidRPr="00A64073">
        <w:t xml:space="preserve">oxide semiconductor </w:t>
      </w:r>
      <w:r w:rsidR="00166B3A" w:rsidRPr="00A64073">
        <w:t>camera</w:t>
      </w:r>
      <w:r w:rsidR="004618FF" w:rsidRPr="00A64073">
        <w:t>,</w:t>
      </w:r>
      <w:r w:rsidR="00DF54B4" w:rsidRPr="00A64073">
        <w:t xml:space="preserve"> </w:t>
      </w:r>
      <w:r w:rsidR="003F039E" w:rsidRPr="00A64073">
        <w:t>a 100x</w:t>
      </w:r>
      <w:r w:rsidR="00166B3A" w:rsidRPr="00A64073">
        <w:t>/</w:t>
      </w:r>
      <w:r w:rsidR="003F039E" w:rsidRPr="00A64073">
        <w:t>1.40</w:t>
      </w:r>
      <w:r w:rsidR="00624739" w:rsidRPr="00A64073">
        <w:t xml:space="preserve"> </w:t>
      </w:r>
      <w:r w:rsidR="00C83D63" w:rsidRPr="00A64073">
        <w:t>NA</w:t>
      </w:r>
      <w:r w:rsidR="00114BFD" w:rsidRPr="00A64073">
        <w:t xml:space="preserve"> </w:t>
      </w:r>
      <w:r w:rsidR="003F039E" w:rsidRPr="00A64073">
        <w:t>oil</w:t>
      </w:r>
      <w:r w:rsidR="00624739" w:rsidRPr="00A64073">
        <w:t xml:space="preserve"> </w:t>
      </w:r>
      <w:r w:rsidR="00166B3A" w:rsidRPr="00A64073">
        <w:t>immersion objective lens</w:t>
      </w:r>
      <w:r w:rsidR="00865B52" w:rsidRPr="00A64073">
        <w:t xml:space="preserve">, a mercury </w:t>
      </w:r>
      <w:proofErr w:type="gramStart"/>
      <w:r w:rsidR="00865B52" w:rsidRPr="00A64073">
        <w:t>lamp</w:t>
      </w:r>
      <w:proofErr w:type="gramEnd"/>
      <w:r w:rsidR="00624739" w:rsidRPr="00A64073">
        <w:t xml:space="preserve"> and </w:t>
      </w:r>
      <w:r w:rsidR="00083BEA" w:rsidRPr="00A64073">
        <w:t xml:space="preserve">an </w:t>
      </w:r>
      <w:r w:rsidR="00BE4018" w:rsidRPr="00A64073">
        <w:t>imag</w:t>
      </w:r>
      <w:r w:rsidR="00BE4018">
        <w:t>e</w:t>
      </w:r>
      <w:r w:rsidR="00BE4018" w:rsidRPr="00A64073">
        <w:t xml:space="preserve"> </w:t>
      </w:r>
      <w:r w:rsidR="00166B3A" w:rsidRPr="00A64073">
        <w:t xml:space="preserve">acquisition </w:t>
      </w:r>
      <w:r w:rsidR="00624739" w:rsidRPr="00A64073">
        <w:t>software</w:t>
      </w:r>
      <w:r w:rsidR="0097438C" w:rsidRPr="00A64073">
        <w:t xml:space="preserve"> </w:t>
      </w:r>
      <w:r w:rsidR="0097438C" w:rsidRPr="00A64073">
        <w:rPr>
          <w:lang w:eastAsia="ja-JP"/>
        </w:rPr>
        <w:t xml:space="preserve">(see </w:t>
      </w:r>
      <w:r w:rsidR="0097438C" w:rsidRPr="00A64073">
        <w:rPr>
          <w:b/>
          <w:lang w:eastAsia="ja-JP"/>
        </w:rPr>
        <w:t>Table of Materials</w:t>
      </w:r>
      <w:r w:rsidR="0097438C" w:rsidRPr="00A64073">
        <w:rPr>
          <w:lang w:eastAsia="ja-JP"/>
        </w:rPr>
        <w:t>)</w:t>
      </w:r>
      <w:r w:rsidR="00166B3A" w:rsidRPr="00A64073">
        <w:t xml:space="preserve">. </w:t>
      </w:r>
      <w:r w:rsidR="009018EA" w:rsidRPr="00A64073">
        <w:t>O</w:t>
      </w:r>
      <w:r w:rsidR="00624739" w:rsidRPr="00A64073">
        <w:t xml:space="preserve">ther </w:t>
      </w:r>
      <w:r w:rsidR="00083BEA" w:rsidRPr="00A64073">
        <w:t>e</w:t>
      </w:r>
      <w:r w:rsidR="00624739" w:rsidRPr="00A64073">
        <w:t>pifluorescence microscope</w:t>
      </w:r>
      <w:r w:rsidR="009018EA" w:rsidRPr="00A64073">
        <w:t>s</w:t>
      </w:r>
      <w:r w:rsidR="00A60F7A" w:rsidRPr="00A64073">
        <w:t xml:space="preserve"> </w:t>
      </w:r>
      <w:r w:rsidR="00913022" w:rsidRPr="00A64073">
        <w:t>with e</w:t>
      </w:r>
      <w:r w:rsidR="00624739" w:rsidRPr="00A64073">
        <w:t xml:space="preserve">quivalent </w:t>
      </w:r>
      <w:r w:rsidR="0097438C" w:rsidRPr="00A64073">
        <w:t>specification</w:t>
      </w:r>
      <w:r w:rsidR="00624739" w:rsidRPr="00A64073">
        <w:t xml:space="preserve">s </w:t>
      </w:r>
      <w:r w:rsidR="0097438C" w:rsidRPr="00A64073">
        <w:t>may</w:t>
      </w:r>
      <w:r w:rsidR="00A60F7A" w:rsidRPr="00A64073">
        <w:t xml:space="preserve"> </w:t>
      </w:r>
      <w:r w:rsidR="00624739" w:rsidRPr="00A64073">
        <w:t xml:space="preserve">also </w:t>
      </w:r>
      <w:r w:rsidR="00A60F7A" w:rsidRPr="00A64073">
        <w:t xml:space="preserve">be </w:t>
      </w:r>
      <w:r w:rsidR="0097438C" w:rsidRPr="00A64073">
        <w:t xml:space="preserve">used </w:t>
      </w:r>
      <w:r w:rsidR="001839C7" w:rsidRPr="00A64073">
        <w:t>for th</w:t>
      </w:r>
      <w:r w:rsidR="0097438C" w:rsidRPr="00A64073">
        <w:t>is</w:t>
      </w:r>
      <w:r w:rsidR="001839C7" w:rsidRPr="00A64073">
        <w:t xml:space="preserve"> analysis</w:t>
      </w:r>
      <w:r w:rsidR="00624739" w:rsidRPr="00A64073">
        <w:t>.</w:t>
      </w:r>
    </w:p>
    <w:p w14:paraId="404E0DD3" w14:textId="77777777" w:rsidR="00624739" w:rsidRPr="00A64073" w:rsidRDefault="00624739" w:rsidP="00A64073">
      <w:pPr>
        <w:pStyle w:val="ListParagraph"/>
        <w:widowControl/>
        <w:ind w:leftChars="0" w:left="0"/>
        <w:contextualSpacing/>
        <w:rPr>
          <w:lang w:eastAsia="ja-JP"/>
        </w:rPr>
      </w:pPr>
    </w:p>
    <w:p w14:paraId="3C1CEA16" w14:textId="7B753061" w:rsidR="00780705" w:rsidRPr="00A64073" w:rsidRDefault="0097438C" w:rsidP="00A64073">
      <w:pPr>
        <w:pStyle w:val="ListParagraph"/>
        <w:widowControl/>
        <w:numPr>
          <w:ilvl w:val="0"/>
          <w:numId w:val="23"/>
        </w:numPr>
        <w:ind w:leftChars="0" w:left="0" w:firstLine="0"/>
        <w:contextualSpacing/>
        <w:rPr>
          <w:highlight w:val="yellow"/>
        </w:rPr>
      </w:pPr>
      <w:r w:rsidRPr="00A64073">
        <w:rPr>
          <w:highlight w:val="yellow"/>
          <w:lang w:eastAsia="ja-JP"/>
        </w:rPr>
        <w:t>Place</w:t>
      </w:r>
      <w:r w:rsidR="00083BEA" w:rsidRPr="00A64073">
        <w:rPr>
          <w:highlight w:val="yellow"/>
          <w:lang w:eastAsia="ja-JP"/>
        </w:rPr>
        <w:t xml:space="preserve"> </w:t>
      </w:r>
      <w:r w:rsidR="00841666" w:rsidRPr="00A64073">
        <w:rPr>
          <w:highlight w:val="yellow"/>
          <w:lang w:eastAsia="ja-JP"/>
        </w:rPr>
        <w:t xml:space="preserve">the </w:t>
      </w:r>
      <w:r w:rsidR="00780705" w:rsidRPr="00A64073">
        <w:rPr>
          <w:highlight w:val="yellow"/>
          <w:lang w:eastAsia="ja-JP"/>
        </w:rPr>
        <w:t>TMR ligand-treated neurons in the</w:t>
      </w:r>
      <w:r w:rsidR="00EE33AB" w:rsidRPr="00A64073">
        <w:rPr>
          <w:highlight w:val="yellow"/>
          <w:lang w:eastAsia="ja-JP"/>
        </w:rPr>
        <w:t xml:space="preserve"> glass</w:t>
      </w:r>
      <w:r w:rsidRPr="00A64073">
        <w:rPr>
          <w:highlight w:val="yellow"/>
          <w:lang w:eastAsia="ja-JP"/>
        </w:rPr>
        <w:t>-</w:t>
      </w:r>
      <w:r w:rsidR="00EE33AB" w:rsidRPr="00A64073">
        <w:rPr>
          <w:highlight w:val="yellow"/>
          <w:lang w:eastAsia="ja-JP"/>
        </w:rPr>
        <w:t>bottom dish on the</w:t>
      </w:r>
      <w:r w:rsidR="00780705" w:rsidRPr="00A64073">
        <w:rPr>
          <w:highlight w:val="yellow"/>
          <w:lang w:eastAsia="ja-JP"/>
        </w:rPr>
        <w:t xml:space="preserve"> warmed stage-top incubator.</w:t>
      </w:r>
    </w:p>
    <w:p w14:paraId="53B05756" w14:textId="77777777" w:rsidR="003538C7" w:rsidRPr="00A64073" w:rsidRDefault="003538C7" w:rsidP="00A64073">
      <w:pPr>
        <w:pStyle w:val="ListParagraph"/>
        <w:widowControl/>
        <w:ind w:leftChars="0" w:left="0"/>
        <w:contextualSpacing/>
        <w:rPr>
          <w:highlight w:val="yellow"/>
        </w:rPr>
      </w:pPr>
    </w:p>
    <w:p w14:paraId="009C6CF9" w14:textId="7A1AF483" w:rsidR="00624739" w:rsidRPr="00A64073" w:rsidRDefault="00780705" w:rsidP="00A64073">
      <w:pPr>
        <w:pStyle w:val="ListParagraph"/>
        <w:widowControl/>
        <w:numPr>
          <w:ilvl w:val="0"/>
          <w:numId w:val="23"/>
        </w:numPr>
        <w:ind w:leftChars="0" w:left="0" w:firstLine="0"/>
        <w:contextualSpacing/>
        <w:rPr>
          <w:highlight w:val="yellow"/>
          <w:lang w:eastAsia="ja-JP"/>
        </w:rPr>
      </w:pPr>
      <w:r w:rsidRPr="00A64073">
        <w:rPr>
          <w:highlight w:val="yellow"/>
          <w:lang w:eastAsia="ja-JP"/>
        </w:rPr>
        <w:t>Set the</w:t>
      </w:r>
      <w:r w:rsidR="006D0B49" w:rsidRPr="00A64073">
        <w:rPr>
          <w:highlight w:val="yellow"/>
          <w:lang w:eastAsia="ja-JP"/>
        </w:rPr>
        <w:t xml:space="preserve"> image acquisition parameters</w:t>
      </w:r>
      <w:r w:rsidR="006B4391" w:rsidRPr="00A64073">
        <w:rPr>
          <w:highlight w:val="yellow"/>
          <w:lang w:eastAsia="ja-JP"/>
        </w:rPr>
        <w:t xml:space="preserve"> as follows</w:t>
      </w:r>
      <w:r w:rsidR="00880FEB" w:rsidRPr="00A64073">
        <w:rPr>
          <w:highlight w:val="yellow"/>
          <w:lang w:eastAsia="ja-JP"/>
        </w:rPr>
        <w:t>:</w:t>
      </w:r>
      <w:r w:rsidR="008F3B59" w:rsidRPr="00A64073">
        <w:rPr>
          <w:highlight w:val="yellow"/>
          <w:lang w:eastAsia="ja-JP"/>
        </w:rPr>
        <w:t xml:space="preserve"> </w:t>
      </w:r>
      <w:r w:rsidR="00915035" w:rsidRPr="00A64073">
        <w:rPr>
          <w:highlight w:val="yellow"/>
          <w:lang w:eastAsia="ja-JP"/>
        </w:rPr>
        <w:t>exposure time</w:t>
      </w:r>
      <w:r w:rsidR="006D0B49" w:rsidRPr="00A64073">
        <w:rPr>
          <w:highlight w:val="yellow"/>
          <w:lang w:eastAsia="ja-JP"/>
        </w:rPr>
        <w:t>,</w:t>
      </w:r>
      <w:r w:rsidR="000035A0" w:rsidRPr="00A64073">
        <w:rPr>
          <w:highlight w:val="yellow"/>
          <w:lang w:eastAsia="ja-JP"/>
        </w:rPr>
        <w:t xml:space="preserve"> </w:t>
      </w:r>
      <w:r w:rsidR="0013167A" w:rsidRPr="00A64073">
        <w:rPr>
          <w:highlight w:val="yellow"/>
          <w:lang w:eastAsia="ja-JP"/>
        </w:rPr>
        <w:t>5</w:t>
      </w:r>
      <w:r w:rsidR="00915035" w:rsidRPr="00A64073">
        <w:rPr>
          <w:highlight w:val="yellow"/>
          <w:lang w:eastAsia="ja-JP"/>
        </w:rPr>
        <w:t xml:space="preserve">00 </w:t>
      </w:r>
      <w:proofErr w:type="spellStart"/>
      <w:r w:rsidR="00915035" w:rsidRPr="00A64073">
        <w:rPr>
          <w:highlight w:val="yellow"/>
          <w:lang w:eastAsia="ja-JP"/>
        </w:rPr>
        <w:t>ms</w:t>
      </w:r>
      <w:proofErr w:type="spellEnd"/>
      <w:r w:rsidR="00915035" w:rsidRPr="00A64073">
        <w:rPr>
          <w:highlight w:val="yellow"/>
          <w:lang w:eastAsia="ja-JP"/>
        </w:rPr>
        <w:t xml:space="preserve"> for</w:t>
      </w:r>
      <w:r w:rsidR="0097438C" w:rsidRPr="00A64073">
        <w:rPr>
          <w:highlight w:val="yellow"/>
          <w:lang w:eastAsia="ja-JP"/>
        </w:rPr>
        <w:t xml:space="preserve"> </w:t>
      </w:r>
      <w:proofErr w:type="spellStart"/>
      <w:r w:rsidR="008F3B59" w:rsidRPr="00A64073">
        <w:rPr>
          <w:highlight w:val="yellow"/>
          <w:lang w:eastAsia="ja-JP"/>
        </w:rPr>
        <w:t>Lifeact</w:t>
      </w:r>
      <w:proofErr w:type="spellEnd"/>
      <w:r w:rsidR="008F3B59" w:rsidRPr="00A64073">
        <w:rPr>
          <w:highlight w:val="yellow"/>
          <w:lang w:eastAsia="ja-JP"/>
        </w:rPr>
        <w:t xml:space="preserve"> and HaloTag-actin</w:t>
      </w:r>
      <w:r w:rsidR="0097438C" w:rsidRPr="00A64073">
        <w:rPr>
          <w:highlight w:val="yellow"/>
          <w:lang w:eastAsia="ja-JP"/>
        </w:rPr>
        <w:t xml:space="preserve"> fluorescent channels</w:t>
      </w:r>
      <w:r w:rsidR="006D0B49" w:rsidRPr="00A64073">
        <w:rPr>
          <w:highlight w:val="yellow"/>
          <w:lang w:eastAsia="ja-JP"/>
        </w:rPr>
        <w:t>;</w:t>
      </w:r>
      <w:r w:rsidR="00915035" w:rsidRPr="00A64073">
        <w:rPr>
          <w:highlight w:val="yellow"/>
          <w:lang w:eastAsia="ja-JP"/>
        </w:rPr>
        <w:t xml:space="preserve"> binning</w:t>
      </w:r>
      <w:r w:rsidR="006D0B49" w:rsidRPr="00A64073">
        <w:rPr>
          <w:highlight w:val="yellow"/>
          <w:lang w:eastAsia="ja-JP"/>
        </w:rPr>
        <w:t>,</w:t>
      </w:r>
      <w:r w:rsidR="00915035" w:rsidRPr="00A64073">
        <w:rPr>
          <w:highlight w:val="yellow"/>
          <w:lang w:eastAsia="ja-JP"/>
        </w:rPr>
        <w:t xml:space="preserve"> 1</w:t>
      </w:r>
      <w:r w:rsidR="00F01431" w:rsidRPr="00A64073">
        <w:rPr>
          <w:highlight w:val="yellow"/>
          <w:lang w:eastAsia="ja-JP"/>
        </w:rPr>
        <w:t xml:space="preserve"> </w:t>
      </w:r>
      <w:r w:rsidR="00C83D63" w:rsidRPr="00A64073">
        <w:rPr>
          <w:highlight w:val="yellow"/>
          <w:lang w:eastAsia="ja-JP"/>
        </w:rPr>
        <w:t xml:space="preserve">x </w:t>
      </w:r>
      <w:r w:rsidR="00F01431" w:rsidRPr="00A64073">
        <w:rPr>
          <w:highlight w:val="yellow"/>
          <w:lang w:eastAsia="ja-JP"/>
        </w:rPr>
        <w:t>1</w:t>
      </w:r>
      <w:r w:rsidR="00865B52" w:rsidRPr="00A64073">
        <w:rPr>
          <w:highlight w:val="yellow"/>
          <w:lang w:eastAsia="ja-JP"/>
        </w:rPr>
        <w:t xml:space="preserve"> (0.</w:t>
      </w:r>
      <w:r w:rsidR="00865B52" w:rsidRPr="00C66A77">
        <w:rPr>
          <w:highlight w:val="yellow"/>
          <w:lang w:eastAsia="ja-JP"/>
        </w:rPr>
        <w:t xml:space="preserve">065 </w:t>
      </w:r>
      <w:r w:rsidR="00C66A77" w:rsidRPr="00C66A77">
        <w:rPr>
          <w:highlight w:val="yellow"/>
          <w:lang w:eastAsia="ja-JP"/>
        </w:rPr>
        <w:t>µ</w:t>
      </w:r>
      <w:r w:rsidR="00865B52" w:rsidRPr="00C66A77">
        <w:rPr>
          <w:highlight w:val="yellow"/>
          <w:lang w:eastAsia="ja-JP"/>
        </w:rPr>
        <w:t xml:space="preserve">m </w:t>
      </w:r>
      <w:r w:rsidR="00DC4DB4" w:rsidRPr="00C66A77">
        <w:rPr>
          <w:highlight w:val="yellow"/>
          <w:lang w:eastAsia="ja-JP"/>
        </w:rPr>
        <w:t>×</w:t>
      </w:r>
      <w:r w:rsidR="00865B52" w:rsidRPr="00C66A77">
        <w:rPr>
          <w:highlight w:val="yellow"/>
          <w:lang w:eastAsia="ja-JP"/>
        </w:rPr>
        <w:t xml:space="preserve"> 0.065 </w:t>
      </w:r>
      <w:r w:rsidR="00C66A77" w:rsidRPr="00C66A77">
        <w:rPr>
          <w:highlight w:val="yellow"/>
          <w:lang w:eastAsia="ja-JP"/>
        </w:rPr>
        <w:t>µ</w:t>
      </w:r>
      <w:r w:rsidR="00865B52" w:rsidRPr="00C66A77">
        <w:rPr>
          <w:highlight w:val="yellow"/>
          <w:lang w:eastAsia="ja-JP"/>
        </w:rPr>
        <w:t xml:space="preserve">m per </w:t>
      </w:r>
      <w:r w:rsidR="00865B52" w:rsidRPr="00A64073">
        <w:rPr>
          <w:highlight w:val="yellow"/>
          <w:lang w:eastAsia="ja-JP"/>
        </w:rPr>
        <w:t>pixel)</w:t>
      </w:r>
      <w:r w:rsidR="006D0B49" w:rsidRPr="00A64073">
        <w:rPr>
          <w:highlight w:val="yellow"/>
          <w:lang w:eastAsia="ja-JP"/>
        </w:rPr>
        <w:t>;</w:t>
      </w:r>
      <w:r w:rsidR="00F01431" w:rsidRPr="00A64073">
        <w:rPr>
          <w:highlight w:val="yellow"/>
          <w:lang w:eastAsia="ja-JP"/>
        </w:rPr>
        <w:t xml:space="preserve"> time interval</w:t>
      </w:r>
      <w:r w:rsidR="006D0B49" w:rsidRPr="00A64073">
        <w:rPr>
          <w:highlight w:val="yellow"/>
          <w:lang w:eastAsia="ja-JP"/>
        </w:rPr>
        <w:t>,</w:t>
      </w:r>
      <w:r w:rsidR="002849ED" w:rsidRPr="00A64073">
        <w:rPr>
          <w:highlight w:val="yellow"/>
          <w:lang w:eastAsia="ja-JP"/>
        </w:rPr>
        <w:t xml:space="preserve"> 3 s</w:t>
      </w:r>
      <w:r w:rsidR="006D0B49" w:rsidRPr="00A64073">
        <w:rPr>
          <w:highlight w:val="yellow"/>
          <w:lang w:eastAsia="ja-JP"/>
        </w:rPr>
        <w:t>;</w:t>
      </w:r>
      <w:r w:rsidR="00F01431" w:rsidRPr="00A64073">
        <w:rPr>
          <w:highlight w:val="yellow"/>
          <w:lang w:eastAsia="ja-JP"/>
        </w:rPr>
        <w:t xml:space="preserve"> </w:t>
      </w:r>
      <w:r w:rsidR="006D0B49" w:rsidRPr="00A64073">
        <w:rPr>
          <w:highlight w:val="yellow"/>
          <w:lang w:eastAsia="ja-JP"/>
        </w:rPr>
        <w:t>d</w:t>
      </w:r>
      <w:r w:rsidR="00F01431" w:rsidRPr="00A64073">
        <w:rPr>
          <w:highlight w:val="yellow"/>
          <w:lang w:eastAsia="ja-JP"/>
        </w:rPr>
        <w:t>uration</w:t>
      </w:r>
      <w:r w:rsidR="006D0B49" w:rsidRPr="00A64073">
        <w:rPr>
          <w:highlight w:val="yellow"/>
          <w:lang w:eastAsia="ja-JP"/>
        </w:rPr>
        <w:t xml:space="preserve">, </w:t>
      </w:r>
      <w:r w:rsidR="002849ED" w:rsidRPr="00A64073">
        <w:rPr>
          <w:highlight w:val="yellow"/>
          <w:lang w:eastAsia="ja-JP"/>
        </w:rPr>
        <w:t>50 frames</w:t>
      </w:r>
      <w:r w:rsidR="00F01431" w:rsidRPr="00A64073">
        <w:rPr>
          <w:highlight w:val="yellow"/>
          <w:lang w:eastAsia="ja-JP"/>
        </w:rPr>
        <w:t>.</w:t>
      </w:r>
      <w:r w:rsidR="008F3B59" w:rsidRPr="00A64073">
        <w:rPr>
          <w:highlight w:val="yellow"/>
          <w:lang w:eastAsia="ja-JP"/>
        </w:rPr>
        <w:t xml:space="preserve"> </w:t>
      </w:r>
    </w:p>
    <w:p w14:paraId="5501DCDE" w14:textId="77777777" w:rsidR="008F3B59" w:rsidRPr="00A64073" w:rsidRDefault="008F3B59" w:rsidP="00A64073">
      <w:pPr>
        <w:pStyle w:val="ListParagraph"/>
        <w:widowControl/>
        <w:ind w:leftChars="0" w:left="0"/>
        <w:contextualSpacing/>
        <w:rPr>
          <w:highlight w:val="yellow"/>
          <w:lang w:eastAsia="ja-JP"/>
        </w:rPr>
      </w:pPr>
    </w:p>
    <w:p w14:paraId="78684A0E" w14:textId="4AB2B1EF" w:rsidR="00F01431" w:rsidRPr="00A64073" w:rsidRDefault="002849ED" w:rsidP="00A64073">
      <w:pPr>
        <w:pStyle w:val="ListParagraph"/>
        <w:widowControl/>
        <w:numPr>
          <w:ilvl w:val="0"/>
          <w:numId w:val="23"/>
        </w:numPr>
        <w:ind w:leftChars="0" w:left="0" w:firstLine="0"/>
        <w:contextualSpacing/>
        <w:rPr>
          <w:highlight w:val="yellow"/>
        </w:rPr>
      </w:pPr>
      <w:r w:rsidRPr="00A64073">
        <w:rPr>
          <w:highlight w:val="yellow"/>
          <w:lang w:eastAsia="ja-JP"/>
        </w:rPr>
        <w:t xml:space="preserve">Select </w:t>
      </w:r>
      <w:r w:rsidR="00CD4494" w:rsidRPr="00A64073">
        <w:rPr>
          <w:highlight w:val="yellow"/>
          <w:lang w:eastAsia="ja-JP"/>
        </w:rPr>
        <w:t xml:space="preserve">a </w:t>
      </w:r>
      <w:r w:rsidR="00455578" w:rsidRPr="00A64073">
        <w:rPr>
          <w:highlight w:val="yellow"/>
          <w:lang w:eastAsia="ja-JP"/>
        </w:rPr>
        <w:t>growth cone</w:t>
      </w:r>
      <w:r w:rsidRPr="00A64073">
        <w:rPr>
          <w:highlight w:val="yellow"/>
          <w:lang w:eastAsia="ja-JP"/>
        </w:rPr>
        <w:t xml:space="preserve"> </w:t>
      </w:r>
      <w:r w:rsidR="00880FEB" w:rsidRPr="00A64073">
        <w:rPr>
          <w:highlight w:val="yellow"/>
          <w:lang w:eastAsia="ja-JP"/>
        </w:rPr>
        <w:t>that</w:t>
      </w:r>
      <w:r w:rsidRPr="00A64073">
        <w:rPr>
          <w:highlight w:val="yellow"/>
          <w:lang w:eastAsia="ja-JP"/>
        </w:rPr>
        <w:t xml:space="preserve"> </w:t>
      </w:r>
      <w:r w:rsidR="00E35B55" w:rsidRPr="00A64073">
        <w:rPr>
          <w:highlight w:val="yellow"/>
          <w:lang w:eastAsia="ja-JP"/>
        </w:rPr>
        <w:t xml:space="preserve">strongly </w:t>
      </w:r>
      <w:r w:rsidRPr="00A64073">
        <w:rPr>
          <w:highlight w:val="yellow"/>
          <w:lang w:eastAsia="ja-JP"/>
        </w:rPr>
        <w:t>express</w:t>
      </w:r>
      <w:r w:rsidR="00455578" w:rsidRPr="00A64073">
        <w:rPr>
          <w:highlight w:val="yellow"/>
          <w:lang w:eastAsia="ja-JP"/>
        </w:rPr>
        <w:t xml:space="preserve">es </w:t>
      </w:r>
      <w:r w:rsidRPr="00A64073">
        <w:rPr>
          <w:highlight w:val="yellow"/>
          <w:lang w:eastAsia="ja-JP"/>
        </w:rPr>
        <w:t xml:space="preserve">Lifeact and </w:t>
      </w:r>
      <w:r w:rsidR="00E35B55" w:rsidRPr="00A64073">
        <w:rPr>
          <w:highlight w:val="yellow"/>
          <w:lang w:eastAsia="ja-JP"/>
        </w:rPr>
        <w:t xml:space="preserve">weakly expresses </w:t>
      </w:r>
      <w:r w:rsidRPr="00A64073">
        <w:rPr>
          <w:highlight w:val="yellow"/>
          <w:lang w:eastAsia="ja-JP"/>
        </w:rPr>
        <w:t>HaloTag-actin.</w:t>
      </w:r>
    </w:p>
    <w:p w14:paraId="5B93ABC3" w14:textId="639C9234" w:rsidR="00150AB6" w:rsidRPr="00A64073" w:rsidRDefault="00150AB6" w:rsidP="00A64073">
      <w:pPr>
        <w:pStyle w:val="ListParagraph"/>
        <w:widowControl/>
        <w:ind w:leftChars="0" w:left="0"/>
        <w:contextualSpacing/>
      </w:pPr>
    </w:p>
    <w:p w14:paraId="08A1D1CD" w14:textId="6C7C55CC" w:rsidR="00150AB6" w:rsidRPr="00A64073" w:rsidRDefault="00C23DD4">
      <w:pPr>
        <w:widowControl/>
        <w:contextualSpacing/>
        <w:rPr>
          <w:lang w:eastAsia="ja-JP"/>
        </w:rPr>
      </w:pPr>
      <w:r w:rsidRPr="00A64073">
        <w:rPr>
          <w:lang w:eastAsia="ja-JP"/>
        </w:rPr>
        <w:t>NOTE</w:t>
      </w:r>
      <w:r w:rsidR="00150AB6" w:rsidRPr="00A64073">
        <w:rPr>
          <w:lang w:eastAsia="ja-JP"/>
        </w:rPr>
        <w:t xml:space="preserve">: Lifeact </w:t>
      </w:r>
      <w:r w:rsidR="00C775E4" w:rsidRPr="00A64073">
        <w:rPr>
          <w:lang w:eastAsia="ja-JP"/>
        </w:rPr>
        <w:t xml:space="preserve">expression </w:t>
      </w:r>
      <w:r w:rsidR="00150AB6" w:rsidRPr="00A64073">
        <w:rPr>
          <w:lang w:eastAsia="ja-JP"/>
        </w:rPr>
        <w:t xml:space="preserve">should be </w:t>
      </w:r>
      <w:r w:rsidR="003A2AF7" w:rsidRPr="00A64073">
        <w:rPr>
          <w:lang w:eastAsia="ja-JP"/>
        </w:rPr>
        <w:t>strong</w:t>
      </w:r>
      <w:r w:rsidR="00E80A90" w:rsidRPr="00A64073">
        <w:rPr>
          <w:lang w:eastAsia="ja-JP"/>
        </w:rPr>
        <w:t xml:space="preserve"> </w:t>
      </w:r>
      <w:r w:rsidR="00150AB6" w:rsidRPr="00A64073">
        <w:rPr>
          <w:lang w:eastAsia="ja-JP"/>
        </w:rPr>
        <w:t xml:space="preserve">enough to </w:t>
      </w:r>
      <w:r w:rsidR="00AC2E7E" w:rsidRPr="00A64073">
        <w:rPr>
          <w:lang w:eastAsia="ja-JP"/>
        </w:rPr>
        <w:t>visualize</w:t>
      </w:r>
      <w:r w:rsidR="00150AB6" w:rsidRPr="00A64073">
        <w:rPr>
          <w:lang w:eastAsia="ja-JP"/>
        </w:rPr>
        <w:t xml:space="preserve"> </w:t>
      </w:r>
      <w:r w:rsidR="009F65F1" w:rsidRPr="00A64073">
        <w:rPr>
          <w:lang w:eastAsia="ja-JP"/>
        </w:rPr>
        <w:t>growth cone</w:t>
      </w:r>
      <w:r w:rsidR="00C775E4" w:rsidRPr="00A64073">
        <w:rPr>
          <w:lang w:eastAsia="ja-JP"/>
        </w:rPr>
        <w:t xml:space="preserve"> morphology. </w:t>
      </w:r>
      <w:r w:rsidR="00150AB6" w:rsidRPr="00A64073">
        <w:rPr>
          <w:lang w:eastAsia="ja-JP"/>
        </w:rPr>
        <w:t xml:space="preserve">HaloTag-actin </w:t>
      </w:r>
      <w:r w:rsidR="00C775E4" w:rsidRPr="00A64073">
        <w:rPr>
          <w:lang w:eastAsia="ja-JP"/>
        </w:rPr>
        <w:t xml:space="preserve">expression </w:t>
      </w:r>
      <w:r w:rsidR="00150AB6" w:rsidRPr="00A64073">
        <w:rPr>
          <w:lang w:eastAsia="ja-JP"/>
        </w:rPr>
        <w:t>should be</w:t>
      </w:r>
      <w:r w:rsidR="00BC7EBA" w:rsidRPr="00A64073">
        <w:rPr>
          <w:lang w:eastAsia="ja-JP"/>
        </w:rPr>
        <w:t xml:space="preserve"> </w:t>
      </w:r>
      <w:r w:rsidR="003A2AF7" w:rsidRPr="00A64073">
        <w:rPr>
          <w:lang w:eastAsia="ja-JP"/>
        </w:rPr>
        <w:t>weak</w:t>
      </w:r>
      <w:r w:rsidR="00416F0B" w:rsidRPr="00A64073">
        <w:rPr>
          <w:lang w:eastAsia="ja-JP"/>
        </w:rPr>
        <w:t xml:space="preserve"> insufficient to</w:t>
      </w:r>
      <w:r w:rsidR="00455578" w:rsidRPr="00A64073">
        <w:rPr>
          <w:lang w:eastAsia="ja-JP"/>
        </w:rPr>
        <w:t xml:space="preserve"> be detected</w:t>
      </w:r>
      <w:r w:rsidR="005761FD" w:rsidRPr="00A64073">
        <w:rPr>
          <w:lang w:eastAsia="ja-JP"/>
        </w:rPr>
        <w:t xml:space="preserve"> (</w:t>
      </w:r>
      <w:r w:rsidR="005761FD" w:rsidRPr="00A64073">
        <w:rPr>
          <w:b/>
          <w:lang w:eastAsia="ja-JP"/>
        </w:rPr>
        <w:t>Figure 2A</w:t>
      </w:r>
      <w:r w:rsidR="005761FD" w:rsidRPr="00A64073">
        <w:rPr>
          <w:lang w:eastAsia="ja-JP"/>
        </w:rPr>
        <w:t>)</w:t>
      </w:r>
      <w:r w:rsidR="00951EA6" w:rsidRPr="00A64073">
        <w:rPr>
          <w:lang w:eastAsia="ja-JP"/>
        </w:rPr>
        <w:t>.</w:t>
      </w:r>
      <w:r w:rsidR="00E6781C" w:rsidRPr="00A64073">
        <w:rPr>
          <w:lang w:eastAsia="ja-JP"/>
        </w:rPr>
        <w:t xml:space="preserve"> The levels of fluorescent protein</w:t>
      </w:r>
      <w:r w:rsidR="00C775E4" w:rsidRPr="00A64073">
        <w:rPr>
          <w:lang w:eastAsia="ja-JP"/>
        </w:rPr>
        <w:t xml:space="preserve"> expression</w:t>
      </w:r>
      <w:r w:rsidR="00E6781C" w:rsidRPr="00A64073">
        <w:rPr>
          <w:lang w:eastAsia="ja-JP"/>
        </w:rPr>
        <w:t xml:space="preserve">s </w:t>
      </w:r>
      <w:r w:rsidR="00C775E4" w:rsidRPr="00A64073">
        <w:rPr>
          <w:lang w:eastAsia="ja-JP"/>
        </w:rPr>
        <w:t>can be</w:t>
      </w:r>
      <w:r w:rsidR="00E6781C" w:rsidRPr="00A64073">
        <w:rPr>
          <w:lang w:eastAsia="ja-JP"/>
        </w:rPr>
        <w:t xml:space="preserve"> adjus</w:t>
      </w:r>
      <w:r w:rsidR="00C775E4" w:rsidRPr="00A64073">
        <w:rPr>
          <w:lang w:eastAsia="ja-JP"/>
        </w:rPr>
        <w:t>t</w:t>
      </w:r>
      <w:r w:rsidR="00E6781C" w:rsidRPr="00A64073">
        <w:rPr>
          <w:lang w:eastAsia="ja-JP"/>
        </w:rPr>
        <w:t>e</w:t>
      </w:r>
      <w:r w:rsidR="00C775E4" w:rsidRPr="00A64073">
        <w:rPr>
          <w:lang w:eastAsia="ja-JP"/>
        </w:rPr>
        <w:t>d</w:t>
      </w:r>
      <w:r w:rsidR="00E6781C" w:rsidRPr="00A64073">
        <w:rPr>
          <w:lang w:eastAsia="ja-JP"/>
        </w:rPr>
        <w:t xml:space="preserve"> b</w:t>
      </w:r>
      <w:r w:rsidR="006B4391" w:rsidRPr="00A64073">
        <w:rPr>
          <w:lang w:eastAsia="ja-JP"/>
        </w:rPr>
        <w:t>y</w:t>
      </w:r>
      <w:r w:rsidR="00E6781C" w:rsidRPr="00A64073">
        <w:rPr>
          <w:lang w:eastAsia="ja-JP"/>
        </w:rPr>
        <w:t xml:space="preserve"> </w:t>
      </w:r>
      <w:r w:rsidR="00C775E4" w:rsidRPr="00A64073">
        <w:rPr>
          <w:lang w:eastAsia="ja-JP"/>
        </w:rPr>
        <w:t>varying</w:t>
      </w:r>
      <w:r w:rsidR="00E6781C" w:rsidRPr="00A64073">
        <w:rPr>
          <w:lang w:eastAsia="ja-JP"/>
        </w:rPr>
        <w:t xml:space="preserve"> the amount of DNA for transfection.</w:t>
      </w:r>
    </w:p>
    <w:p w14:paraId="46EA6698" w14:textId="77777777" w:rsidR="00150AB6" w:rsidRPr="00A64073" w:rsidRDefault="00150AB6" w:rsidP="00A64073">
      <w:pPr>
        <w:pStyle w:val="ListParagraph"/>
        <w:widowControl/>
        <w:ind w:leftChars="0" w:left="0"/>
        <w:contextualSpacing/>
      </w:pPr>
    </w:p>
    <w:p w14:paraId="6A6F462F" w14:textId="52454D0A" w:rsidR="002849ED" w:rsidRPr="00A64073" w:rsidRDefault="000C298C" w:rsidP="00A64073">
      <w:pPr>
        <w:pStyle w:val="ListParagraph"/>
        <w:widowControl/>
        <w:numPr>
          <w:ilvl w:val="0"/>
          <w:numId w:val="23"/>
        </w:numPr>
        <w:ind w:leftChars="0" w:left="0" w:firstLine="0"/>
        <w:contextualSpacing/>
        <w:rPr>
          <w:highlight w:val="yellow"/>
        </w:rPr>
      </w:pPr>
      <w:r w:rsidRPr="00A64073">
        <w:rPr>
          <w:highlight w:val="yellow"/>
          <w:lang w:eastAsia="ja-JP"/>
        </w:rPr>
        <w:t xml:space="preserve">Close the field </w:t>
      </w:r>
      <w:r w:rsidR="001839C7" w:rsidRPr="00A64073">
        <w:rPr>
          <w:highlight w:val="yellow"/>
          <w:lang w:eastAsia="ja-JP"/>
        </w:rPr>
        <w:t xml:space="preserve">of the </w:t>
      </w:r>
      <w:r w:rsidRPr="00A64073">
        <w:rPr>
          <w:highlight w:val="yellow"/>
          <w:lang w:eastAsia="ja-JP"/>
        </w:rPr>
        <w:t>dia</w:t>
      </w:r>
      <w:r w:rsidR="008D4CE4" w:rsidRPr="00A64073">
        <w:rPr>
          <w:highlight w:val="yellow"/>
          <w:lang w:eastAsia="ja-JP"/>
        </w:rPr>
        <w:t>ph</w:t>
      </w:r>
      <w:r w:rsidRPr="00A64073">
        <w:rPr>
          <w:highlight w:val="yellow"/>
          <w:lang w:eastAsia="ja-JP"/>
        </w:rPr>
        <w:t>ra</w:t>
      </w:r>
      <w:r w:rsidR="006A21BC" w:rsidRPr="00A64073">
        <w:rPr>
          <w:highlight w:val="yellow"/>
          <w:lang w:eastAsia="ja-JP"/>
        </w:rPr>
        <w:t>g</w:t>
      </w:r>
      <w:r w:rsidRPr="00A64073">
        <w:rPr>
          <w:highlight w:val="yellow"/>
          <w:lang w:eastAsia="ja-JP"/>
        </w:rPr>
        <w:t>m to illuminate a minimum area</w:t>
      </w:r>
      <w:r w:rsidR="00C775E4" w:rsidRPr="00A64073">
        <w:rPr>
          <w:highlight w:val="yellow"/>
          <w:lang w:eastAsia="ja-JP"/>
        </w:rPr>
        <w:t xml:space="preserve"> that</w:t>
      </w:r>
      <w:r w:rsidRPr="00A64073">
        <w:rPr>
          <w:highlight w:val="yellow"/>
          <w:lang w:eastAsia="ja-JP"/>
        </w:rPr>
        <w:t xml:space="preserve"> </w:t>
      </w:r>
      <w:r w:rsidR="00F8178E" w:rsidRPr="00A64073">
        <w:rPr>
          <w:highlight w:val="yellow"/>
          <w:lang w:eastAsia="ja-JP"/>
        </w:rPr>
        <w:t>includ</w:t>
      </w:r>
      <w:r w:rsidR="00C775E4" w:rsidRPr="00A64073">
        <w:rPr>
          <w:highlight w:val="yellow"/>
          <w:lang w:eastAsia="ja-JP"/>
        </w:rPr>
        <w:t>es</w:t>
      </w:r>
      <w:r w:rsidR="00F8178E" w:rsidRPr="00A64073">
        <w:rPr>
          <w:highlight w:val="yellow"/>
          <w:lang w:eastAsia="ja-JP"/>
        </w:rPr>
        <w:t xml:space="preserve"> </w:t>
      </w:r>
      <w:r w:rsidR="00455578" w:rsidRPr="00A64073">
        <w:rPr>
          <w:highlight w:val="yellow"/>
          <w:lang w:eastAsia="ja-JP"/>
        </w:rPr>
        <w:t>the</w:t>
      </w:r>
      <w:r w:rsidR="00F8178E" w:rsidRPr="00A64073">
        <w:rPr>
          <w:highlight w:val="yellow"/>
          <w:lang w:eastAsia="ja-JP"/>
        </w:rPr>
        <w:t xml:space="preserve"> growth</w:t>
      </w:r>
      <w:r w:rsidR="009F65F1" w:rsidRPr="00A64073">
        <w:rPr>
          <w:highlight w:val="yellow"/>
          <w:lang w:eastAsia="ja-JP"/>
        </w:rPr>
        <w:t xml:space="preserve"> </w:t>
      </w:r>
      <w:r w:rsidR="00F8178E" w:rsidRPr="00A64073">
        <w:rPr>
          <w:highlight w:val="yellow"/>
          <w:lang w:eastAsia="ja-JP"/>
        </w:rPr>
        <w:t>cone</w:t>
      </w:r>
      <w:r w:rsidR="00150AB6" w:rsidRPr="00A64073">
        <w:rPr>
          <w:highlight w:val="yellow"/>
          <w:lang w:eastAsia="ja-JP"/>
        </w:rPr>
        <w:t xml:space="preserve"> (</w:t>
      </w:r>
      <w:r w:rsidR="00150AB6" w:rsidRPr="00A64073">
        <w:rPr>
          <w:b/>
          <w:highlight w:val="yellow"/>
          <w:lang w:eastAsia="ja-JP"/>
        </w:rPr>
        <w:t>Figure 2</w:t>
      </w:r>
      <w:r w:rsidR="001839C7" w:rsidRPr="00A64073">
        <w:rPr>
          <w:b/>
          <w:highlight w:val="yellow"/>
          <w:lang w:eastAsia="ja-JP"/>
        </w:rPr>
        <w:t>B</w:t>
      </w:r>
      <w:r w:rsidR="00150AB6" w:rsidRPr="00A64073">
        <w:rPr>
          <w:highlight w:val="yellow"/>
          <w:lang w:eastAsia="ja-JP"/>
        </w:rPr>
        <w:t>)</w:t>
      </w:r>
      <w:r w:rsidR="00F8178E" w:rsidRPr="00A64073">
        <w:rPr>
          <w:highlight w:val="yellow"/>
          <w:lang w:eastAsia="ja-JP"/>
        </w:rPr>
        <w:t>.</w:t>
      </w:r>
    </w:p>
    <w:p w14:paraId="7B714AE3" w14:textId="77777777" w:rsidR="00F8178E" w:rsidRPr="00A64073" w:rsidRDefault="00F8178E" w:rsidP="00A64073">
      <w:pPr>
        <w:pStyle w:val="ListParagraph"/>
        <w:widowControl/>
        <w:ind w:leftChars="0" w:left="0"/>
        <w:contextualSpacing/>
      </w:pPr>
    </w:p>
    <w:p w14:paraId="2330083F" w14:textId="5579EFEA" w:rsidR="00F8178E" w:rsidRPr="00A64073" w:rsidRDefault="00C23DD4">
      <w:pPr>
        <w:widowControl/>
        <w:contextualSpacing/>
        <w:rPr>
          <w:lang w:eastAsia="ja-JP"/>
        </w:rPr>
      </w:pPr>
      <w:r w:rsidRPr="00A64073">
        <w:rPr>
          <w:lang w:eastAsia="ja-JP"/>
        </w:rPr>
        <w:t>NOTE</w:t>
      </w:r>
      <w:r w:rsidR="00F8178E" w:rsidRPr="00A64073">
        <w:rPr>
          <w:lang w:eastAsia="ja-JP"/>
        </w:rPr>
        <w:t xml:space="preserve">: </w:t>
      </w:r>
      <w:r w:rsidR="005008F1" w:rsidRPr="00A64073">
        <w:rPr>
          <w:lang w:eastAsia="ja-JP"/>
        </w:rPr>
        <w:t xml:space="preserve">The illumination of a minimum </w:t>
      </w:r>
      <w:r w:rsidR="00CF02E5" w:rsidRPr="00A64073">
        <w:rPr>
          <w:lang w:eastAsia="ja-JP"/>
        </w:rPr>
        <w:t xml:space="preserve">area </w:t>
      </w:r>
      <w:r w:rsidR="00455578" w:rsidRPr="00A64073">
        <w:rPr>
          <w:lang w:eastAsia="ja-JP"/>
        </w:rPr>
        <w:t>reduce</w:t>
      </w:r>
      <w:r w:rsidR="00E043E8" w:rsidRPr="00A64073">
        <w:rPr>
          <w:lang w:eastAsia="ja-JP"/>
        </w:rPr>
        <w:t xml:space="preserve">s </w:t>
      </w:r>
      <w:r w:rsidR="00C83D63" w:rsidRPr="00A64073">
        <w:rPr>
          <w:lang w:eastAsia="ja-JP"/>
        </w:rPr>
        <w:t xml:space="preserve">the </w:t>
      </w:r>
      <w:r w:rsidR="005D0B21" w:rsidRPr="00A64073">
        <w:rPr>
          <w:lang w:eastAsia="ja-JP"/>
        </w:rPr>
        <w:t>background signal</w:t>
      </w:r>
      <w:r w:rsidR="00E043E8" w:rsidRPr="00A64073">
        <w:rPr>
          <w:lang w:eastAsia="ja-JP"/>
        </w:rPr>
        <w:t xml:space="preserve"> and </w:t>
      </w:r>
      <w:r w:rsidR="00CF02E5" w:rsidRPr="00A64073">
        <w:rPr>
          <w:lang w:eastAsia="ja-JP"/>
        </w:rPr>
        <w:t xml:space="preserve">increases the </w:t>
      </w:r>
      <w:r w:rsidR="00C775E4" w:rsidRPr="00A64073">
        <w:rPr>
          <w:lang w:eastAsia="ja-JP"/>
        </w:rPr>
        <w:t>fluorescen</w:t>
      </w:r>
      <w:r w:rsidR="000747AB" w:rsidRPr="00A64073">
        <w:rPr>
          <w:lang w:eastAsia="ja-JP"/>
        </w:rPr>
        <w:t>ce</w:t>
      </w:r>
      <w:r w:rsidR="00C775E4" w:rsidRPr="00A64073">
        <w:rPr>
          <w:lang w:eastAsia="ja-JP"/>
        </w:rPr>
        <w:t xml:space="preserve"> </w:t>
      </w:r>
      <w:r w:rsidR="00CF02E5" w:rsidRPr="00A64073">
        <w:rPr>
          <w:lang w:eastAsia="ja-JP"/>
        </w:rPr>
        <w:t>signal to noise (S/N) ratio</w:t>
      </w:r>
      <w:r w:rsidR="00E043E8" w:rsidRPr="00A64073">
        <w:rPr>
          <w:lang w:eastAsia="ja-JP"/>
        </w:rPr>
        <w:t>,</w:t>
      </w:r>
      <w:r w:rsidR="00CF02E5" w:rsidRPr="00A64073">
        <w:rPr>
          <w:lang w:eastAsia="ja-JP"/>
        </w:rPr>
        <w:t xml:space="preserve"> enabl</w:t>
      </w:r>
      <w:r w:rsidR="00E043E8" w:rsidRPr="00A64073">
        <w:rPr>
          <w:lang w:eastAsia="ja-JP"/>
        </w:rPr>
        <w:t>ing</w:t>
      </w:r>
      <w:r w:rsidR="00455578" w:rsidRPr="00A64073">
        <w:rPr>
          <w:lang w:eastAsia="ja-JP"/>
        </w:rPr>
        <w:t xml:space="preserve"> </w:t>
      </w:r>
      <w:r w:rsidR="0048612D" w:rsidRPr="00A64073">
        <w:rPr>
          <w:lang w:eastAsia="ja-JP"/>
        </w:rPr>
        <w:t>t</w:t>
      </w:r>
      <w:r w:rsidR="00C775E4" w:rsidRPr="00A64073">
        <w:rPr>
          <w:lang w:eastAsia="ja-JP"/>
        </w:rPr>
        <w:t>he</w:t>
      </w:r>
      <w:r w:rsidR="0048612D" w:rsidRPr="00A64073">
        <w:rPr>
          <w:lang w:eastAsia="ja-JP"/>
        </w:rPr>
        <w:t xml:space="preserve"> </w:t>
      </w:r>
      <w:r w:rsidR="00455578" w:rsidRPr="00A64073">
        <w:rPr>
          <w:lang w:eastAsia="ja-JP"/>
        </w:rPr>
        <w:t>detect</w:t>
      </w:r>
      <w:r w:rsidR="00C775E4" w:rsidRPr="00A64073">
        <w:rPr>
          <w:lang w:eastAsia="ja-JP"/>
        </w:rPr>
        <w:t>ion of</w:t>
      </w:r>
      <w:r w:rsidR="00CF02E5" w:rsidRPr="00A64073">
        <w:rPr>
          <w:lang w:eastAsia="ja-JP"/>
        </w:rPr>
        <w:t xml:space="preserve"> </w:t>
      </w:r>
      <w:r w:rsidR="001839C7" w:rsidRPr="00A64073">
        <w:rPr>
          <w:lang w:eastAsia="ja-JP"/>
        </w:rPr>
        <w:t xml:space="preserve">actin </w:t>
      </w:r>
      <w:r w:rsidR="00CF02E5" w:rsidRPr="00A64073">
        <w:rPr>
          <w:lang w:eastAsia="ja-JP"/>
        </w:rPr>
        <w:t>speckles</w:t>
      </w:r>
      <w:r w:rsidR="001839C7" w:rsidRPr="00A64073">
        <w:rPr>
          <w:lang w:eastAsia="ja-JP"/>
        </w:rPr>
        <w:t xml:space="preserve"> (</w:t>
      </w:r>
      <w:r w:rsidR="001839C7" w:rsidRPr="00A64073">
        <w:rPr>
          <w:b/>
          <w:lang w:eastAsia="ja-JP"/>
        </w:rPr>
        <w:t>Figure 2B</w:t>
      </w:r>
      <w:r w:rsidR="001839C7" w:rsidRPr="00A64073">
        <w:rPr>
          <w:lang w:eastAsia="ja-JP"/>
        </w:rPr>
        <w:t>)</w:t>
      </w:r>
      <w:r w:rsidR="00CF02E5" w:rsidRPr="00A64073">
        <w:rPr>
          <w:lang w:eastAsia="ja-JP"/>
        </w:rPr>
        <w:t>. To</w:t>
      </w:r>
      <w:r w:rsidR="00C775E4" w:rsidRPr="00A64073">
        <w:rPr>
          <w:lang w:eastAsia="ja-JP"/>
        </w:rPr>
        <w:t xml:space="preserve"> further</w:t>
      </w:r>
      <w:r w:rsidR="00CF02E5" w:rsidRPr="00A64073">
        <w:rPr>
          <w:lang w:eastAsia="ja-JP"/>
        </w:rPr>
        <w:t xml:space="preserve"> increase the S/N ratio, </w:t>
      </w:r>
      <w:r w:rsidR="006B4391" w:rsidRPr="00A64073">
        <w:rPr>
          <w:lang w:eastAsia="ja-JP"/>
        </w:rPr>
        <w:t xml:space="preserve">illuminating </w:t>
      </w:r>
      <w:r w:rsidR="00CF02E5" w:rsidRPr="00A64073">
        <w:rPr>
          <w:lang w:eastAsia="ja-JP"/>
        </w:rPr>
        <w:t xml:space="preserve">the growth cone </w:t>
      </w:r>
      <w:r w:rsidR="00150AB6" w:rsidRPr="00A64073">
        <w:rPr>
          <w:lang w:eastAsia="ja-JP"/>
        </w:rPr>
        <w:t>without reducing the light by neutral density filters</w:t>
      </w:r>
      <w:r w:rsidR="006B4391" w:rsidRPr="00A64073">
        <w:rPr>
          <w:lang w:eastAsia="ja-JP"/>
        </w:rPr>
        <w:t xml:space="preserve"> is recommended</w:t>
      </w:r>
      <w:r w:rsidR="00150AB6" w:rsidRPr="00A64073">
        <w:rPr>
          <w:lang w:eastAsia="ja-JP"/>
        </w:rPr>
        <w:t>.</w:t>
      </w:r>
    </w:p>
    <w:p w14:paraId="7E88175A" w14:textId="77777777" w:rsidR="00F8178E" w:rsidRPr="00A64073" w:rsidRDefault="00F8178E" w:rsidP="00A64073">
      <w:pPr>
        <w:pStyle w:val="ListParagraph"/>
        <w:widowControl/>
        <w:ind w:leftChars="0" w:left="0"/>
        <w:contextualSpacing/>
        <w:rPr>
          <w:lang w:eastAsia="ja-JP"/>
        </w:rPr>
      </w:pPr>
    </w:p>
    <w:p w14:paraId="14FB071C" w14:textId="4A4116FF" w:rsidR="00A40B66" w:rsidRPr="00A64073" w:rsidRDefault="00F8178E" w:rsidP="00A64073">
      <w:pPr>
        <w:pStyle w:val="ListParagraph"/>
        <w:widowControl/>
        <w:numPr>
          <w:ilvl w:val="0"/>
          <w:numId w:val="23"/>
        </w:numPr>
        <w:ind w:leftChars="0" w:left="0" w:firstLine="0"/>
        <w:contextualSpacing/>
      </w:pPr>
      <w:r w:rsidRPr="00A64073">
        <w:rPr>
          <w:highlight w:val="yellow"/>
          <w:lang w:eastAsia="ja-JP"/>
        </w:rPr>
        <w:t>Acquire time-lapse image</w:t>
      </w:r>
      <w:r w:rsidR="00416F0B" w:rsidRPr="00A64073">
        <w:rPr>
          <w:highlight w:val="yellow"/>
          <w:lang w:eastAsia="ja-JP"/>
        </w:rPr>
        <w:t>s</w:t>
      </w:r>
      <w:r w:rsidR="0096750F" w:rsidRPr="00A64073">
        <w:rPr>
          <w:highlight w:val="yellow"/>
          <w:lang w:eastAsia="ja-JP"/>
        </w:rPr>
        <w:t xml:space="preserve"> (</w:t>
      </w:r>
      <w:r w:rsidR="00C201D7" w:rsidRPr="00A64073">
        <w:rPr>
          <w:b/>
          <w:highlight w:val="yellow"/>
          <w:lang w:eastAsia="ja-JP"/>
        </w:rPr>
        <w:t xml:space="preserve">Supplemental </w:t>
      </w:r>
      <w:r w:rsidR="00BE4018">
        <w:rPr>
          <w:b/>
          <w:highlight w:val="yellow"/>
          <w:lang w:eastAsia="ja-JP"/>
        </w:rPr>
        <w:t>F</w:t>
      </w:r>
      <w:r w:rsidR="00C201D7" w:rsidRPr="00A64073">
        <w:rPr>
          <w:b/>
          <w:highlight w:val="yellow"/>
          <w:lang w:eastAsia="ja-JP"/>
        </w:rPr>
        <w:t>ile</w:t>
      </w:r>
      <w:r w:rsidR="0096750F" w:rsidRPr="00A64073">
        <w:rPr>
          <w:b/>
          <w:highlight w:val="yellow"/>
          <w:lang w:eastAsia="ja-JP"/>
        </w:rPr>
        <w:t xml:space="preserve"> </w:t>
      </w:r>
      <w:r w:rsidR="00195069" w:rsidRPr="00A64073">
        <w:rPr>
          <w:b/>
          <w:highlight w:val="yellow"/>
          <w:lang w:eastAsia="ja-JP"/>
        </w:rPr>
        <w:t>2</w:t>
      </w:r>
      <w:r w:rsidR="0096750F" w:rsidRPr="00A64073">
        <w:rPr>
          <w:highlight w:val="yellow"/>
          <w:lang w:eastAsia="ja-JP"/>
        </w:rPr>
        <w:t>)</w:t>
      </w:r>
      <w:r w:rsidRPr="00A64073">
        <w:rPr>
          <w:highlight w:val="yellow"/>
          <w:lang w:eastAsia="ja-JP"/>
        </w:rPr>
        <w:t>.</w:t>
      </w:r>
      <w:r w:rsidR="00C83D63" w:rsidRPr="00A64073">
        <w:rPr>
          <w:lang w:eastAsia="ja-JP"/>
        </w:rPr>
        <w:t xml:space="preserve"> </w:t>
      </w:r>
      <w:r w:rsidR="00A40B66" w:rsidRPr="00A64073">
        <w:rPr>
          <w:lang w:eastAsia="ja-JP"/>
        </w:rPr>
        <w:t xml:space="preserve">Save as a </w:t>
      </w:r>
      <w:r w:rsidR="00D016B5" w:rsidRPr="00A64073">
        <w:rPr>
          <w:lang w:eastAsia="ja-JP"/>
        </w:rPr>
        <w:t xml:space="preserve">multichannel time-lapse </w:t>
      </w:r>
      <w:r w:rsidR="00313C93" w:rsidRPr="00A64073">
        <w:rPr>
          <w:lang w:eastAsia="ja-JP"/>
        </w:rPr>
        <w:t xml:space="preserve">stack </w:t>
      </w:r>
      <w:r w:rsidR="00A40B66" w:rsidRPr="00A64073">
        <w:rPr>
          <w:lang w:eastAsia="ja-JP"/>
        </w:rPr>
        <w:t>image</w:t>
      </w:r>
      <w:r w:rsidR="00313C93" w:rsidRPr="00A64073">
        <w:rPr>
          <w:lang w:eastAsia="ja-JP"/>
        </w:rPr>
        <w:t xml:space="preserve"> </w:t>
      </w:r>
      <w:r w:rsidR="00D016B5" w:rsidRPr="00A64073">
        <w:rPr>
          <w:lang w:eastAsia="ja-JP"/>
        </w:rPr>
        <w:t>(</w:t>
      </w:r>
      <w:r w:rsidR="00C775E4" w:rsidRPr="00A64073">
        <w:rPr>
          <w:lang w:eastAsia="ja-JP"/>
        </w:rPr>
        <w:t>tiff</w:t>
      </w:r>
      <w:r w:rsidR="00D016B5" w:rsidRPr="00A64073">
        <w:rPr>
          <w:lang w:eastAsia="ja-JP"/>
        </w:rPr>
        <w:t xml:space="preserve"> format)</w:t>
      </w:r>
      <w:r w:rsidR="00A40B66" w:rsidRPr="00A64073">
        <w:rPr>
          <w:lang w:eastAsia="ja-JP"/>
        </w:rPr>
        <w:t>.</w:t>
      </w:r>
    </w:p>
    <w:p w14:paraId="681C20D7" w14:textId="77777777" w:rsidR="00EF6B14" w:rsidRPr="00A64073" w:rsidRDefault="00EF6B14">
      <w:pPr>
        <w:widowControl/>
        <w:contextualSpacing/>
      </w:pPr>
    </w:p>
    <w:p w14:paraId="0EA37372" w14:textId="49FF890F" w:rsidR="005536E9" w:rsidRPr="00A64073" w:rsidRDefault="0088291A" w:rsidP="00A64073">
      <w:pPr>
        <w:pStyle w:val="ListParagraph"/>
        <w:numPr>
          <w:ilvl w:val="0"/>
          <w:numId w:val="44"/>
        </w:numPr>
        <w:pBdr>
          <w:top w:val="nil"/>
          <w:left w:val="nil"/>
          <w:bottom w:val="nil"/>
          <w:right w:val="nil"/>
          <w:between w:val="nil"/>
        </w:pBdr>
        <w:ind w:leftChars="0" w:left="0" w:firstLine="0"/>
        <w:rPr>
          <w:b/>
          <w:lang w:eastAsia="ja-JP"/>
        </w:rPr>
      </w:pPr>
      <w:r w:rsidRPr="00A64073">
        <w:rPr>
          <w:b/>
          <w:lang w:eastAsia="ja-JP"/>
        </w:rPr>
        <w:lastRenderedPageBreak/>
        <w:t>Quantification</w:t>
      </w:r>
      <w:r w:rsidR="007F08EE" w:rsidRPr="00A64073">
        <w:rPr>
          <w:b/>
          <w:lang w:eastAsia="ja-JP"/>
        </w:rPr>
        <w:t>s</w:t>
      </w:r>
      <w:r w:rsidRPr="00A64073">
        <w:rPr>
          <w:b/>
          <w:lang w:eastAsia="ja-JP"/>
        </w:rPr>
        <w:t xml:space="preserve"> of F-actin </w:t>
      </w:r>
      <w:r w:rsidR="00771B76" w:rsidRPr="00A64073">
        <w:rPr>
          <w:b/>
          <w:lang w:eastAsia="ja-JP"/>
        </w:rPr>
        <w:t>f</w:t>
      </w:r>
      <w:r w:rsidRPr="00A64073">
        <w:rPr>
          <w:b/>
          <w:lang w:eastAsia="ja-JP"/>
        </w:rPr>
        <w:t xml:space="preserve">low </w:t>
      </w:r>
      <w:r w:rsidR="00771B76" w:rsidRPr="00A64073">
        <w:rPr>
          <w:b/>
          <w:lang w:eastAsia="ja-JP"/>
        </w:rPr>
        <w:t>v</w:t>
      </w:r>
      <w:r w:rsidRPr="00A64073">
        <w:rPr>
          <w:b/>
          <w:lang w:eastAsia="ja-JP"/>
        </w:rPr>
        <w:t xml:space="preserve">elocity and </w:t>
      </w:r>
      <w:r w:rsidR="00771B76" w:rsidRPr="00A64073">
        <w:rPr>
          <w:b/>
          <w:lang w:eastAsia="ja-JP"/>
        </w:rPr>
        <w:t>p</w:t>
      </w:r>
      <w:r w:rsidRPr="00A64073">
        <w:rPr>
          <w:b/>
          <w:lang w:eastAsia="ja-JP"/>
        </w:rPr>
        <w:t xml:space="preserve">olymerization </w:t>
      </w:r>
      <w:r w:rsidR="00771B76" w:rsidRPr="00A64073">
        <w:rPr>
          <w:b/>
          <w:lang w:eastAsia="ja-JP"/>
        </w:rPr>
        <w:t>r</w:t>
      </w:r>
      <w:r w:rsidRPr="00A64073">
        <w:rPr>
          <w:b/>
          <w:lang w:eastAsia="ja-JP"/>
        </w:rPr>
        <w:t>ate</w:t>
      </w:r>
      <w:r w:rsidR="005536E9" w:rsidRPr="00A64073">
        <w:rPr>
          <w:b/>
          <w:lang w:eastAsia="ja-JP"/>
        </w:rPr>
        <w:t xml:space="preserve"> </w:t>
      </w:r>
      <w:r w:rsidR="00771B76" w:rsidRPr="00A64073">
        <w:rPr>
          <w:b/>
          <w:lang w:eastAsia="ja-JP"/>
        </w:rPr>
        <w:t>u</w:t>
      </w:r>
      <w:r w:rsidR="005536E9" w:rsidRPr="00A64073">
        <w:rPr>
          <w:b/>
          <w:lang w:eastAsia="ja-JP"/>
        </w:rPr>
        <w:t xml:space="preserve">sing </w:t>
      </w:r>
      <w:r w:rsidR="00F9000A" w:rsidRPr="00A64073">
        <w:rPr>
          <w:b/>
          <w:lang w:eastAsia="ja-JP"/>
        </w:rPr>
        <w:t xml:space="preserve">an </w:t>
      </w:r>
      <w:r w:rsidR="00771B76" w:rsidRPr="00A64073">
        <w:rPr>
          <w:b/>
          <w:lang w:eastAsia="ja-JP"/>
        </w:rPr>
        <w:t>i</w:t>
      </w:r>
      <w:r w:rsidR="00F9000A" w:rsidRPr="00A64073">
        <w:rPr>
          <w:b/>
          <w:lang w:eastAsia="ja-JP"/>
        </w:rPr>
        <w:t xml:space="preserve">mage </w:t>
      </w:r>
      <w:r w:rsidR="00771B76" w:rsidRPr="00A64073">
        <w:rPr>
          <w:b/>
          <w:lang w:eastAsia="ja-JP"/>
        </w:rPr>
        <w:t>p</w:t>
      </w:r>
      <w:r w:rsidR="00F9000A" w:rsidRPr="00A64073">
        <w:rPr>
          <w:b/>
          <w:lang w:eastAsia="ja-JP"/>
        </w:rPr>
        <w:t xml:space="preserve">rocessing and </w:t>
      </w:r>
      <w:r w:rsidR="00771B76" w:rsidRPr="00A64073">
        <w:rPr>
          <w:b/>
          <w:lang w:eastAsia="ja-JP"/>
        </w:rPr>
        <w:t>a</w:t>
      </w:r>
      <w:r w:rsidR="00F9000A" w:rsidRPr="00A64073">
        <w:rPr>
          <w:b/>
          <w:lang w:eastAsia="ja-JP"/>
        </w:rPr>
        <w:t xml:space="preserve">nalysis </w:t>
      </w:r>
      <w:r w:rsidR="00771B76" w:rsidRPr="00A64073">
        <w:rPr>
          <w:b/>
          <w:lang w:eastAsia="ja-JP"/>
        </w:rPr>
        <w:t>s</w:t>
      </w:r>
      <w:r w:rsidR="00F9000A" w:rsidRPr="00A64073">
        <w:rPr>
          <w:b/>
          <w:lang w:eastAsia="ja-JP"/>
        </w:rPr>
        <w:t>oftware</w:t>
      </w:r>
      <w:r w:rsidR="00C775E4" w:rsidRPr="00A64073">
        <w:rPr>
          <w:b/>
          <w:lang w:eastAsia="ja-JP"/>
        </w:rPr>
        <w:t xml:space="preserve"> </w:t>
      </w:r>
      <w:r w:rsidR="005536E9" w:rsidRPr="00A64073">
        <w:rPr>
          <w:b/>
          <w:lang w:eastAsia="ja-JP"/>
        </w:rPr>
        <w:t>Fiji</w:t>
      </w:r>
    </w:p>
    <w:p w14:paraId="477894D9" w14:textId="09034BF3" w:rsidR="00C23DD4" w:rsidRDefault="00C23DD4" w:rsidP="00A64073">
      <w:pPr>
        <w:pStyle w:val="ListParagraph"/>
        <w:pBdr>
          <w:top w:val="nil"/>
          <w:left w:val="nil"/>
          <w:bottom w:val="nil"/>
          <w:right w:val="nil"/>
          <w:between w:val="nil"/>
        </w:pBdr>
        <w:ind w:leftChars="0" w:left="0"/>
        <w:rPr>
          <w:b/>
          <w:lang w:eastAsia="ja-JP"/>
        </w:rPr>
      </w:pPr>
    </w:p>
    <w:p w14:paraId="5E855B07" w14:textId="226731FE" w:rsidR="00BE4018" w:rsidRPr="00BE4018" w:rsidRDefault="00BE4018" w:rsidP="00A64073">
      <w:pPr>
        <w:pStyle w:val="ListParagraph"/>
        <w:pBdr>
          <w:top w:val="nil"/>
          <w:left w:val="nil"/>
          <w:bottom w:val="nil"/>
          <w:right w:val="nil"/>
          <w:between w:val="nil"/>
        </w:pBdr>
        <w:ind w:leftChars="0" w:left="0"/>
        <w:rPr>
          <w:bCs/>
          <w:lang w:eastAsia="ja-JP"/>
        </w:rPr>
      </w:pPr>
      <w:r w:rsidRPr="00BE4018">
        <w:rPr>
          <w:bCs/>
          <w:lang w:eastAsia="ja-JP"/>
        </w:rPr>
        <w:t xml:space="preserve">NOTE: Refer to </w:t>
      </w:r>
      <w:r w:rsidRPr="00BE4018">
        <w:rPr>
          <w:b/>
          <w:lang w:eastAsia="ja-JP"/>
        </w:rPr>
        <w:t>Supplemental File 3</w:t>
      </w:r>
      <w:r w:rsidRPr="00BE4018">
        <w:rPr>
          <w:bCs/>
          <w:lang w:eastAsia="ja-JP"/>
        </w:rPr>
        <w:t xml:space="preserve"> for practice data for quantifying F-actin flow velocity and the actin polymerization rate.</w:t>
      </w:r>
    </w:p>
    <w:p w14:paraId="6BF5A37B" w14:textId="77777777" w:rsidR="00BE4018" w:rsidRPr="00A64073" w:rsidRDefault="00BE4018" w:rsidP="00A64073">
      <w:pPr>
        <w:pStyle w:val="ListParagraph"/>
        <w:pBdr>
          <w:top w:val="nil"/>
          <w:left w:val="nil"/>
          <w:bottom w:val="nil"/>
          <w:right w:val="nil"/>
          <w:between w:val="nil"/>
        </w:pBdr>
        <w:ind w:leftChars="0" w:left="0"/>
        <w:rPr>
          <w:b/>
          <w:lang w:eastAsia="ja-JP"/>
        </w:rPr>
      </w:pPr>
    </w:p>
    <w:p w14:paraId="25994D5A" w14:textId="6B39E960" w:rsidR="00C83D63" w:rsidRPr="00A64073" w:rsidRDefault="00FC3843" w:rsidP="00A64073">
      <w:pPr>
        <w:pStyle w:val="ListParagraph"/>
        <w:numPr>
          <w:ilvl w:val="0"/>
          <w:numId w:val="25"/>
        </w:numPr>
        <w:pBdr>
          <w:top w:val="nil"/>
          <w:left w:val="nil"/>
          <w:bottom w:val="nil"/>
          <w:right w:val="nil"/>
          <w:between w:val="nil"/>
        </w:pBdr>
        <w:ind w:leftChars="0" w:left="0" w:firstLine="0"/>
        <w:rPr>
          <w:lang w:eastAsia="ja-JP"/>
        </w:rPr>
      </w:pPr>
      <w:r w:rsidRPr="00A64073">
        <w:rPr>
          <w:lang w:eastAsia="ja-JP"/>
        </w:rPr>
        <w:t>Open</w:t>
      </w:r>
      <w:r w:rsidR="00A40B66" w:rsidRPr="00A64073">
        <w:rPr>
          <w:lang w:eastAsia="ja-JP"/>
        </w:rPr>
        <w:t xml:space="preserve"> the </w:t>
      </w:r>
      <w:r w:rsidR="00416F0B" w:rsidRPr="00A64073">
        <w:rPr>
          <w:lang w:eastAsia="ja-JP"/>
        </w:rPr>
        <w:t>multichannel time-lapse stack image</w:t>
      </w:r>
      <w:r w:rsidR="00A40B66" w:rsidRPr="00A64073">
        <w:rPr>
          <w:lang w:eastAsia="ja-JP"/>
        </w:rPr>
        <w:t xml:space="preserve"> </w:t>
      </w:r>
      <w:r w:rsidR="005536E9" w:rsidRPr="00A64073">
        <w:rPr>
          <w:lang w:eastAsia="ja-JP"/>
        </w:rPr>
        <w:t>on Fiji</w:t>
      </w:r>
      <w:r w:rsidR="00D27051" w:rsidRPr="00A64073">
        <w:rPr>
          <w:lang w:eastAsia="ja-JP"/>
        </w:rPr>
        <w:t>.</w:t>
      </w:r>
      <w:r w:rsidR="00C83D63" w:rsidRPr="00A64073">
        <w:rPr>
          <w:lang w:eastAsia="ja-JP"/>
        </w:rPr>
        <w:t xml:space="preserve"> </w:t>
      </w:r>
    </w:p>
    <w:p w14:paraId="118D783E" w14:textId="77777777" w:rsidR="00C83D63" w:rsidRPr="00A64073" w:rsidRDefault="00C83D63" w:rsidP="00A64073">
      <w:pPr>
        <w:rPr>
          <w:lang w:eastAsia="ja-JP"/>
        </w:rPr>
      </w:pPr>
    </w:p>
    <w:p w14:paraId="6CCC123C" w14:textId="1CE621B8" w:rsidR="00FC3843" w:rsidRPr="00A64073" w:rsidRDefault="00D27051" w:rsidP="00A64073">
      <w:pPr>
        <w:pStyle w:val="ListParagraph"/>
        <w:numPr>
          <w:ilvl w:val="0"/>
          <w:numId w:val="25"/>
        </w:numPr>
        <w:pBdr>
          <w:top w:val="nil"/>
          <w:left w:val="nil"/>
          <w:bottom w:val="nil"/>
          <w:right w:val="nil"/>
          <w:between w:val="nil"/>
        </w:pBdr>
        <w:ind w:leftChars="0" w:left="0" w:firstLine="0"/>
        <w:rPr>
          <w:lang w:eastAsia="ja-JP"/>
        </w:rPr>
      </w:pPr>
      <w:r w:rsidRPr="00A64073">
        <w:rPr>
          <w:lang w:eastAsia="ja-JP"/>
        </w:rPr>
        <w:t>Select</w:t>
      </w:r>
      <w:r w:rsidR="00B85E5D" w:rsidRPr="00A64073">
        <w:rPr>
          <w:lang w:eastAsia="ja-JP"/>
        </w:rPr>
        <w:t xml:space="preserve"> </w:t>
      </w:r>
      <w:r w:rsidR="00B85E5D" w:rsidRPr="00A64073">
        <w:rPr>
          <w:b/>
          <w:lang w:eastAsia="ja-JP"/>
        </w:rPr>
        <w:t>Analyze</w:t>
      </w:r>
      <w:r w:rsidR="00205B86" w:rsidRPr="00A64073">
        <w:rPr>
          <w:b/>
          <w:lang w:eastAsia="ja-JP"/>
        </w:rPr>
        <w:t xml:space="preserve"> </w:t>
      </w:r>
      <w:r w:rsidR="00B85E5D" w:rsidRPr="00A64073">
        <w:rPr>
          <w:bCs/>
          <w:lang w:eastAsia="ja-JP"/>
        </w:rPr>
        <w:t>&gt;</w:t>
      </w:r>
      <w:r w:rsidR="00205B86" w:rsidRPr="00A64073">
        <w:rPr>
          <w:b/>
          <w:lang w:eastAsia="ja-JP"/>
        </w:rPr>
        <w:t xml:space="preserve"> </w:t>
      </w:r>
      <w:r w:rsidR="00B85E5D" w:rsidRPr="00A64073">
        <w:rPr>
          <w:b/>
          <w:lang w:eastAsia="ja-JP"/>
        </w:rPr>
        <w:t>Set Scale</w:t>
      </w:r>
      <w:r w:rsidRPr="00A64073">
        <w:rPr>
          <w:lang w:eastAsia="ja-JP"/>
        </w:rPr>
        <w:t xml:space="preserve">, and set the </w:t>
      </w:r>
      <w:r w:rsidR="00416F0B" w:rsidRPr="00A64073">
        <w:rPr>
          <w:lang w:eastAsia="ja-JP"/>
        </w:rPr>
        <w:t>pixel size</w:t>
      </w:r>
      <w:r w:rsidR="00913022" w:rsidRPr="00A64073">
        <w:rPr>
          <w:lang w:eastAsia="ja-JP"/>
        </w:rPr>
        <w:t xml:space="preserve"> of the images</w:t>
      </w:r>
      <w:r w:rsidR="00FC3843" w:rsidRPr="00A64073">
        <w:rPr>
          <w:lang w:eastAsia="ja-JP"/>
        </w:rPr>
        <w:t>.</w:t>
      </w:r>
    </w:p>
    <w:p w14:paraId="34567763" w14:textId="77777777" w:rsidR="004D4CAA" w:rsidRPr="00A64073" w:rsidRDefault="004D4CAA" w:rsidP="00A64073">
      <w:pPr>
        <w:pStyle w:val="ListParagraph"/>
        <w:pBdr>
          <w:top w:val="nil"/>
          <w:left w:val="nil"/>
          <w:bottom w:val="nil"/>
          <w:right w:val="nil"/>
          <w:between w:val="nil"/>
        </w:pBdr>
        <w:ind w:leftChars="0" w:left="0"/>
        <w:rPr>
          <w:lang w:eastAsia="ja-JP"/>
        </w:rPr>
      </w:pPr>
    </w:p>
    <w:p w14:paraId="3B9E4ADD" w14:textId="4ACF8362" w:rsidR="00D45DFC" w:rsidRPr="00A64073" w:rsidRDefault="005604C0" w:rsidP="00A64073">
      <w:pPr>
        <w:pStyle w:val="ListParagraph"/>
        <w:numPr>
          <w:ilvl w:val="0"/>
          <w:numId w:val="25"/>
        </w:numPr>
        <w:pBdr>
          <w:top w:val="nil"/>
          <w:left w:val="nil"/>
          <w:bottom w:val="nil"/>
          <w:right w:val="nil"/>
          <w:between w:val="nil"/>
        </w:pBdr>
        <w:ind w:leftChars="0" w:left="0" w:firstLine="0"/>
        <w:rPr>
          <w:lang w:eastAsia="ja-JP"/>
        </w:rPr>
      </w:pPr>
      <w:r w:rsidRPr="00A64073">
        <w:rPr>
          <w:lang w:eastAsia="ja-JP"/>
        </w:rPr>
        <w:t>Find</w:t>
      </w:r>
      <w:r w:rsidR="00D27051" w:rsidRPr="00A64073">
        <w:rPr>
          <w:lang w:eastAsia="ja-JP"/>
        </w:rPr>
        <w:t xml:space="preserve"> </w:t>
      </w:r>
      <w:r w:rsidR="0088291A" w:rsidRPr="00A64073">
        <w:rPr>
          <w:lang w:eastAsia="ja-JP"/>
        </w:rPr>
        <w:t>a</w:t>
      </w:r>
      <w:r w:rsidR="00D27051" w:rsidRPr="00A64073">
        <w:rPr>
          <w:lang w:eastAsia="ja-JP"/>
        </w:rPr>
        <w:t xml:space="preserve">n actin speckle </w:t>
      </w:r>
      <w:r w:rsidR="00C775E4" w:rsidRPr="00A64073">
        <w:t>that flows</w:t>
      </w:r>
      <w:r w:rsidR="0088291A" w:rsidRPr="00A64073">
        <w:t xml:space="preserve"> retrograd</w:t>
      </w:r>
      <w:r w:rsidR="00E96B75" w:rsidRPr="00A64073">
        <w:t xml:space="preserve">ely for </w:t>
      </w:r>
      <w:r w:rsidR="00C775E4" w:rsidRPr="00A64073">
        <w:t xml:space="preserve">a minimum of </w:t>
      </w:r>
      <w:r w:rsidR="00F407F2" w:rsidRPr="00A64073">
        <w:t>five</w:t>
      </w:r>
      <w:r w:rsidR="00E96B75" w:rsidRPr="00A64073">
        <w:t xml:space="preserve"> </w:t>
      </w:r>
      <w:r w:rsidR="0080437A" w:rsidRPr="00A64073">
        <w:t>time-</w:t>
      </w:r>
      <w:r w:rsidR="00E96B75" w:rsidRPr="00A64073">
        <w:t>frames</w:t>
      </w:r>
      <w:r w:rsidR="0088291A" w:rsidRPr="00A64073">
        <w:t xml:space="preserve"> </w:t>
      </w:r>
      <w:r w:rsidR="00C775E4" w:rsidRPr="00A64073">
        <w:t>with</w:t>
      </w:r>
      <w:r w:rsidR="009A689A" w:rsidRPr="00A64073">
        <w:t>in</w:t>
      </w:r>
      <w:r w:rsidR="00E96B75" w:rsidRPr="00A64073">
        <w:t xml:space="preserve"> </w:t>
      </w:r>
      <w:r w:rsidR="003C12E9" w:rsidRPr="00A64073">
        <w:t>a</w:t>
      </w:r>
      <w:r w:rsidR="00455578" w:rsidRPr="00A64073">
        <w:t>n</w:t>
      </w:r>
      <w:r w:rsidR="00E96B75" w:rsidRPr="00A64073">
        <w:t xml:space="preserve"> </w:t>
      </w:r>
      <w:r w:rsidR="009A689A" w:rsidRPr="00A64073">
        <w:t xml:space="preserve">F-actin </w:t>
      </w:r>
      <w:r w:rsidR="00455578" w:rsidRPr="00A64073">
        <w:t>bundle in filopodia or lamellipodia</w:t>
      </w:r>
      <w:r w:rsidR="00E96B75" w:rsidRPr="00A64073">
        <w:t>.</w:t>
      </w:r>
    </w:p>
    <w:p w14:paraId="27FB4F77" w14:textId="77777777" w:rsidR="004D4CAA" w:rsidRPr="00A64073" w:rsidRDefault="004D4CAA">
      <w:pPr>
        <w:pBdr>
          <w:top w:val="nil"/>
          <w:left w:val="nil"/>
          <w:bottom w:val="nil"/>
          <w:right w:val="nil"/>
          <w:between w:val="nil"/>
        </w:pBdr>
        <w:rPr>
          <w:lang w:eastAsia="ja-JP"/>
        </w:rPr>
      </w:pPr>
    </w:p>
    <w:p w14:paraId="15226E3B" w14:textId="61BE9B7A" w:rsidR="00D5047D" w:rsidRPr="00A64073" w:rsidRDefault="00483AAD" w:rsidP="00A64073">
      <w:pPr>
        <w:pStyle w:val="ListParagraph"/>
        <w:numPr>
          <w:ilvl w:val="0"/>
          <w:numId w:val="25"/>
        </w:numPr>
        <w:pBdr>
          <w:top w:val="nil"/>
          <w:left w:val="nil"/>
          <w:bottom w:val="nil"/>
          <w:right w:val="nil"/>
          <w:between w:val="nil"/>
        </w:pBdr>
        <w:ind w:leftChars="0" w:left="0" w:firstLine="0"/>
        <w:rPr>
          <w:lang w:eastAsia="ja-JP"/>
        </w:rPr>
      </w:pPr>
      <w:r w:rsidRPr="00A64073">
        <w:rPr>
          <w:lang w:eastAsia="ja-JP"/>
        </w:rPr>
        <w:t xml:space="preserve">Select </w:t>
      </w:r>
      <w:r w:rsidRPr="00A64073">
        <w:rPr>
          <w:b/>
          <w:lang w:eastAsia="ja-JP"/>
        </w:rPr>
        <w:t>Image</w:t>
      </w:r>
      <w:r w:rsidR="00205B86" w:rsidRPr="00A64073">
        <w:rPr>
          <w:bCs/>
          <w:lang w:eastAsia="ja-JP"/>
        </w:rPr>
        <w:t xml:space="preserve"> </w:t>
      </w:r>
      <w:r w:rsidRPr="00A64073">
        <w:rPr>
          <w:bCs/>
          <w:lang w:eastAsia="ja-JP"/>
        </w:rPr>
        <w:t>&gt;</w:t>
      </w:r>
      <w:r w:rsidR="00205B86" w:rsidRPr="00A64073">
        <w:rPr>
          <w:bCs/>
          <w:lang w:eastAsia="ja-JP"/>
        </w:rPr>
        <w:t xml:space="preserve"> </w:t>
      </w:r>
      <w:r w:rsidRPr="00A64073">
        <w:rPr>
          <w:b/>
          <w:lang w:eastAsia="ja-JP"/>
        </w:rPr>
        <w:t>Transform</w:t>
      </w:r>
      <w:r w:rsidR="00205B86" w:rsidRPr="00A64073">
        <w:rPr>
          <w:b/>
          <w:lang w:eastAsia="ja-JP"/>
        </w:rPr>
        <w:t xml:space="preserve"> </w:t>
      </w:r>
      <w:r w:rsidR="00205B86" w:rsidRPr="00A64073">
        <w:rPr>
          <w:bCs/>
          <w:lang w:eastAsia="ja-JP"/>
        </w:rPr>
        <w:t>&gt;</w:t>
      </w:r>
      <w:r w:rsidR="00205B86" w:rsidRPr="00A64073">
        <w:rPr>
          <w:lang w:eastAsia="ja-JP"/>
        </w:rPr>
        <w:t xml:space="preserve"> </w:t>
      </w:r>
      <w:r w:rsidRPr="00A64073">
        <w:rPr>
          <w:b/>
          <w:lang w:eastAsia="ja-JP"/>
        </w:rPr>
        <w:t>Rotate</w:t>
      </w:r>
      <w:r w:rsidRPr="00A64073">
        <w:rPr>
          <w:lang w:eastAsia="ja-JP"/>
        </w:rPr>
        <w:t xml:space="preserve">, and adjust the angle of the images so that the F-actin </w:t>
      </w:r>
      <w:r w:rsidR="00455578" w:rsidRPr="00A64073">
        <w:rPr>
          <w:lang w:eastAsia="ja-JP"/>
        </w:rPr>
        <w:t>bundle</w:t>
      </w:r>
      <w:r w:rsidRPr="00A64073">
        <w:rPr>
          <w:lang w:eastAsia="ja-JP"/>
        </w:rPr>
        <w:t xml:space="preserve"> </w:t>
      </w:r>
      <w:r w:rsidR="00C775E4" w:rsidRPr="00A64073">
        <w:rPr>
          <w:lang w:eastAsia="ja-JP"/>
        </w:rPr>
        <w:t>points</w:t>
      </w:r>
      <w:r w:rsidRPr="00A64073">
        <w:rPr>
          <w:lang w:eastAsia="ja-JP"/>
        </w:rPr>
        <w:t xml:space="preserve"> upward</w:t>
      </w:r>
      <w:r w:rsidR="00F338B0" w:rsidRPr="00A64073">
        <w:rPr>
          <w:lang w:eastAsia="ja-JP"/>
        </w:rPr>
        <w:t xml:space="preserve"> (</w:t>
      </w:r>
      <w:r w:rsidR="00F338B0" w:rsidRPr="00A64073">
        <w:rPr>
          <w:b/>
          <w:lang w:eastAsia="ja-JP"/>
        </w:rPr>
        <w:t>Figure 3A</w:t>
      </w:r>
      <w:r w:rsidR="00F338B0" w:rsidRPr="00A64073">
        <w:rPr>
          <w:lang w:eastAsia="ja-JP"/>
        </w:rPr>
        <w:t>)</w:t>
      </w:r>
      <w:r w:rsidRPr="00A64073">
        <w:rPr>
          <w:lang w:eastAsia="ja-JP"/>
        </w:rPr>
        <w:t>.</w:t>
      </w:r>
    </w:p>
    <w:p w14:paraId="7DC19209" w14:textId="77777777" w:rsidR="004D4CAA" w:rsidRPr="00A64073" w:rsidRDefault="004D4CAA" w:rsidP="00A64073">
      <w:pPr>
        <w:pStyle w:val="ListParagraph"/>
        <w:pBdr>
          <w:top w:val="nil"/>
          <w:left w:val="nil"/>
          <w:bottom w:val="nil"/>
          <w:right w:val="nil"/>
          <w:between w:val="nil"/>
        </w:pBdr>
        <w:ind w:leftChars="0" w:left="0"/>
        <w:rPr>
          <w:lang w:eastAsia="ja-JP"/>
        </w:rPr>
      </w:pPr>
    </w:p>
    <w:p w14:paraId="761DD231" w14:textId="27BAFB6B" w:rsidR="00A223E0" w:rsidRPr="00A64073" w:rsidRDefault="00D5047D" w:rsidP="00A64073">
      <w:pPr>
        <w:pStyle w:val="ListParagraph"/>
        <w:numPr>
          <w:ilvl w:val="0"/>
          <w:numId w:val="25"/>
        </w:numPr>
        <w:pBdr>
          <w:top w:val="nil"/>
          <w:left w:val="nil"/>
          <w:bottom w:val="nil"/>
          <w:right w:val="nil"/>
          <w:between w:val="nil"/>
        </w:pBdr>
        <w:ind w:leftChars="0" w:left="0" w:firstLine="0"/>
        <w:rPr>
          <w:lang w:eastAsia="ja-JP"/>
        </w:rPr>
      </w:pPr>
      <w:r w:rsidRPr="00A64073">
        <w:t>Click</w:t>
      </w:r>
      <w:r w:rsidR="00C83D63" w:rsidRPr="00A64073">
        <w:t xml:space="preserve"> on </w:t>
      </w:r>
      <w:r w:rsidRPr="00A64073">
        <w:rPr>
          <w:b/>
        </w:rPr>
        <w:t>Rectangle</w:t>
      </w:r>
      <w:r w:rsidRPr="00A64073">
        <w:t xml:space="preserve"> on the toolbar, and </w:t>
      </w:r>
      <w:r w:rsidR="00C775E4" w:rsidRPr="00A64073">
        <w:t>draw</w:t>
      </w:r>
      <w:r w:rsidR="00D27051" w:rsidRPr="00A64073">
        <w:t xml:space="preserve"> a </w:t>
      </w:r>
      <w:r w:rsidR="00F20B04" w:rsidRPr="00A64073">
        <w:t>box</w:t>
      </w:r>
      <w:r w:rsidR="00D27051" w:rsidRPr="00A64073">
        <w:t xml:space="preserve"> </w:t>
      </w:r>
      <w:r w:rsidR="00C775E4" w:rsidRPr="00A64073">
        <w:t>that</w:t>
      </w:r>
      <w:r w:rsidR="00AD047C" w:rsidRPr="00A64073">
        <w:t xml:space="preserve"> include</w:t>
      </w:r>
      <w:r w:rsidR="00C775E4" w:rsidRPr="00A64073">
        <w:t>s</w:t>
      </w:r>
      <w:r w:rsidR="00D27051" w:rsidRPr="00A64073">
        <w:t xml:space="preserve"> </w:t>
      </w:r>
      <w:r w:rsidR="003C12E9" w:rsidRPr="00A64073">
        <w:t xml:space="preserve">actin speckles and the tip of </w:t>
      </w:r>
      <w:r w:rsidR="0066691F" w:rsidRPr="00A64073">
        <w:t xml:space="preserve">the </w:t>
      </w:r>
      <w:r w:rsidR="009A689A" w:rsidRPr="00A64073">
        <w:t xml:space="preserve">F-actin </w:t>
      </w:r>
      <w:r w:rsidR="00455578" w:rsidRPr="00A64073">
        <w:t>bundle</w:t>
      </w:r>
      <w:r w:rsidR="00730B69" w:rsidRPr="00A64073">
        <w:rPr>
          <w:lang w:eastAsia="ja-JP"/>
        </w:rPr>
        <w:t xml:space="preserve"> (</w:t>
      </w:r>
      <w:r w:rsidR="00730B69" w:rsidRPr="00A64073">
        <w:rPr>
          <w:b/>
          <w:lang w:eastAsia="ja-JP"/>
        </w:rPr>
        <w:t>Figure3B</w:t>
      </w:r>
      <w:r w:rsidR="00730B69" w:rsidRPr="00A64073">
        <w:rPr>
          <w:lang w:eastAsia="ja-JP"/>
        </w:rPr>
        <w:t>, 1 and 2)</w:t>
      </w:r>
      <w:r w:rsidR="003C12E9" w:rsidRPr="00A64073">
        <w:t>.</w:t>
      </w:r>
      <w:r w:rsidRPr="00A64073">
        <w:t xml:space="preserve"> </w:t>
      </w:r>
    </w:p>
    <w:p w14:paraId="1A011238" w14:textId="77777777" w:rsidR="00E00477" w:rsidRPr="00A64073" w:rsidRDefault="00E00477" w:rsidP="00A64073">
      <w:pPr>
        <w:pStyle w:val="ListParagraph"/>
        <w:pBdr>
          <w:top w:val="nil"/>
          <w:left w:val="nil"/>
          <w:bottom w:val="nil"/>
          <w:right w:val="nil"/>
          <w:between w:val="nil"/>
        </w:pBdr>
        <w:ind w:leftChars="0" w:left="0"/>
        <w:rPr>
          <w:lang w:eastAsia="ja-JP"/>
        </w:rPr>
      </w:pPr>
    </w:p>
    <w:p w14:paraId="16079E2C" w14:textId="3B1A80CC" w:rsidR="00D45DFC" w:rsidRPr="00A64073" w:rsidRDefault="00C23DD4">
      <w:pPr>
        <w:pBdr>
          <w:top w:val="nil"/>
          <w:left w:val="nil"/>
          <w:bottom w:val="nil"/>
          <w:right w:val="nil"/>
          <w:between w:val="nil"/>
        </w:pBdr>
      </w:pPr>
      <w:r w:rsidRPr="00A64073">
        <w:rPr>
          <w:lang w:eastAsia="ja-JP"/>
        </w:rPr>
        <w:t>NOTE</w:t>
      </w:r>
      <w:r w:rsidR="00D45DFC" w:rsidRPr="00A64073">
        <w:rPr>
          <w:lang w:eastAsia="ja-JP"/>
        </w:rPr>
        <w:t>:</w:t>
      </w:r>
      <w:r w:rsidR="00D45DFC" w:rsidRPr="00A64073">
        <w:t xml:space="preserve"> The signals of HaloTag-actin speckles are weak. In addition, Lifeact signals at the distal tips of the growth cone are weak and faint (</w:t>
      </w:r>
      <w:r w:rsidR="00D45DFC" w:rsidRPr="00A64073">
        <w:rPr>
          <w:b/>
        </w:rPr>
        <w:t>Figure 2B</w:t>
      </w:r>
      <w:r w:rsidR="00D45DFC" w:rsidRPr="00A64073">
        <w:t xml:space="preserve">) </w:t>
      </w:r>
      <w:r w:rsidR="0005649E" w:rsidRPr="00A64073">
        <w:t>because</w:t>
      </w:r>
      <w:r w:rsidR="00D45DFC" w:rsidRPr="00A64073">
        <w:t xml:space="preserve"> the distal tips</w:t>
      </w:r>
      <w:r w:rsidR="000747AB" w:rsidRPr="00A64073">
        <w:t xml:space="preserve"> of the growth cone</w:t>
      </w:r>
      <w:r w:rsidR="00D45DFC" w:rsidRPr="00A64073">
        <w:t xml:space="preserve"> is </w:t>
      </w:r>
      <w:r w:rsidR="000747AB" w:rsidRPr="00A64073">
        <w:t>thin</w:t>
      </w:r>
      <w:r w:rsidR="00D45DFC" w:rsidRPr="00A64073">
        <w:t xml:space="preserve"> compared to the proximal part. </w:t>
      </w:r>
      <w:r w:rsidR="00C775E4" w:rsidRPr="00A64073">
        <w:t>Investigator</w:t>
      </w:r>
      <w:r w:rsidR="00D45DFC" w:rsidRPr="00A64073">
        <w:t>s should enhance</w:t>
      </w:r>
      <w:r w:rsidR="005F303B" w:rsidRPr="00A64073">
        <w:t xml:space="preserve"> the</w:t>
      </w:r>
      <w:r w:rsidR="0005649E" w:rsidRPr="00A64073">
        <w:t xml:space="preserve"> </w:t>
      </w:r>
      <w:r w:rsidR="00D45DFC" w:rsidRPr="00A64073">
        <w:t xml:space="preserve">signals </w:t>
      </w:r>
      <w:r w:rsidR="00205B86" w:rsidRPr="00A64073">
        <w:t>to optimize</w:t>
      </w:r>
      <w:r w:rsidR="00D45DFC" w:rsidRPr="00A64073">
        <w:t xml:space="preserve"> the quantifications of F-actin flow velocity and polymerization rate (</w:t>
      </w:r>
      <w:r w:rsidR="00D45DFC" w:rsidRPr="00A64073">
        <w:rPr>
          <w:b/>
        </w:rPr>
        <w:t>Figure 3B</w:t>
      </w:r>
      <w:r w:rsidR="00D45DFC" w:rsidRPr="00A64073">
        <w:t xml:space="preserve">). </w:t>
      </w:r>
      <w:r w:rsidR="003C5035" w:rsidRPr="00A64073">
        <w:t>Although the Lifeact signal at the proximal growth cone become</w:t>
      </w:r>
      <w:r w:rsidR="00C83D63" w:rsidRPr="00A64073">
        <w:t>s</w:t>
      </w:r>
      <w:r w:rsidR="003C5035" w:rsidRPr="00A64073">
        <w:t xml:space="preserve"> saturated, this will not disturb the determination of the distal end of F-actins (</w:t>
      </w:r>
      <w:r w:rsidR="003C5035" w:rsidRPr="00A64073">
        <w:rPr>
          <w:b/>
        </w:rPr>
        <w:t>Figure 3E</w:t>
      </w:r>
      <w:r w:rsidR="003C5035" w:rsidRPr="00A64073">
        <w:t>, yellow line).</w:t>
      </w:r>
    </w:p>
    <w:p w14:paraId="2F14E6E0" w14:textId="77777777" w:rsidR="00E00477" w:rsidRPr="00A64073" w:rsidRDefault="00E00477" w:rsidP="00A64073">
      <w:pPr>
        <w:pStyle w:val="ListParagraph"/>
        <w:pBdr>
          <w:top w:val="nil"/>
          <w:left w:val="nil"/>
          <w:bottom w:val="nil"/>
          <w:right w:val="nil"/>
          <w:between w:val="nil"/>
        </w:pBdr>
        <w:ind w:leftChars="0" w:left="0"/>
        <w:rPr>
          <w:lang w:eastAsia="ja-JP"/>
        </w:rPr>
      </w:pPr>
    </w:p>
    <w:p w14:paraId="3038B931" w14:textId="63306612" w:rsidR="0088291A" w:rsidRPr="00A64073" w:rsidRDefault="00E96B75" w:rsidP="00A64073">
      <w:pPr>
        <w:pStyle w:val="ListParagraph"/>
        <w:numPr>
          <w:ilvl w:val="0"/>
          <w:numId w:val="25"/>
        </w:numPr>
        <w:pBdr>
          <w:top w:val="nil"/>
          <w:left w:val="nil"/>
          <w:bottom w:val="nil"/>
          <w:right w:val="nil"/>
          <w:between w:val="nil"/>
        </w:pBdr>
        <w:ind w:leftChars="0" w:left="0" w:firstLine="0"/>
        <w:rPr>
          <w:lang w:eastAsia="ja-JP"/>
        </w:rPr>
      </w:pPr>
      <w:r w:rsidRPr="00A64073">
        <w:t xml:space="preserve">Select </w:t>
      </w:r>
      <w:r w:rsidRPr="00A64073">
        <w:rPr>
          <w:b/>
        </w:rPr>
        <w:t>Image</w:t>
      </w:r>
      <w:r w:rsidR="00205B86" w:rsidRPr="00A64073">
        <w:rPr>
          <w:b/>
        </w:rPr>
        <w:t xml:space="preserve"> </w:t>
      </w:r>
      <w:r w:rsidRPr="00A64073">
        <w:rPr>
          <w:bCs/>
        </w:rPr>
        <w:t>&gt;</w:t>
      </w:r>
      <w:r w:rsidR="00205B86" w:rsidRPr="00A64073">
        <w:rPr>
          <w:b/>
        </w:rPr>
        <w:t xml:space="preserve"> </w:t>
      </w:r>
      <w:r w:rsidRPr="00A64073">
        <w:rPr>
          <w:b/>
        </w:rPr>
        <w:t>Duplicate</w:t>
      </w:r>
      <w:r w:rsidR="00730B69" w:rsidRPr="00A64073">
        <w:t xml:space="preserve"> and</w:t>
      </w:r>
      <w:r w:rsidR="0080437A" w:rsidRPr="00A64073">
        <w:t xml:space="preserve"> </w:t>
      </w:r>
      <w:r w:rsidR="00D12E47" w:rsidRPr="00A64073">
        <w:t>input</w:t>
      </w:r>
      <w:r w:rsidR="0080437A" w:rsidRPr="00A64073">
        <w:t xml:space="preserve"> the </w:t>
      </w:r>
      <w:r w:rsidR="00F407F2" w:rsidRPr="00A64073">
        <w:t>five</w:t>
      </w:r>
      <w:r w:rsidR="0080437A" w:rsidRPr="00A64073">
        <w:t xml:space="preserve"> time-f</w:t>
      </w:r>
      <w:r w:rsidR="00131DEF" w:rsidRPr="00A64073">
        <w:t>rames</w:t>
      </w:r>
      <w:r w:rsidR="00730B69" w:rsidRPr="00A64073">
        <w:t xml:space="preserve"> (</w:t>
      </w:r>
      <w:r w:rsidR="00730B69" w:rsidRPr="00A64073">
        <w:rPr>
          <w:b/>
        </w:rPr>
        <w:t>Figure 3B</w:t>
      </w:r>
      <w:r w:rsidR="00730B69" w:rsidRPr="00A64073">
        <w:t>, 3</w:t>
      </w:r>
      <w:r w:rsidR="00C83D63" w:rsidRPr="00A64073">
        <w:t>–</w:t>
      </w:r>
      <w:r w:rsidR="00730B69" w:rsidRPr="00A64073">
        <w:t>5)</w:t>
      </w:r>
      <w:r w:rsidR="0088291A" w:rsidRPr="00A64073">
        <w:t>.</w:t>
      </w:r>
    </w:p>
    <w:p w14:paraId="364BA08C" w14:textId="77777777" w:rsidR="004D4CAA" w:rsidRPr="00A64073" w:rsidRDefault="004D4CAA" w:rsidP="00A64073">
      <w:pPr>
        <w:pStyle w:val="ListParagraph"/>
        <w:pBdr>
          <w:top w:val="nil"/>
          <w:left w:val="nil"/>
          <w:bottom w:val="nil"/>
          <w:right w:val="nil"/>
          <w:between w:val="nil"/>
        </w:pBdr>
        <w:ind w:leftChars="0" w:left="0"/>
        <w:rPr>
          <w:lang w:eastAsia="ja-JP"/>
        </w:rPr>
      </w:pPr>
    </w:p>
    <w:p w14:paraId="76155A6E" w14:textId="03B7EE1E" w:rsidR="003A22E5" w:rsidRPr="00A64073" w:rsidRDefault="003A22E5" w:rsidP="00A64073">
      <w:pPr>
        <w:pStyle w:val="ListParagraph"/>
        <w:numPr>
          <w:ilvl w:val="0"/>
          <w:numId w:val="25"/>
        </w:numPr>
        <w:pBdr>
          <w:top w:val="nil"/>
          <w:left w:val="nil"/>
          <w:bottom w:val="nil"/>
          <w:right w:val="nil"/>
          <w:between w:val="nil"/>
        </w:pBdr>
        <w:ind w:leftChars="0" w:left="0" w:firstLine="0"/>
        <w:rPr>
          <w:lang w:eastAsia="ja-JP"/>
        </w:rPr>
      </w:pPr>
      <w:r w:rsidRPr="00A64073">
        <w:rPr>
          <w:lang w:eastAsia="ja-JP"/>
        </w:rPr>
        <w:t xml:space="preserve">Select </w:t>
      </w:r>
      <w:r w:rsidRPr="00A64073">
        <w:rPr>
          <w:b/>
          <w:lang w:eastAsia="ja-JP"/>
        </w:rPr>
        <w:t>Image</w:t>
      </w:r>
      <w:r w:rsidR="00205B86" w:rsidRPr="00A64073">
        <w:rPr>
          <w:b/>
          <w:lang w:eastAsia="ja-JP"/>
        </w:rPr>
        <w:t xml:space="preserve"> </w:t>
      </w:r>
      <w:r w:rsidRPr="00A64073">
        <w:rPr>
          <w:bCs/>
          <w:lang w:eastAsia="ja-JP"/>
        </w:rPr>
        <w:t>&gt;</w:t>
      </w:r>
      <w:r w:rsidR="00205B86" w:rsidRPr="00A64073">
        <w:rPr>
          <w:b/>
          <w:lang w:eastAsia="ja-JP"/>
        </w:rPr>
        <w:t xml:space="preserve"> </w:t>
      </w:r>
      <w:r w:rsidRPr="00A64073">
        <w:rPr>
          <w:b/>
          <w:lang w:eastAsia="ja-JP"/>
        </w:rPr>
        <w:t>Stacks</w:t>
      </w:r>
      <w:r w:rsidR="00205B86" w:rsidRPr="00A64073">
        <w:rPr>
          <w:b/>
          <w:lang w:eastAsia="ja-JP"/>
        </w:rPr>
        <w:t xml:space="preserve"> </w:t>
      </w:r>
      <w:r w:rsidRPr="00A64073">
        <w:rPr>
          <w:bCs/>
          <w:lang w:eastAsia="ja-JP"/>
        </w:rPr>
        <w:t>&gt;</w:t>
      </w:r>
      <w:r w:rsidR="00205B86" w:rsidRPr="00A64073">
        <w:rPr>
          <w:b/>
          <w:lang w:eastAsia="ja-JP"/>
        </w:rPr>
        <w:t xml:space="preserve"> </w:t>
      </w:r>
      <w:r w:rsidR="0088291A" w:rsidRPr="00A64073">
        <w:rPr>
          <w:b/>
          <w:lang w:eastAsia="ja-JP"/>
        </w:rPr>
        <w:t xml:space="preserve">Make </w:t>
      </w:r>
      <w:r w:rsidRPr="00A64073">
        <w:rPr>
          <w:b/>
          <w:lang w:eastAsia="ja-JP"/>
        </w:rPr>
        <w:t>Montage</w:t>
      </w:r>
      <w:r w:rsidRPr="00A64073">
        <w:rPr>
          <w:lang w:eastAsia="ja-JP"/>
        </w:rPr>
        <w:t>, and input the parameters: Columns, 5; Rows, 1; Scale factor, 1.</w:t>
      </w:r>
      <w:r w:rsidR="0080437A" w:rsidRPr="00A64073">
        <w:rPr>
          <w:lang w:eastAsia="ja-JP"/>
        </w:rPr>
        <w:t xml:space="preserve"> </w:t>
      </w:r>
      <w:r w:rsidRPr="00A64073">
        <w:rPr>
          <w:lang w:eastAsia="ja-JP"/>
        </w:rPr>
        <w:t xml:space="preserve"> </w:t>
      </w:r>
    </w:p>
    <w:p w14:paraId="6F1F2177" w14:textId="77777777" w:rsidR="004D4CAA" w:rsidRPr="00A64073" w:rsidRDefault="004D4CAA" w:rsidP="00A64073">
      <w:pPr>
        <w:pStyle w:val="ListParagraph"/>
        <w:pBdr>
          <w:top w:val="nil"/>
          <w:left w:val="nil"/>
          <w:bottom w:val="nil"/>
          <w:right w:val="nil"/>
          <w:between w:val="nil"/>
        </w:pBdr>
        <w:ind w:leftChars="0" w:left="0"/>
        <w:rPr>
          <w:lang w:eastAsia="ja-JP"/>
        </w:rPr>
      </w:pPr>
    </w:p>
    <w:p w14:paraId="6105DEBC" w14:textId="01E68C8C" w:rsidR="0088291A" w:rsidRPr="00A64073" w:rsidRDefault="003A22E5" w:rsidP="00A64073">
      <w:pPr>
        <w:pStyle w:val="ListParagraph"/>
        <w:numPr>
          <w:ilvl w:val="0"/>
          <w:numId w:val="25"/>
        </w:numPr>
        <w:pBdr>
          <w:top w:val="nil"/>
          <w:left w:val="nil"/>
          <w:bottom w:val="nil"/>
          <w:right w:val="nil"/>
          <w:between w:val="nil"/>
        </w:pBdr>
        <w:ind w:leftChars="0" w:left="0" w:firstLine="0"/>
        <w:rPr>
          <w:lang w:eastAsia="ja-JP"/>
        </w:rPr>
      </w:pPr>
      <w:r w:rsidRPr="00A64073">
        <w:rPr>
          <w:lang w:eastAsia="ja-JP"/>
        </w:rPr>
        <w:t>Click</w:t>
      </w:r>
      <w:r w:rsidR="00C83D63" w:rsidRPr="00A64073">
        <w:rPr>
          <w:lang w:eastAsia="ja-JP"/>
        </w:rPr>
        <w:t xml:space="preserve"> on</w:t>
      </w:r>
      <w:r w:rsidRPr="00A64073">
        <w:rPr>
          <w:lang w:eastAsia="ja-JP"/>
        </w:rPr>
        <w:t xml:space="preserve"> </w:t>
      </w:r>
      <w:r w:rsidRPr="00A64073">
        <w:rPr>
          <w:b/>
          <w:lang w:eastAsia="ja-JP"/>
        </w:rPr>
        <w:t>O</w:t>
      </w:r>
      <w:r w:rsidR="00205B86" w:rsidRPr="00A64073">
        <w:rPr>
          <w:b/>
          <w:lang w:eastAsia="ja-JP"/>
        </w:rPr>
        <w:t>K</w:t>
      </w:r>
      <w:r w:rsidR="00205B86" w:rsidRPr="00A64073">
        <w:rPr>
          <w:lang w:eastAsia="ja-JP"/>
        </w:rPr>
        <w:t>. T</w:t>
      </w:r>
      <w:r w:rsidRPr="00A64073">
        <w:rPr>
          <w:lang w:eastAsia="ja-JP"/>
        </w:rPr>
        <w:t>he</w:t>
      </w:r>
      <w:r w:rsidR="0088291A" w:rsidRPr="00A64073">
        <w:rPr>
          <w:lang w:eastAsia="ja-JP"/>
        </w:rPr>
        <w:t xml:space="preserve"> </w:t>
      </w:r>
      <w:r w:rsidR="00205B86" w:rsidRPr="00A64073">
        <w:rPr>
          <w:lang w:eastAsia="ja-JP"/>
        </w:rPr>
        <w:t xml:space="preserve">image </w:t>
      </w:r>
      <w:r w:rsidR="0088291A" w:rsidRPr="00A64073">
        <w:rPr>
          <w:lang w:eastAsia="ja-JP"/>
        </w:rPr>
        <w:t>montage</w:t>
      </w:r>
      <w:r w:rsidR="00205B86" w:rsidRPr="00A64073">
        <w:rPr>
          <w:lang w:eastAsia="ja-JP"/>
        </w:rPr>
        <w:t xml:space="preserve"> will</w:t>
      </w:r>
      <w:r w:rsidRPr="00A64073">
        <w:rPr>
          <w:lang w:eastAsia="ja-JP"/>
        </w:rPr>
        <w:t xml:space="preserve"> a</w:t>
      </w:r>
      <w:r w:rsidR="00A40B66" w:rsidRPr="00A64073">
        <w:rPr>
          <w:lang w:eastAsia="ja-JP"/>
        </w:rPr>
        <w:t>ppear</w:t>
      </w:r>
      <w:r w:rsidR="00746A59" w:rsidRPr="00A64073">
        <w:rPr>
          <w:lang w:eastAsia="ja-JP"/>
        </w:rPr>
        <w:t xml:space="preserve"> on the screen</w:t>
      </w:r>
      <w:r w:rsidR="0088291A" w:rsidRPr="00A64073">
        <w:rPr>
          <w:lang w:eastAsia="ja-JP"/>
        </w:rPr>
        <w:t>.</w:t>
      </w:r>
    </w:p>
    <w:p w14:paraId="00B85647" w14:textId="77777777" w:rsidR="004D4CAA" w:rsidRPr="00A64073" w:rsidRDefault="004D4CAA" w:rsidP="00A64073">
      <w:pPr>
        <w:pStyle w:val="ListParagraph"/>
        <w:pBdr>
          <w:top w:val="nil"/>
          <w:left w:val="nil"/>
          <w:bottom w:val="nil"/>
          <w:right w:val="nil"/>
          <w:between w:val="nil"/>
        </w:pBdr>
        <w:ind w:leftChars="0" w:left="0"/>
        <w:rPr>
          <w:lang w:eastAsia="ja-JP"/>
        </w:rPr>
      </w:pPr>
    </w:p>
    <w:p w14:paraId="4E9A931C" w14:textId="12F0CDB3" w:rsidR="000500DD" w:rsidRPr="00A64073" w:rsidRDefault="00131DEF" w:rsidP="00A64073">
      <w:pPr>
        <w:pStyle w:val="ListParagraph"/>
        <w:numPr>
          <w:ilvl w:val="0"/>
          <w:numId w:val="25"/>
        </w:numPr>
        <w:pBdr>
          <w:top w:val="nil"/>
          <w:left w:val="nil"/>
          <w:bottom w:val="nil"/>
          <w:right w:val="nil"/>
          <w:between w:val="nil"/>
        </w:pBdr>
        <w:ind w:leftChars="0" w:left="0" w:firstLine="0"/>
        <w:rPr>
          <w:lang w:eastAsia="ja-JP"/>
        </w:rPr>
      </w:pPr>
      <w:r w:rsidRPr="00A64073">
        <w:rPr>
          <w:lang w:eastAsia="ja-JP"/>
        </w:rPr>
        <w:t xml:space="preserve">Select </w:t>
      </w:r>
      <w:r w:rsidRPr="00A64073">
        <w:rPr>
          <w:b/>
          <w:lang w:eastAsia="ja-JP"/>
        </w:rPr>
        <w:t>Image</w:t>
      </w:r>
      <w:r w:rsidR="00205B86" w:rsidRPr="00A64073">
        <w:rPr>
          <w:b/>
          <w:lang w:eastAsia="ja-JP"/>
        </w:rPr>
        <w:t xml:space="preserve"> </w:t>
      </w:r>
      <w:r w:rsidRPr="00A64073">
        <w:rPr>
          <w:bCs/>
          <w:lang w:eastAsia="ja-JP"/>
        </w:rPr>
        <w:t>&gt;</w:t>
      </w:r>
      <w:r w:rsidR="00205B86" w:rsidRPr="00A64073">
        <w:rPr>
          <w:b/>
          <w:lang w:eastAsia="ja-JP"/>
        </w:rPr>
        <w:t xml:space="preserve"> </w:t>
      </w:r>
      <w:r w:rsidRPr="00A64073">
        <w:rPr>
          <w:b/>
          <w:lang w:eastAsia="ja-JP"/>
        </w:rPr>
        <w:t>Color</w:t>
      </w:r>
      <w:r w:rsidR="00205B86" w:rsidRPr="00A64073">
        <w:rPr>
          <w:bCs/>
          <w:lang w:eastAsia="ja-JP"/>
        </w:rPr>
        <w:t xml:space="preserve"> </w:t>
      </w:r>
      <w:r w:rsidRPr="00A64073">
        <w:rPr>
          <w:bCs/>
          <w:lang w:eastAsia="ja-JP"/>
        </w:rPr>
        <w:t>&gt;</w:t>
      </w:r>
      <w:r w:rsidR="00205B86" w:rsidRPr="00A64073">
        <w:rPr>
          <w:b/>
          <w:lang w:eastAsia="ja-JP"/>
        </w:rPr>
        <w:t xml:space="preserve"> </w:t>
      </w:r>
      <w:r w:rsidRPr="00A64073">
        <w:rPr>
          <w:b/>
          <w:lang w:eastAsia="ja-JP"/>
        </w:rPr>
        <w:t>Split Channels</w:t>
      </w:r>
      <w:r w:rsidR="00205B86" w:rsidRPr="00A64073">
        <w:rPr>
          <w:lang w:eastAsia="ja-JP"/>
        </w:rPr>
        <w:t xml:space="preserve">. This separates the </w:t>
      </w:r>
      <w:r w:rsidR="00746A59" w:rsidRPr="00A64073">
        <w:rPr>
          <w:lang w:eastAsia="ja-JP"/>
        </w:rPr>
        <w:t xml:space="preserve">two fluorescent </w:t>
      </w:r>
      <w:r w:rsidR="005536E9" w:rsidRPr="00A64073">
        <w:rPr>
          <w:lang w:eastAsia="ja-JP"/>
        </w:rPr>
        <w:t>channels</w:t>
      </w:r>
      <w:r w:rsidR="00205B86" w:rsidRPr="00A64073">
        <w:rPr>
          <w:lang w:eastAsia="ja-JP"/>
        </w:rPr>
        <w:t>.</w:t>
      </w:r>
    </w:p>
    <w:p w14:paraId="76B0850F" w14:textId="77777777" w:rsidR="004D4CAA" w:rsidRPr="00A64073" w:rsidRDefault="004D4CAA">
      <w:pPr>
        <w:pBdr>
          <w:top w:val="nil"/>
          <w:left w:val="nil"/>
          <w:bottom w:val="nil"/>
          <w:right w:val="nil"/>
          <w:between w:val="nil"/>
        </w:pBdr>
        <w:rPr>
          <w:lang w:eastAsia="ja-JP"/>
        </w:rPr>
      </w:pPr>
    </w:p>
    <w:p w14:paraId="7714CE32" w14:textId="6F528D35" w:rsidR="0088291A" w:rsidRPr="00A64073" w:rsidRDefault="00A223E0" w:rsidP="00A64073">
      <w:pPr>
        <w:pStyle w:val="ListParagraph"/>
        <w:numPr>
          <w:ilvl w:val="0"/>
          <w:numId w:val="25"/>
        </w:numPr>
        <w:pBdr>
          <w:top w:val="nil"/>
          <w:left w:val="nil"/>
          <w:bottom w:val="nil"/>
          <w:right w:val="nil"/>
          <w:between w:val="nil"/>
        </w:pBdr>
        <w:ind w:leftChars="0" w:left="0" w:firstLine="0"/>
        <w:rPr>
          <w:lang w:eastAsia="ja-JP"/>
        </w:rPr>
      </w:pPr>
      <w:r w:rsidRPr="00A64073">
        <w:rPr>
          <w:lang w:eastAsia="ja-JP"/>
        </w:rPr>
        <w:t>Q</w:t>
      </w:r>
      <w:r w:rsidR="0088291A" w:rsidRPr="00A64073">
        <w:rPr>
          <w:lang w:eastAsia="ja-JP"/>
        </w:rPr>
        <w:t>uantif</w:t>
      </w:r>
      <w:r w:rsidR="00455578" w:rsidRPr="00A64073">
        <w:rPr>
          <w:lang w:eastAsia="ja-JP"/>
        </w:rPr>
        <w:t>ication of</w:t>
      </w:r>
      <w:r w:rsidR="0088291A" w:rsidRPr="00A64073">
        <w:rPr>
          <w:lang w:eastAsia="ja-JP"/>
        </w:rPr>
        <w:t xml:space="preserve"> F-actin flow velocity.</w:t>
      </w:r>
    </w:p>
    <w:p w14:paraId="4D001AF2" w14:textId="77777777" w:rsidR="003538C7" w:rsidRPr="00A64073" w:rsidRDefault="003538C7">
      <w:pPr>
        <w:pBdr>
          <w:top w:val="nil"/>
          <w:left w:val="nil"/>
          <w:bottom w:val="nil"/>
          <w:right w:val="nil"/>
          <w:between w:val="nil"/>
        </w:pBdr>
        <w:rPr>
          <w:lang w:eastAsia="ja-JP"/>
        </w:rPr>
      </w:pPr>
    </w:p>
    <w:p w14:paraId="5D97F4AE" w14:textId="648665DE" w:rsidR="003F0BD9" w:rsidRPr="00A64073" w:rsidRDefault="003F0BD9" w:rsidP="00A64073">
      <w:pPr>
        <w:pStyle w:val="ListParagraph"/>
        <w:numPr>
          <w:ilvl w:val="3"/>
          <w:numId w:val="25"/>
        </w:numPr>
        <w:pBdr>
          <w:top w:val="nil"/>
          <w:left w:val="nil"/>
          <w:bottom w:val="nil"/>
          <w:right w:val="nil"/>
          <w:between w:val="nil"/>
        </w:pBdr>
        <w:ind w:leftChars="0" w:left="0" w:firstLine="0"/>
        <w:rPr>
          <w:lang w:eastAsia="ja-JP"/>
        </w:rPr>
      </w:pPr>
      <w:r w:rsidRPr="00A64073">
        <w:rPr>
          <w:lang w:eastAsia="ja-JP"/>
        </w:rPr>
        <w:t xml:space="preserve">Select </w:t>
      </w:r>
      <w:r w:rsidRPr="00A64073">
        <w:rPr>
          <w:b/>
          <w:lang w:eastAsia="ja-JP"/>
        </w:rPr>
        <w:t>Analyze</w:t>
      </w:r>
      <w:r w:rsidR="00205B86" w:rsidRPr="00A64073">
        <w:rPr>
          <w:b/>
          <w:lang w:eastAsia="ja-JP"/>
        </w:rPr>
        <w:t xml:space="preserve"> </w:t>
      </w:r>
      <w:r w:rsidRPr="00A64073">
        <w:rPr>
          <w:bCs/>
          <w:lang w:eastAsia="ja-JP"/>
        </w:rPr>
        <w:t>&gt;</w:t>
      </w:r>
      <w:r w:rsidR="00205B86" w:rsidRPr="00A64073">
        <w:rPr>
          <w:lang w:eastAsia="ja-JP"/>
        </w:rPr>
        <w:t xml:space="preserve"> </w:t>
      </w:r>
      <w:r w:rsidRPr="00A64073">
        <w:rPr>
          <w:b/>
          <w:lang w:eastAsia="ja-JP"/>
        </w:rPr>
        <w:t xml:space="preserve">Set </w:t>
      </w:r>
      <w:proofErr w:type="gramStart"/>
      <w:r w:rsidRPr="00A64073">
        <w:rPr>
          <w:b/>
          <w:lang w:eastAsia="ja-JP"/>
        </w:rPr>
        <w:t>Measurements</w:t>
      </w:r>
      <w:r w:rsidRPr="00A64073">
        <w:rPr>
          <w:lang w:eastAsia="ja-JP"/>
        </w:rPr>
        <w:t>, and</w:t>
      </w:r>
      <w:proofErr w:type="gramEnd"/>
      <w:r w:rsidRPr="00A64073">
        <w:rPr>
          <w:lang w:eastAsia="ja-JP"/>
        </w:rPr>
        <w:t xml:space="preserve"> choose </w:t>
      </w:r>
      <w:r w:rsidR="0080437A" w:rsidRPr="00A64073">
        <w:rPr>
          <w:b/>
          <w:lang w:eastAsia="ja-JP"/>
        </w:rPr>
        <w:t>Area</w:t>
      </w:r>
      <w:r w:rsidR="0080437A" w:rsidRPr="00A64073">
        <w:rPr>
          <w:lang w:eastAsia="ja-JP"/>
        </w:rPr>
        <w:t xml:space="preserve"> and </w:t>
      </w:r>
      <w:r w:rsidRPr="00A64073">
        <w:rPr>
          <w:b/>
          <w:lang w:eastAsia="ja-JP"/>
        </w:rPr>
        <w:t xml:space="preserve">Bounding </w:t>
      </w:r>
      <w:r w:rsidR="00BE4018">
        <w:rPr>
          <w:b/>
          <w:lang w:eastAsia="ja-JP"/>
        </w:rPr>
        <w:t>R</w:t>
      </w:r>
      <w:r w:rsidR="00BE4018" w:rsidRPr="00A64073">
        <w:rPr>
          <w:b/>
          <w:lang w:eastAsia="ja-JP"/>
        </w:rPr>
        <w:t>ectangle</w:t>
      </w:r>
      <w:r w:rsidRPr="00A64073">
        <w:rPr>
          <w:lang w:eastAsia="ja-JP"/>
        </w:rPr>
        <w:t>.</w:t>
      </w:r>
    </w:p>
    <w:p w14:paraId="2562E736"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11421002" w14:textId="52C8A312" w:rsidR="003A22E5" w:rsidRPr="00A64073" w:rsidRDefault="005536E9" w:rsidP="00A64073">
      <w:pPr>
        <w:pStyle w:val="ListParagraph"/>
        <w:numPr>
          <w:ilvl w:val="3"/>
          <w:numId w:val="25"/>
        </w:numPr>
        <w:pBdr>
          <w:top w:val="nil"/>
          <w:left w:val="nil"/>
          <w:bottom w:val="nil"/>
          <w:right w:val="nil"/>
          <w:between w:val="nil"/>
        </w:pBdr>
        <w:ind w:leftChars="0" w:left="0" w:firstLine="0"/>
        <w:rPr>
          <w:lang w:eastAsia="ja-JP"/>
        </w:rPr>
      </w:pPr>
      <w:r w:rsidRPr="00A64073">
        <w:rPr>
          <w:lang w:eastAsia="ja-JP"/>
        </w:rPr>
        <w:t>Click</w:t>
      </w:r>
      <w:r w:rsidR="00C83D63" w:rsidRPr="00A64073">
        <w:rPr>
          <w:lang w:eastAsia="ja-JP"/>
        </w:rPr>
        <w:t xml:space="preserve"> on </w:t>
      </w:r>
      <w:r w:rsidRPr="00A64073">
        <w:rPr>
          <w:b/>
          <w:lang w:eastAsia="ja-JP"/>
        </w:rPr>
        <w:t>Oval</w:t>
      </w:r>
      <w:r w:rsidRPr="00A64073">
        <w:rPr>
          <w:lang w:eastAsia="ja-JP"/>
        </w:rPr>
        <w:t xml:space="preserve"> </w:t>
      </w:r>
      <w:r w:rsidRPr="00A64073">
        <w:t>on the toolba</w:t>
      </w:r>
      <w:r w:rsidR="00C26467" w:rsidRPr="00A64073">
        <w:t>r</w:t>
      </w:r>
      <w:r w:rsidRPr="00A64073">
        <w:t xml:space="preserve">, and </w:t>
      </w:r>
      <w:r w:rsidR="00D12E47" w:rsidRPr="00A64073">
        <w:t>draw</w:t>
      </w:r>
      <w:r w:rsidRPr="00A64073">
        <w:t xml:space="preserve"> a circle on </w:t>
      </w:r>
      <w:r w:rsidR="0080437A" w:rsidRPr="00A64073">
        <w:t>an</w:t>
      </w:r>
      <w:r w:rsidRPr="00A64073">
        <w:t xml:space="preserve"> actin speckle</w:t>
      </w:r>
      <w:r w:rsidR="00F65226" w:rsidRPr="00A64073">
        <w:t xml:space="preserve"> (</w:t>
      </w:r>
      <w:r w:rsidR="00F65226" w:rsidRPr="00A64073">
        <w:rPr>
          <w:b/>
        </w:rPr>
        <w:t>Figure 3C</w:t>
      </w:r>
      <w:r w:rsidR="00897E8A" w:rsidRPr="00A64073">
        <w:rPr>
          <w:lang w:eastAsia="ja-JP"/>
        </w:rPr>
        <w:t>, 1 and 2</w:t>
      </w:r>
      <w:r w:rsidR="00F65226" w:rsidRPr="00A64073">
        <w:t>)</w:t>
      </w:r>
      <w:r w:rsidRPr="00A64073">
        <w:t>.</w:t>
      </w:r>
    </w:p>
    <w:p w14:paraId="4BEE0116"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1C364E25" w14:textId="03CE82D5" w:rsidR="00D11039" w:rsidRPr="00A64073" w:rsidRDefault="00D11039" w:rsidP="00A64073">
      <w:pPr>
        <w:pStyle w:val="ListParagraph"/>
        <w:numPr>
          <w:ilvl w:val="3"/>
          <w:numId w:val="25"/>
        </w:numPr>
        <w:pBdr>
          <w:top w:val="nil"/>
          <w:left w:val="nil"/>
          <w:bottom w:val="nil"/>
          <w:right w:val="nil"/>
          <w:between w:val="nil"/>
        </w:pBdr>
        <w:ind w:leftChars="0" w:left="0" w:firstLine="0"/>
        <w:rPr>
          <w:lang w:eastAsia="ja-JP"/>
        </w:rPr>
      </w:pPr>
      <w:r w:rsidRPr="00A64073">
        <w:rPr>
          <w:lang w:eastAsia="ja-JP"/>
        </w:rPr>
        <w:t xml:space="preserve">Select </w:t>
      </w:r>
      <w:r w:rsidR="00883FFD" w:rsidRPr="00A64073">
        <w:rPr>
          <w:b/>
          <w:lang w:eastAsia="ja-JP"/>
        </w:rPr>
        <w:t>Image</w:t>
      </w:r>
      <w:r w:rsidR="00205B86" w:rsidRPr="00A64073">
        <w:rPr>
          <w:b/>
          <w:lang w:eastAsia="ja-JP"/>
        </w:rPr>
        <w:t xml:space="preserve"> </w:t>
      </w:r>
      <w:r w:rsidRPr="00A64073">
        <w:rPr>
          <w:bCs/>
          <w:lang w:eastAsia="ja-JP"/>
        </w:rPr>
        <w:t>&gt;</w:t>
      </w:r>
      <w:r w:rsidR="00205B86" w:rsidRPr="00A64073">
        <w:rPr>
          <w:b/>
          <w:lang w:eastAsia="ja-JP"/>
        </w:rPr>
        <w:t xml:space="preserve"> </w:t>
      </w:r>
      <w:r w:rsidR="00883FFD" w:rsidRPr="00A64073">
        <w:rPr>
          <w:b/>
          <w:lang w:eastAsia="ja-JP"/>
        </w:rPr>
        <w:t>Over</w:t>
      </w:r>
      <w:r w:rsidR="000634FD" w:rsidRPr="00A64073">
        <w:rPr>
          <w:b/>
          <w:lang w:eastAsia="ja-JP"/>
        </w:rPr>
        <w:t>lay</w:t>
      </w:r>
      <w:r w:rsidR="00205B86" w:rsidRPr="00A64073">
        <w:rPr>
          <w:b/>
          <w:lang w:eastAsia="ja-JP"/>
        </w:rPr>
        <w:t xml:space="preserve"> </w:t>
      </w:r>
      <w:r w:rsidR="000634FD" w:rsidRPr="00A64073">
        <w:rPr>
          <w:bCs/>
          <w:lang w:eastAsia="ja-JP"/>
        </w:rPr>
        <w:t>&gt;</w:t>
      </w:r>
      <w:r w:rsidR="00205B86" w:rsidRPr="00A64073">
        <w:rPr>
          <w:b/>
          <w:lang w:eastAsia="ja-JP"/>
        </w:rPr>
        <w:t xml:space="preserve"> </w:t>
      </w:r>
      <w:r w:rsidR="000634FD" w:rsidRPr="00A64073">
        <w:rPr>
          <w:b/>
          <w:lang w:eastAsia="ja-JP"/>
        </w:rPr>
        <w:t>Add Selection</w:t>
      </w:r>
      <w:r w:rsidR="00205B86" w:rsidRPr="00A64073">
        <w:rPr>
          <w:lang w:eastAsia="ja-JP"/>
        </w:rPr>
        <w:t>.</w:t>
      </w:r>
      <w:r w:rsidRPr="00A64073">
        <w:rPr>
          <w:lang w:eastAsia="ja-JP"/>
        </w:rPr>
        <w:t xml:space="preserve"> </w:t>
      </w:r>
      <w:r w:rsidR="00205B86" w:rsidRPr="00A64073">
        <w:rPr>
          <w:lang w:eastAsia="ja-JP"/>
        </w:rPr>
        <w:t>T</w:t>
      </w:r>
      <w:r w:rsidRPr="00A64073">
        <w:rPr>
          <w:lang w:eastAsia="ja-JP"/>
        </w:rPr>
        <w:t xml:space="preserve">he circle is overlaid on the </w:t>
      </w:r>
      <w:r w:rsidR="00205B86" w:rsidRPr="00A64073">
        <w:rPr>
          <w:lang w:eastAsia="ja-JP"/>
        </w:rPr>
        <w:t xml:space="preserve">image </w:t>
      </w:r>
      <w:r w:rsidRPr="00A64073">
        <w:rPr>
          <w:lang w:eastAsia="ja-JP"/>
        </w:rPr>
        <w:t xml:space="preserve">montage </w:t>
      </w:r>
      <w:r w:rsidR="00746A59" w:rsidRPr="00A64073">
        <w:rPr>
          <w:lang w:eastAsia="ja-JP"/>
        </w:rPr>
        <w:t>(</w:t>
      </w:r>
      <w:r w:rsidR="00746A59" w:rsidRPr="00A64073">
        <w:rPr>
          <w:b/>
          <w:lang w:eastAsia="ja-JP"/>
        </w:rPr>
        <w:t>Figure 3</w:t>
      </w:r>
      <w:r w:rsidR="00207909" w:rsidRPr="00A64073">
        <w:rPr>
          <w:b/>
          <w:lang w:eastAsia="ja-JP"/>
        </w:rPr>
        <w:t>C</w:t>
      </w:r>
      <w:r w:rsidR="00897E8A" w:rsidRPr="00A64073">
        <w:rPr>
          <w:lang w:eastAsia="ja-JP"/>
        </w:rPr>
        <w:t>,</w:t>
      </w:r>
      <w:r w:rsidR="00897E8A" w:rsidRPr="00A64073">
        <w:rPr>
          <w:b/>
          <w:lang w:eastAsia="ja-JP"/>
        </w:rPr>
        <w:t xml:space="preserve"> </w:t>
      </w:r>
      <w:r w:rsidR="00897E8A" w:rsidRPr="00A64073">
        <w:rPr>
          <w:lang w:eastAsia="ja-JP"/>
        </w:rPr>
        <w:t>3</w:t>
      </w:r>
      <w:r w:rsidR="00C83D63" w:rsidRPr="00A64073">
        <w:rPr>
          <w:lang w:eastAsia="ja-JP"/>
        </w:rPr>
        <w:t>,</w:t>
      </w:r>
      <w:r w:rsidR="00897E8A" w:rsidRPr="00A64073">
        <w:rPr>
          <w:lang w:eastAsia="ja-JP"/>
        </w:rPr>
        <w:t xml:space="preserve"> and 4</w:t>
      </w:r>
      <w:r w:rsidR="00746A59" w:rsidRPr="00A64073">
        <w:rPr>
          <w:lang w:eastAsia="ja-JP"/>
        </w:rPr>
        <w:t>)</w:t>
      </w:r>
      <w:r w:rsidRPr="00A64073">
        <w:rPr>
          <w:lang w:eastAsia="ja-JP"/>
        </w:rPr>
        <w:t>.</w:t>
      </w:r>
      <w:r w:rsidR="00746A59" w:rsidRPr="00A64073">
        <w:rPr>
          <w:lang w:eastAsia="ja-JP"/>
        </w:rPr>
        <w:t xml:space="preserve"> </w:t>
      </w:r>
    </w:p>
    <w:p w14:paraId="618D7161" w14:textId="4D74F4CD" w:rsidR="003F0BD9" w:rsidRPr="00A64073" w:rsidRDefault="003F0BD9" w:rsidP="00A64073">
      <w:pPr>
        <w:pStyle w:val="ListParagraph"/>
        <w:pBdr>
          <w:top w:val="nil"/>
          <w:left w:val="nil"/>
          <w:bottom w:val="nil"/>
          <w:right w:val="nil"/>
          <w:between w:val="nil"/>
        </w:pBdr>
        <w:ind w:leftChars="0" w:left="0"/>
        <w:rPr>
          <w:lang w:eastAsia="ja-JP"/>
        </w:rPr>
      </w:pPr>
    </w:p>
    <w:p w14:paraId="1AE035A4" w14:textId="7E08D3A5" w:rsidR="003F0BD9" w:rsidRPr="00A64073" w:rsidRDefault="00C23DD4">
      <w:pPr>
        <w:pBdr>
          <w:top w:val="nil"/>
          <w:left w:val="nil"/>
          <w:bottom w:val="nil"/>
          <w:right w:val="nil"/>
          <w:between w:val="nil"/>
        </w:pBdr>
        <w:rPr>
          <w:lang w:eastAsia="ja-JP"/>
        </w:rPr>
      </w:pPr>
      <w:r w:rsidRPr="00A64073">
        <w:rPr>
          <w:lang w:eastAsia="ja-JP"/>
        </w:rPr>
        <w:lastRenderedPageBreak/>
        <w:t>NOTE</w:t>
      </w:r>
      <w:r w:rsidR="003F0BD9" w:rsidRPr="00A64073">
        <w:rPr>
          <w:lang w:eastAsia="ja-JP"/>
        </w:rPr>
        <w:t xml:space="preserve">: The color of </w:t>
      </w:r>
      <w:r w:rsidR="00205B86" w:rsidRPr="00A64073">
        <w:rPr>
          <w:lang w:eastAsia="ja-JP"/>
        </w:rPr>
        <w:t xml:space="preserve">the </w:t>
      </w:r>
      <w:r w:rsidR="003F0BD9" w:rsidRPr="00A64073">
        <w:rPr>
          <w:lang w:eastAsia="ja-JP"/>
        </w:rPr>
        <w:t xml:space="preserve">overlay can be changed </w:t>
      </w:r>
      <w:r w:rsidR="00A625C4" w:rsidRPr="00A64073">
        <w:rPr>
          <w:lang w:eastAsia="ja-JP"/>
        </w:rPr>
        <w:t xml:space="preserve">at </w:t>
      </w:r>
      <w:r w:rsidR="00A625C4" w:rsidRPr="00A64073">
        <w:rPr>
          <w:b/>
          <w:lang w:eastAsia="ja-JP"/>
        </w:rPr>
        <w:t>Edit</w:t>
      </w:r>
      <w:r w:rsidR="00205B86" w:rsidRPr="00A64073">
        <w:rPr>
          <w:b/>
          <w:lang w:eastAsia="ja-JP"/>
        </w:rPr>
        <w:t xml:space="preserve"> </w:t>
      </w:r>
      <w:r w:rsidR="00A625C4" w:rsidRPr="00A64073">
        <w:rPr>
          <w:bCs/>
          <w:lang w:eastAsia="ja-JP"/>
        </w:rPr>
        <w:t>&gt;</w:t>
      </w:r>
      <w:r w:rsidR="00205B86" w:rsidRPr="00A64073">
        <w:rPr>
          <w:b/>
          <w:lang w:eastAsia="ja-JP"/>
        </w:rPr>
        <w:t xml:space="preserve"> </w:t>
      </w:r>
      <w:r w:rsidR="00A625C4" w:rsidRPr="00A64073">
        <w:rPr>
          <w:b/>
          <w:lang w:eastAsia="ja-JP"/>
        </w:rPr>
        <w:t>Options</w:t>
      </w:r>
      <w:r w:rsidR="00205B86" w:rsidRPr="00A64073">
        <w:rPr>
          <w:bCs/>
          <w:lang w:eastAsia="ja-JP"/>
        </w:rPr>
        <w:t xml:space="preserve"> </w:t>
      </w:r>
      <w:r w:rsidR="00A625C4" w:rsidRPr="00A64073">
        <w:rPr>
          <w:bCs/>
          <w:lang w:eastAsia="ja-JP"/>
        </w:rPr>
        <w:t>&gt;</w:t>
      </w:r>
      <w:r w:rsidR="00205B86" w:rsidRPr="00A64073">
        <w:rPr>
          <w:b/>
          <w:lang w:eastAsia="ja-JP"/>
        </w:rPr>
        <w:t xml:space="preserve"> </w:t>
      </w:r>
      <w:r w:rsidR="00A625C4" w:rsidRPr="00A64073">
        <w:rPr>
          <w:b/>
          <w:lang w:eastAsia="ja-JP"/>
        </w:rPr>
        <w:t>Colors</w:t>
      </w:r>
      <w:r w:rsidR="00A625C4" w:rsidRPr="00A64073">
        <w:rPr>
          <w:lang w:eastAsia="ja-JP"/>
        </w:rPr>
        <w:t>.</w:t>
      </w:r>
    </w:p>
    <w:p w14:paraId="293EF432" w14:textId="77777777" w:rsidR="0013167A" w:rsidRPr="00A64073" w:rsidRDefault="0013167A" w:rsidP="00A64073">
      <w:pPr>
        <w:pStyle w:val="ListParagraph"/>
        <w:pBdr>
          <w:top w:val="nil"/>
          <w:left w:val="nil"/>
          <w:bottom w:val="nil"/>
          <w:right w:val="nil"/>
          <w:between w:val="nil"/>
        </w:pBdr>
        <w:ind w:leftChars="0" w:left="0"/>
        <w:rPr>
          <w:lang w:eastAsia="ja-JP"/>
        </w:rPr>
      </w:pPr>
    </w:p>
    <w:p w14:paraId="7BBC8140" w14:textId="2EA7FA3B" w:rsidR="0088291A" w:rsidRPr="00A64073" w:rsidRDefault="00912A42" w:rsidP="00A64073">
      <w:pPr>
        <w:pStyle w:val="ListParagraph"/>
        <w:numPr>
          <w:ilvl w:val="3"/>
          <w:numId w:val="25"/>
        </w:numPr>
        <w:pBdr>
          <w:top w:val="nil"/>
          <w:left w:val="nil"/>
          <w:bottom w:val="nil"/>
          <w:right w:val="nil"/>
          <w:between w:val="nil"/>
        </w:pBdr>
        <w:ind w:leftChars="0" w:left="0" w:firstLine="0"/>
        <w:rPr>
          <w:lang w:eastAsia="ja-JP"/>
        </w:rPr>
      </w:pPr>
      <w:r w:rsidRPr="00A64073">
        <w:rPr>
          <w:lang w:eastAsia="ja-JP"/>
        </w:rPr>
        <w:t xml:space="preserve">Repeat </w:t>
      </w:r>
      <w:r w:rsidR="00205B86" w:rsidRPr="00A64073">
        <w:rPr>
          <w:lang w:eastAsia="ja-JP"/>
        </w:rPr>
        <w:t xml:space="preserve">the </w:t>
      </w:r>
      <w:r w:rsidR="0080437A" w:rsidRPr="00A64073">
        <w:rPr>
          <w:lang w:eastAsia="ja-JP"/>
        </w:rPr>
        <w:t>overlaying</w:t>
      </w:r>
      <w:r w:rsidR="00205B86" w:rsidRPr="00A64073">
        <w:rPr>
          <w:lang w:eastAsia="ja-JP"/>
        </w:rPr>
        <w:t xml:space="preserve"> of</w:t>
      </w:r>
      <w:r w:rsidR="0080437A" w:rsidRPr="00A64073">
        <w:rPr>
          <w:lang w:eastAsia="ja-JP"/>
        </w:rPr>
        <w:t xml:space="preserve"> circles</w:t>
      </w:r>
      <w:r w:rsidRPr="00A64073">
        <w:rPr>
          <w:lang w:eastAsia="ja-JP"/>
        </w:rPr>
        <w:t xml:space="preserve"> for</w:t>
      </w:r>
      <w:r w:rsidR="009877EB" w:rsidRPr="00A64073">
        <w:rPr>
          <w:lang w:eastAsia="ja-JP"/>
        </w:rPr>
        <w:t xml:space="preserve"> the</w:t>
      </w:r>
      <w:r w:rsidRPr="00A64073">
        <w:rPr>
          <w:lang w:eastAsia="ja-JP"/>
        </w:rPr>
        <w:t xml:space="preserve"> remaining speckles</w:t>
      </w:r>
      <w:r w:rsidR="008F16E7" w:rsidRPr="00A64073">
        <w:rPr>
          <w:lang w:eastAsia="ja-JP"/>
        </w:rPr>
        <w:t xml:space="preserve"> (</w:t>
      </w:r>
      <w:r w:rsidR="00EF6B14" w:rsidRPr="00A64073">
        <w:rPr>
          <w:b/>
          <w:lang w:eastAsia="ja-JP"/>
        </w:rPr>
        <w:t>Figure 3</w:t>
      </w:r>
      <w:r w:rsidR="00207909" w:rsidRPr="00A64073">
        <w:rPr>
          <w:b/>
          <w:lang w:eastAsia="ja-JP"/>
        </w:rPr>
        <w:t>C</w:t>
      </w:r>
      <w:r w:rsidR="00897E8A" w:rsidRPr="00A64073">
        <w:rPr>
          <w:lang w:eastAsia="ja-JP"/>
        </w:rPr>
        <w:t>,</w:t>
      </w:r>
      <w:r w:rsidR="00897E8A" w:rsidRPr="00A64073">
        <w:rPr>
          <w:b/>
          <w:lang w:eastAsia="ja-JP"/>
        </w:rPr>
        <w:t xml:space="preserve"> </w:t>
      </w:r>
      <w:r w:rsidR="00897E8A" w:rsidRPr="00A64073">
        <w:rPr>
          <w:lang w:eastAsia="ja-JP"/>
        </w:rPr>
        <w:t>5</w:t>
      </w:r>
      <w:r w:rsidR="008F16E7" w:rsidRPr="00A64073">
        <w:rPr>
          <w:lang w:eastAsia="ja-JP"/>
        </w:rPr>
        <w:t>)</w:t>
      </w:r>
      <w:r w:rsidR="000500DD" w:rsidRPr="00A64073">
        <w:rPr>
          <w:lang w:eastAsia="ja-JP"/>
        </w:rPr>
        <w:t>.</w:t>
      </w:r>
    </w:p>
    <w:p w14:paraId="681D7625" w14:textId="26BC975E" w:rsidR="009877EB" w:rsidRPr="00A64073" w:rsidRDefault="009877EB" w:rsidP="00A64073">
      <w:pPr>
        <w:pStyle w:val="ListParagraph"/>
        <w:pBdr>
          <w:top w:val="nil"/>
          <w:left w:val="nil"/>
          <w:bottom w:val="nil"/>
          <w:right w:val="nil"/>
          <w:between w:val="nil"/>
        </w:pBdr>
        <w:ind w:leftChars="0" w:left="0"/>
        <w:rPr>
          <w:lang w:eastAsia="ja-JP"/>
        </w:rPr>
      </w:pPr>
    </w:p>
    <w:p w14:paraId="2C07AE5E" w14:textId="763D2404" w:rsidR="009877EB" w:rsidRPr="00A64073" w:rsidRDefault="00C23DD4">
      <w:pPr>
        <w:pBdr>
          <w:top w:val="nil"/>
          <w:left w:val="nil"/>
          <w:bottom w:val="nil"/>
          <w:right w:val="nil"/>
          <w:between w:val="nil"/>
        </w:pBdr>
        <w:rPr>
          <w:lang w:eastAsia="ja-JP"/>
        </w:rPr>
      </w:pPr>
      <w:r w:rsidRPr="00A64073">
        <w:rPr>
          <w:lang w:eastAsia="ja-JP"/>
        </w:rPr>
        <w:t>NOTE</w:t>
      </w:r>
      <w:r w:rsidR="009877EB" w:rsidRPr="00A64073">
        <w:rPr>
          <w:lang w:eastAsia="ja-JP"/>
        </w:rPr>
        <w:t xml:space="preserve">: To </w:t>
      </w:r>
      <w:r w:rsidR="00205B86" w:rsidRPr="00A64073">
        <w:rPr>
          <w:lang w:eastAsia="ja-JP"/>
        </w:rPr>
        <w:t xml:space="preserve">accurately </w:t>
      </w:r>
      <w:r w:rsidR="009877EB" w:rsidRPr="00A64073">
        <w:rPr>
          <w:lang w:eastAsia="ja-JP"/>
        </w:rPr>
        <w:t>determine the centers of actin speckle,</w:t>
      </w:r>
      <w:r w:rsidR="00195069" w:rsidRPr="00A64073">
        <w:rPr>
          <w:lang w:eastAsia="ja-JP"/>
        </w:rPr>
        <w:t xml:space="preserve"> </w:t>
      </w:r>
      <w:r w:rsidR="00205B86" w:rsidRPr="00A64073">
        <w:rPr>
          <w:lang w:eastAsia="ja-JP"/>
        </w:rPr>
        <w:t>investigator</w:t>
      </w:r>
      <w:r w:rsidR="00195069" w:rsidRPr="00A64073">
        <w:rPr>
          <w:lang w:eastAsia="ja-JP"/>
        </w:rPr>
        <w:t>s should overlay</w:t>
      </w:r>
      <w:r w:rsidR="009877EB" w:rsidRPr="00A64073">
        <w:rPr>
          <w:lang w:eastAsia="ja-JP"/>
        </w:rPr>
        <w:t xml:space="preserve"> circles on the speckles.</w:t>
      </w:r>
    </w:p>
    <w:p w14:paraId="2EA689E4" w14:textId="77777777" w:rsidR="009877EB" w:rsidRPr="00A64073" w:rsidRDefault="009877EB" w:rsidP="00A64073">
      <w:pPr>
        <w:pStyle w:val="ListParagraph"/>
        <w:pBdr>
          <w:top w:val="nil"/>
          <w:left w:val="nil"/>
          <w:bottom w:val="nil"/>
          <w:right w:val="nil"/>
          <w:between w:val="nil"/>
        </w:pBdr>
        <w:ind w:leftChars="0" w:left="0"/>
        <w:rPr>
          <w:lang w:eastAsia="ja-JP"/>
        </w:rPr>
      </w:pPr>
    </w:p>
    <w:p w14:paraId="47BEAACB" w14:textId="3AECC0AF" w:rsidR="00912A42" w:rsidRPr="00A64073" w:rsidRDefault="00912A42" w:rsidP="00A64073">
      <w:pPr>
        <w:pStyle w:val="ListParagraph"/>
        <w:numPr>
          <w:ilvl w:val="3"/>
          <w:numId w:val="25"/>
        </w:numPr>
        <w:pBdr>
          <w:top w:val="nil"/>
          <w:left w:val="nil"/>
          <w:bottom w:val="nil"/>
          <w:right w:val="nil"/>
          <w:between w:val="nil"/>
        </w:pBdr>
        <w:ind w:leftChars="0" w:left="0" w:firstLine="0"/>
        <w:rPr>
          <w:lang w:eastAsia="ja-JP"/>
        </w:rPr>
      </w:pPr>
      <w:r w:rsidRPr="00A64073">
        <w:rPr>
          <w:lang w:eastAsia="ja-JP"/>
        </w:rPr>
        <w:t>Click</w:t>
      </w:r>
      <w:r w:rsidR="00C83D63" w:rsidRPr="00A64073">
        <w:rPr>
          <w:lang w:eastAsia="ja-JP"/>
        </w:rPr>
        <w:t xml:space="preserve"> on</w:t>
      </w:r>
      <w:r w:rsidRPr="00A64073">
        <w:rPr>
          <w:lang w:eastAsia="ja-JP"/>
        </w:rPr>
        <w:t xml:space="preserve"> </w:t>
      </w:r>
      <w:r w:rsidRPr="00A64073">
        <w:rPr>
          <w:b/>
          <w:lang w:eastAsia="ja-JP"/>
        </w:rPr>
        <w:t>Straight</w:t>
      </w:r>
      <w:r w:rsidRPr="00A64073">
        <w:rPr>
          <w:lang w:eastAsia="ja-JP"/>
        </w:rPr>
        <w:t xml:space="preserve"> </w:t>
      </w:r>
      <w:r w:rsidRPr="00A64073">
        <w:t xml:space="preserve">on the toolbar, and draw a line </w:t>
      </w:r>
      <w:r w:rsidR="00205B86" w:rsidRPr="00A64073">
        <w:t>that</w:t>
      </w:r>
      <w:r w:rsidRPr="00A64073">
        <w:t xml:space="preserve"> links </w:t>
      </w:r>
      <w:r w:rsidR="00B075E0" w:rsidRPr="00A64073">
        <w:t>the centers</w:t>
      </w:r>
      <w:r w:rsidR="006E525F" w:rsidRPr="00A64073">
        <w:t xml:space="preserve"> </w:t>
      </w:r>
      <w:r w:rsidR="00F958FB" w:rsidRPr="00A64073">
        <w:t>of</w:t>
      </w:r>
      <w:r w:rsidR="00205B86" w:rsidRPr="00A64073">
        <w:t xml:space="preserve"> the</w:t>
      </w:r>
      <w:r w:rsidR="00F958FB" w:rsidRPr="00A64073">
        <w:t xml:space="preserve"> circles </w:t>
      </w:r>
      <w:r w:rsidR="006E525F" w:rsidRPr="00A64073">
        <w:t>(</w:t>
      </w:r>
      <w:r w:rsidR="006E525F" w:rsidRPr="00A64073">
        <w:rPr>
          <w:b/>
        </w:rPr>
        <w:t>Figure 3D</w:t>
      </w:r>
      <w:r w:rsidR="006E525F" w:rsidRPr="00A64073">
        <w:t>, 1 and 2)</w:t>
      </w:r>
      <w:r w:rsidRPr="00A64073">
        <w:t>.</w:t>
      </w:r>
    </w:p>
    <w:p w14:paraId="2DC3EA89"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18C4159C" w14:textId="69AE4C94" w:rsidR="00A625C4" w:rsidRPr="00A64073" w:rsidRDefault="00A625C4" w:rsidP="00A64073">
      <w:pPr>
        <w:pStyle w:val="ListParagraph"/>
        <w:numPr>
          <w:ilvl w:val="3"/>
          <w:numId w:val="25"/>
        </w:numPr>
        <w:pBdr>
          <w:top w:val="nil"/>
          <w:left w:val="nil"/>
          <w:bottom w:val="nil"/>
          <w:right w:val="nil"/>
          <w:between w:val="nil"/>
        </w:pBdr>
        <w:ind w:leftChars="0" w:left="0" w:firstLine="0"/>
        <w:rPr>
          <w:lang w:eastAsia="ja-JP"/>
        </w:rPr>
      </w:pPr>
      <w:r w:rsidRPr="00A64073">
        <w:rPr>
          <w:lang w:eastAsia="ja-JP"/>
        </w:rPr>
        <w:t xml:space="preserve">Select </w:t>
      </w:r>
      <w:r w:rsidRPr="00A64073">
        <w:rPr>
          <w:b/>
          <w:lang w:eastAsia="ja-JP"/>
        </w:rPr>
        <w:t>Analyze</w:t>
      </w:r>
      <w:r w:rsidR="00205B86" w:rsidRPr="00A64073">
        <w:rPr>
          <w:b/>
          <w:lang w:eastAsia="ja-JP"/>
        </w:rPr>
        <w:t xml:space="preserve"> </w:t>
      </w:r>
      <w:r w:rsidRPr="00A64073">
        <w:rPr>
          <w:bCs/>
          <w:lang w:eastAsia="ja-JP"/>
        </w:rPr>
        <w:t>&gt;</w:t>
      </w:r>
      <w:r w:rsidR="00205B86" w:rsidRPr="00A64073">
        <w:rPr>
          <w:bCs/>
          <w:lang w:eastAsia="ja-JP"/>
        </w:rPr>
        <w:t xml:space="preserve"> </w:t>
      </w:r>
      <w:r w:rsidRPr="00A64073">
        <w:rPr>
          <w:b/>
          <w:lang w:eastAsia="ja-JP"/>
        </w:rPr>
        <w:t>Measure</w:t>
      </w:r>
      <w:r w:rsidR="00205B86" w:rsidRPr="00A64073">
        <w:rPr>
          <w:lang w:eastAsia="ja-JP"/>
        </w:rPr>
        <w:t>.</w:t>
      </w:r>
      <w:r w:rsidRPr="00A64073">
        <w:rPr>
          <w:lang w:eastAsia="ja-JP"/>
        </w:rPr>
        <w:t xml:space="preserve"> </w:t>
      </w:r>
      <w:r w:rsidR="00205B86" w:rsidRPr="00A64073">
        <w:rPr>
          <w:lang w:eastAsia="ja-JP"/>
        </w:rPr>
        <w:t>T</w:t>
      </w:r>
      <w:r w:rsidRPr="00A64073">
        <w:rPr>
          <w:lang w:eastAsia="ja-JP"/>
        </w:rPr>
        <w:t xml:space="preserve">he result </w:t>
      </w:r>
      <w:r w:rsidR="00205B86" w:rsidRPr="00A64073">
        <w:rPr>
          <w:lang w:eastAsia="ja-JP"/>
        </w:rPr>
        <w:t xml:space="preserve">will </w:t>
      </w:r>
      <w:r w:rsidRPr="00A64073">
        <w:rPr>
          <w:lang w:eastAsia="ja-JP"/>
        </w:rPr>
        <w:t>appear on the screen</w:t>
      </w:r>
      <w:r w:rsidR="0013167A" w:rsidRPr="00A64073">
        <w:rPr>
          <w:lang w:eastAsia="ja-JP"/>
        </w:rPr>
        <w:t xml:space="preserve"> (</w:t>
      </w:r>
      <w:r w:rsidR="0013167A" w:rsidRPr="00A64073">
        <w:rPr>
          <w:b/>
          <w:lang w:eastAsia="ja-JP"/>
        </w:rPr>
        <w:t>Figure 3</w:t>
      </w:r>
      <w:r w:rsidR="00207909" w:rsidRPr="00A64073">
        <w:rPr>
          <w:b/>
          <w:lang w:eastAsia="ja-JP"/>
        </w:rPr>
        <w:t>D</w:t>
      </w:r>
      <w:r w:rsidR="00A223E0" w:rsidRPr="00A64073">
        <w:rPr>
          <w:lang w:eastAsia="ja-JP"/>
        </w:rPr>
        <w:t>, 3</w:t>
      </w:r>
      <w:r w:rsidR="0013167A" w:rsidRPr="00A64073">
        <w:rPr>
          <w:lang w:eastAsia="ja-JP"/>
        </w:rPr>
        <w:t>)</w:t>
      </w:r>
      <w:r w:rsidRPr="00A64073">
        <w:rPr>
          <w:lang w:eastAsia="ja-JP"/>
        </w:rPr>
        <w:t xml:space="preserve">. </w:t>
      </w:r>
    </w:p>
    <w:p w14:paraId="2777AEBA" w14:textId="77777777" w:rsidR="00A625C4" w:rsidRPr="00A64073" w:rsidRDefault="00A625C4" w:rsidP="00A64073">
      <w:pPr>
        <w:pStyle w:val="ListParagraph"/>
        <w:pBdr>
          <w:top w:val="nil"/>
          <w:left w:val="nil"/>
          <w:bottom w:val="nil"/>
          <w:right w:val="nil"/>
          <w:between w:val="nil"/>
        </w:pBdr>
        <w:ind w:leftChars="0" w:left="0"/>
        <w:rPr>
          <w:lang w:eastAsia="ja-JP"/>
        </w:rPr>
      </w:pPr>
    </w:p>
    <w:p w14:paraId="3FCBA8DF" w14:textId="65D7A0CE" w:rsidR="00912A42" w:rsidRPr="00A64073" w:rsidRDefault="00C23DD4">
      <w:pPr>
        <w:pBdr>
          <w:top w:val="nil"/>
          <w:left w:val="nil"/>
          <w:bottom w:val="nil"/>
          <w:right w:val="nil"/>
          <w:between w:val="nil"/>
        </w:pBdr>
        <w:rPr>
          <w:lang w:eastAsia="ja-JP"/>
        </w:rPr>
      </w:pPr>
      <w:bookmarkStart w:id="7" w:name="_Hlk78368026"/>
      <w:r w:rsidRPr="00A64073">
        <w:rPr>
          <w:lang w:eastAsia="ja-JP"/>
        </w:rPr>
        <w:t>NOTE</w:t>
      </w:r>
      <w:r w:rsidR="00A625C4" w:rsidRPr="00A64073">
        <w:rPr>
          <w:lang w:eastAsia="ja-JP"/>
        </w:rPr>
        <w:t xml:space="preserve">: </w:t>
      </w:r>
      <w:r w:rsidR="00C83D63" w:rsidRPr="00A64073">
        <w:rPr>
          <w:b/>
          <w:lang w:eastAsia="ja-JP"/>
        </w:rPr>
        <w:t xml:space="preserve">Height </w:t>
      </w:r>
      <w:r w:rsidR="00C26467" w:rsidRPr="00A64073">
        <w:rPr>
          <w:lang w:eastAsia="ja-JP"/>
        </w:rPr>
        <w:t>displayed in</w:t>
      </w:r>
      <w:r w:rsidR="00A625C4" w:rsidRPr="00A64073">
        <w:rPr>
          <w:lang w:eastAsia="ja-JP"/>
        </w:rPr>
        <w:t xml:space="preserve"> the result indicates the translocation distance of </w:t>
      </w:r>
      <w:r w:rsidR="00C83D63" w:rsidRPr="00A64073">
        <w:rPr>
          <w:lang w:eastAsia="ja-JP"/>
        </w:rPr>
        <w:t xml:space="preserve">the </w:t>
      </w:r>
      <w:r w:rsidR="00A625C4" w:rsidRPr="00A64073">
        <w:rPr>
          <w:lang w:eastAsia="ja-JP"/>
        </w:rPr>
        <w:t>actin speckle during the observation</w:t>
      </w:r>
      <w:r w:rsidR="0013167A" w:rsidRPr="00A64073">
        <w:rPr>
          <w:lang w:eastAsia="ja-JP"/>
        </w:rPr>
        <w:t xml:space="preserve"> (</w:t>
      </w:r>
      <w:r w:rsidR="0013167A" w:rsidRPr="00A64073">
        <w:rPr>
          <w:b/>
          <w:lang w:eastAsia="ja-JP"/>
        </w:rPr>
        <w:t>Figure 3</w:t>
      </w:r>
      <w:r w:rsidR="00207909" w:rsidRPr="00A64073">
        <w:rPr>
          <w:b/>
          <w:lang w:eastAsia="ja-JP"/>
        </w:rPr>
        <w:t>D</w:t>
      </w:r>
      <w:r w:rsidR="00DD09C8" w:rsidRPr="00A64073">
        <w:rPr>
          <w:lang w:eastAsia="ja-JP"/>
        </w:rPr>
        <w:t xml:space="preserve">, </w:t>
      </w:r>
      <w:r w:rsidR="006E525F" w:rsidRPr="00A64073">
        <w:rPr>
          <w:lang w:eastAsia="ja-JP"/>
        </w:rPr>
        <w:t>3</w:t>
      </w:r>
      <w:r w:rsidR="0013167A" w:rsidRPr="00A64073">
        <w:rPr>
          <w:lang w:eastAsia="ja-JP"/>
        </w:rPr>
        <w:t>)</w:t>
      </w:r>
      <w:r w:rsidR="00A625C4" w:rsidRPr="00A64073">
        <w:rPr>
          <w:lang w:eastAsia="ja-JP"/>
        </w:rPr>
        <w:t>.</w:t>
      </w:r>
    </w:p>
    <w:bookmarkEnd w:id="7"/>
    <w:p w14:paraId="446651D2" w14:textId="77777777" w:rsidR="00A625C4" w:rsidRPr="00A64073" w:rsidRDefault="00A625C4" w:rsidP="00A64073">
      <w:pPr>
        <w:pStyle w:val="ListParagraph"/>
        <w:pBdr>
          <w:top w:val="nil"/>
          <w:left w:val="nil"/>
          <w:bottom w:val="nil"/>
          <w:right w:val="nil"/>
          <w:between w:val="nil"/>
        </w:pBdr>
        <w:ind w:leftChars="0" w:left="0"/>
        <w:rPr>
          <w:lang w:eastAsia="ja-JP"/>
        </w:rPr>
      </w:pPr>
    </w:p>
    <w:p w14:paraId="367EBBF1" w14:textId="1C40DE86" w:rsidR="000500DD" w:rsidRPr="00A64073" w:rsidRDefault="00EF6B14" w:rsidP="00A64073">
      <w:pPr>
        <w:pStyle w:val="ListParagraph"/>
        <w:numPr>
          <w:ilvl w:val="3"/>
          <w:numId w:val="25"/>
        </w:numPr>
        <w:pBdr>
          <w:top w:val="nil"/>
          <w:left w:val="nil"/>
          <w:bottom w:val="nil"/>
          <w:right w:val="nil"/>
          <w:between w:val="nil"/>
        </w:pBdr>
        <w:ind w:leftChars="0" w:left="0" w:firstLine="0"/>
        <w:rPr>
          <w:lang w:eastAsia="ja-JP"/>
        </w:rPr>
      </w:pPr>
      <w:r w:rsidRPr="00A64073">
        <w:rPr>
          <w:lang w:eastAsia="ja-JP"/>
        </w:rPr>
        <w:t xml:space="preserve">Calculate </w:t>
      </w:r>
      <w:r w:rsidR="00205B86" w:rsidRPr="00A64073">
        <w:rPr>
          <w:lang w:eastAsia="ja-JP"/>
        </w:rPr>
        <w:t xml:space="preserve">the </w:t>
      </w:r>
      <w:r w:rsidR="000500DD" w:rsidRPr="00A64073">
        <w:rPr>
          <w:lang w:eastAsia="ja-JP"/>
        </w:rPr>
        <w:t xml:space="preserve">F-actin flow velocity </w:t>
      </w:r>
      <w:r w:rsidR="009877EB" w:rsidRPr="00A64073">
        <w:rPr>
          <w:lang w:eastAsia="ja-JP"/>
        </w:rPr>
        <w:t>by dividing</w:t>
      </w:r>
      <w:r w:rsidR="000500DD" w:rsidRPr="00A64073">
        <w:rPr>
          <w:lang w:eastAsia="ja-JP"/>
        </w:rPr>
        <w:t xml:space="preserve"> the </w:t>
      </w:r>
      <w:r w:rsidR="009877EB" w:rsidRPr="00A64073">
        <w:rPr>
          <w:lang w:eastAsia="ja-JP"/>
        </w:rPr>
        <w:t>translocation distance</w:t>
      </w:r>
      <w:r w:rsidR="00A625C4" w:rsidRPr="00A64073">
        <w:rPr>
          <w:lang w:eastAsia="ja-JP"/>
        </w:rPr>
        <w:t xml:space="preserve"> </w:t>
      </w:r>
      <w:r w:rsidR="00C83D63" w:rsidRPr="00A64073">
        <w:rPr>
          <w:lang w:eastAsia="ja-JP"/>
        </w:rPr>
        <w:t xml:space="preserve">by </w:t>
      </w:r>
      <w:r w:rsidR="00205B86" w:rsidRPr="00A64073">
        <w:rPr>
          <w:lang w:eastAsia="ja-JP"/>
        </w:rPr>
        <w:t>the</w:t>
      </w:r>
      <w:r w:rsidR="009877EB" w:rsidRPr="00A64073">
        <w:rPr>
          <w:lang w:eastAsia="ja-JP"/>
        </w:rPr>
        <w:t xml:space="preserve"> observation time</w:t>
      </w:r>
      <w:r w:rsidR="008F16E7" w:rsidRPr="00A64073">
        <w:rPr>
          <w:lang w:eastAsia="ja-JP"/>
        </w:rPr>
        <w:t>.</w:t>
      </w:r>
    </w:p>
    <w:p w14:paraId="34B7732A" w14:textId="77777777" w:rsidR="00431DB6" w:rsidRPr="00A64073" w:rsidRDefault="00431DB6" w:rsidP="00A64073">
      <w:pPr>
        <w:pStyle w:val="ListParagraph"/>
        <w:pBdr>
          <w:top w:val="nil"/>
          <w:left w:val="nil"/>
          <w:bottom w:val="nil"/>
          <w:right w:val="nil"/>
          <w:between w:val="nil"/>
        </w:pBdr>
        <w:ind w:leftChars="0" w:left="0"/>
        <w:rPr>
          <w:lang w:eastAsia="ja-JP"/>
        </w:rPr>
      </w:pPr>
    </w:p>
    <w:p w14:paraId="48B9157F" w14:textId="2EC06A8B" w:rsidR="008F16E7" w:rsidRPr="00A64073" w:rsidRDefault="008F16E7" w:rsidP="00A64073">
      <w:pPr>
        <w:pStyle w:val="ListParagraph"/>
        <w:numPr>
          <w:ilvl w:val="0"/>
          <w:numId w:val="25"/>
        </w:numPr>
        <w:pBdr>
          <w:top w:val="nil"/>
          <w:left w:val="nil"/>
          <w:bottom w:val="nil"/>
          <w:right w:val="nil"/>
          <w:between w:val="nil"/>
        </w:pBdr>
        <w:ind w:leftChars="0" w:left="0" w:firstLine="0"/>
        <w:rPr>
          <w:lang w:eastAsia="ja-JP"/>
        </w:rPr>
      </w:pPr>
      <w:r w:rsidRPr="00A64073">
        <w:rPr>
          <w:lang w:eastAsia="ja-JP"/>
        </w:rPr>
        <w:t>Quantif</w:t>
      </w:r>
      <w:r w:rsidR="001B4E78" w:rsidRPr="00A64073">
        <w:rPr>
          <w:lang w:eastAsia="ja-JP"/>
        </w:rPr>
        <w:t>ication of</w:t>
      </w:r>
      <w:r w:rsidRPr="00A64073">
        <w:rPr>
          <w:lang w:eastAsia="ja-JP"/>
        </w:rPr>
        <w:t xml:space="preserve"> </w:t>
      </w:r>
      <w:r w:rsidR="00205B86" w:rsidRPr="00A64073">
        <w:rPr>
          <w:lang w:eastAsia="ja-JP"/>
        </w:rPr>
        <w:t xml:space="preserve">the </w:t>
      </w:r>
      <w:r w:rsidR="00EF6B14" w:rsidRPr="00A64073">
        <w:rPr>
          <w:lang w:eastAsia="ja-JP"/>
        </w:rPr>
        <w:t>F-</w:t>
      </w:r>
      <w:r w:rsidRPr="00A64073">
        <w:rPr>
          <w:lang w:eastAsia="ja-JP"/>
        </w:rPr>
        <w:t>actin polymerization rate</w:t>
      </w:r>
      <w:r w:rsidR="000747AB" w:rsidRPr="00A64073">
        <w:rPr>
          <w:lang w:eastAsia="ja-JP"/>
        </w:rPr>
        <w:t>.</w:t>
      </w:r>
      <w:r w:rsidRPr="00A64073">
        <w:rPr>
          <w:lang w:eastAsia="ja-JP"/>
        </w:rPr>
        <w:t xml:space="preserve"> </w:t>
      </w:r>
    </w:p>
    <w:p w14:paraId="0B49EA2E"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6A44ECA9" w14:textId="3A9197C1" w:rsidR="00A625C4" w:rsidRPr="00A64073" w:rsidRDefault="006E525F" w:rsidP="00A64073">
      <w:pPr>
        <w:pStyle w:val="ListParagraph"/>
        <w:numPr>
          <w:ilvl w:val="0"/>
          <w:numId w:val="33"/>
        </w:numPr>
        <w:pBdr>
          <w:top w:val="nil"/>
          <w:left w:val="nil"/>
          <w:bottom w:val="nil"/>
          <w:right w:val="nil"/>
          <w:between w:val="nil"/>
        </w:pBdr>
        <w:ind w:leftChars="0" w:left="0" w:firstLine="0"/>
        <w:rPr>
          <w:lang w:eastAsia="ja-JP"/>
        </w:rPr>
      </w:pPr>
      <w:r w:rsidRPr="00A64073">
        <w:rPr>
          <w:lang w:eastAsia="ja-JP"/>
        </w:rPr>
        <w:t>D</w:t>
      </w:r>
      <w:r w:rsidR="00A625C4" w:rsidRPr="00A64073">
        <w:t xml:space="preserve">raw a line </w:t>
      </w:r>
      <w:r w:rsidR="00205B86" w:rsidRPr="00A64073">
        <w:t>that</w:t>
      </w:r>
      <w:r w:rsidR="00A625C4" w:rsidRPr="00A64073">
        <w:t xml:space="preserve"> links the tips of the </w:t>
      </w:r>
      <w:r w:rsidR="006C2D93" w:rsidRPr="00A64073">
        <w:t>F-actin bundle</w:t>
      </w:r>
      <w:r w:rsidR="001839C7" w:rsidRPr="00A64073">
        <w:t xml:space="preserve"> (</w:t>
      </w:r>
      <w:r w:rsidR="001839C7" w:rsidRPr="00A64073">
        <w:rPr>
          <w:b/>
        </w:rPr>
        <w:t>Figure 3</w:t>
      </w:r>
      <w:r w:rsidRPr="00A64073">
        <w:rPr>
          <w:b/>
          <w:lang w:eastAsia="ja-JP"/>
        </w:rPr>
        <w:t>E</w:t>
      </w:r>
      <w:r w:rsidRPr="00A64073">
        <w:t>, 1</w:t>
      </w:r>
      <w:r w:rsidR="001839C7" w:rsidRPr="00A64073">
        <w:t>)</w:t>
      </w:r>
      <w:r w:rsidR="00A625C4" w:rsidRPr="00A64073">
        <w:t>.</w:t>
      </w:r>
    </w:p>
    <w:p w14:paraId="702DF9A4"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0C2BCFBE" w14:textId="1C7AE40D" w:rsidR="00A625C4" w:rsidRPr="00A64073" w:rsidRDefault="00A625C4" w:rsidP="00A64073">
      <w:pPr>
        <w:pStyle w:val="ListParagraph"/>
        <w:numPr>
          <w:ilvl w:val="0"/>
          <w:numId w:val="33"/>
        </w:numPr>
        <w:pBdr>
          <w:top w:val="nil"/>
          <w:left w:val="nil"/>
          <w:bottom w:val="nil"/>
          <w:right w:val="nil"/>
          <w:between w:val="nil"/>
        </w:pBdr>
        <w:ind w:leftChars="0" w:left="0" w:firstLine="0"/>
        <w:rPr>
          <w:lang w:eastAsia="ja-JP"/>
        </w:rPr>
      </w:pPr>
      <w:r w:rsidRPr="00A64073">
        <w:rPr>
          <w:lang w:eastAsia="ja-JP"/>
        </w:rPr>
        <w:t xml:space="preserve">Select </w:t>
      </w:r>
      <w:r w:rsidRPr="00A64073">
        <w:rPr>
          <w:b/>
          <w:lang w:eastAsia="ja-JP"/>
        </w:rPr>
        <w:t>Analyze</w:t>
      </w:r>
      <w:r w:rsidR="00205B86" w:rsidRPr="00A64073">
        <w:rPr>
          <w:b/>
          <w:lang w:eastAsia="ja-JP"/>
        </w:rPr>
        <w:t xml:space="preserve"> </w:t>
      </w:r>
      <w:r w:rsidRPr="00A64073">
        <w:rPr>
          <w:bCs/>
          <w:lang w:eastAsia="ja-JP"/>
        </w:rPr>
        <w:t>&gt;</w:t>
      </w:r>
      <w:r w:rsidR="00205B86" w:rsidRPr="00A64073">
        <w:rPr>
          <w:b/>
          <w:lang w:eastAsia="ja-JP"/>
        </w:rPr>
        <w:t xml:space="preserve"> </w:t>
      </w:r>
      <w:r w:rsidRPr="00A64073">
        <w:rPr>
          <w:b/>
          <w:lang w:eastAsia="ja-JP"/>
        </w:rPr>
        <w:t>Measure</w:t>
      </w:r>
      <w:r w:rsidR="00205B86" w:rsidRPr="00A64073">
        <w:rPr>
          <w:lang w:eastAsia="ja-JP"/>
        </w:rPr>
        <w:t>.</w:t>
      </w:r>
      <w:r w:rsidRPr="00A64073">
        <w:rPr>
          <w:lang w:eastAsia="ja-JP"/>
        </w:rPr>
        <w:t xml:space="preserve"> </w:t>
      </w:r>
      <w:r w:rsidR="00205B86" w:rsidRPr="00A64073">
        <w:rPr>
          <w:lang w:eastAsia="ja-JP"/>
        </w:rPr>
        <w:t>T</w:t>
      </w:r>
      <w:r w:rsidRPr="00A64073">
        <w:rPr>
          <w:lang w:eastAsia="ja-JP"/>
        </w:rPr>
        <w:t xml:space="preserve">he result </w:t>
      </w:r>
      <w:r w:rsidR="00205B86" w:rsidRPr="00A64073">
        <w:rPr>
          <w:lang w:eastAsia="ja-JP"/>
        </w:rPr>
        <w:t xml:space="preserve">will </w:t>
      </w:r>
      <w:r w:rsidRPr="00A64073">
        <w:rPr>
          <w:lang w:eastAsia="ja-JP"/>
        </w:rPr>
        <w:t>appear on the screen</w:t>
      </w:r>
      <w:r w:rsidR="001839C7" w:rsidRPr="00A64073">
        <w:rPr>
          <w:lang w:eastAsia="ja-JP"/>
        </w:rPr>
        <w:t xml:space="preserve"> (</w:t>
      </w:r>
      <w:r w:rsidR="001839C7" w:rsidRPr="00A64073">
        <w:rPr>
          <w:b/>
          <w:lang w:eastAsia="ja-JP"/>
        </w:rPr>
        <w:t>Figure 3</w:t>
      </w:r>
      <w:r w:rsidR="006E525F" w:rsidRPr="00A64073">
        <w:rPr>
          <w:b/>
          <w:lang w:eastAsia="ja-JP"/>
        </w:rPr>
        <w:t>E</w:t>
      </w:r>
      <w:r w:rsidR="006E525F" w:rsidRPr="00A64073">
        <w:rPr>
          <w:lang w:eastAsia="ja-JP"/>
        </w:rPr>
        <w:t>, 2</w:t>
      </w:r>
      <w:r w:rsidR="001839C7" w:rsidRPr="00A64073">
        <w:rPr>
          <w:lang w:eastAsia="ja-JP"/>
        </w:rPr>
        <w:t>)</w:t>
      </w:r>
      <w:r w:rsidRPr="00A64073">
        <w:rPr>
          <w:lang w:eastAsia="ja-JP"/>
        </w:rPr>
        <w:t xml:space="preserve">. </w:t>
      </w:r>
    </w:p>
    <w:p w14:paraId="52F551A7" w14:textId="77777777" w:rsidR="0013167A" w:rsidRPr="00A64073" w:rsidRDefault="0013167A" w:rsidP="00A64073">
      <w:pPr>
        <w:pStyle w:val="ListParagraph"/>
        <w:pBdr>
          <w:top w:val="nil"/>
          <w:left w:val="nil"/>
          <w:bottom w:val="nil"/>
          <w:right w:val="nil"/>
          <w:between w:val="nil"/>
        </w:pBdr>
        <w:ind w:leftChars="0" w:left="0"/>
        <w:rPr>
          <w:lang w:eastAsia="ja-JP"/>
        </w:rPr>
      </w:pPr>
    </w:p>
    <w:p w14:paraId="5A3EA0EB" w14:textId="7FA56C6E" w:rsidR="0013167A" w:rsidRPr="00A64073" w:rsidRDefault="00C23DD4">
      <w:pPr>
        <w:pBdr>
          <w:top w:val="nil"/>
          <w:left w:val="nil"/>
          <w:bottom w:val="nil"/>
          <w:right w:val="nil"/>
          <w:between w:val="nil"/>
        </w:pBdr>
        <w:rPr>
          <w:lang w:eastAsia="ja-JP"/>
        </w:rPr>
      </w:pPr>
      <w:r w:rsidRPr="00A64073">
        <w:rPr>
          <w:lang w:eastAsia="ja-JP"/>
        </w:rPr>
        <w:t>NOTE</w:t>
      </w:r>
      <w:r w:rsidR="0013167A" w:rsidRPr="00A64073">
        <w:rPr>
          <w:lang w:eastAsia="ja-JP"/>
        </w:rPr>
        <w:t xml:space="preserve">: </w:t>
      </w:r>
      <w:r w:rsidR="0013167A" w:rsidRPr="00A64073">
        <w:rPr>
          <w:b/>
          <w:lang w:eastAsia="ja-JP"/>
        </w:rPr>
        <w:t>Height</w:t>
      </w:r>
      <w:r w:rsidR="0013167A" w:rsidRPr="00A64073">
        <w:rPr>
          <w:lang w:eastAsia="ja-JP"/>
        </w:rPr>
        <w:t xml:space="preserve"> </w:t>
      </w:r>
      <w:r w:rsidR="00C26467" w:rsidRPr="00A64073">
        <w:rPr>
          <w:lang w:eastAsia="ja-JP"/>
        </w:rPr>
        <w:t>in</w:t>
      </w:r>
      <w:r w:rsidR="0013167A" w:rsidRPr="00A64073">
        <w:rPr>
          <w:lang w:eastAsia="ja-JP"/>
        </w:rPr>
        <w:t xml:space="preserve"> the result indicates the </w:t>
      </w:r>
      <w:r w:rsidR="009877EB" w:rsidRPr="00A64073">
        <w:t xml:space="preserve">extension </w:t>
      </w:r>
      <w:r w:rsidR="009A689A" w:rsidRPr="00A64073">
        <w:t>length of the</w:t>
      </w:r>
      <w:r w:rsidR="009A689A" w:rsidRPr="00A64073">
        <w:rPr>
          <w:lang w:eastAsia="ja-JP"/>
        </w:rPr>
        <w:t xml:space="preserve"> F-actin </w:t>
      </w:r>
      <w:r w:rsidR="009877EB" w:rsidRPr="00A64073">
        <w:rPr>
          <w:lang w:eastAsia="ja-JP"/>
        </w:rPr>
        <w:t>bundle</w:t>
      </w:r>
      <w:r w:rsidR="009A689A" w:rsidRPr="00A64073">
        <w:rPr>
          <w:lang w:eastAsia="ja-JP"/>
        </w:rPr>
        <w:t xml:space="preserve"> </w:t>
      </w:r>
      <w:r w:rsidR="0013167A" w:rsidRPr="00A64073">
        <w:rPr>
          <w:lang w:eastAsia="ja-JP"/>
        </w:rPr>
        <w:t>during the observation (</w:t>
      </w:r>
      <w:r w:rsidR="0013167A" w:rsidRPr="00A64073">
        <w:rPr>
          <w:b/>
          <w:lang w:eastAsia="ja-JP"/>
        </w:rPr>
        <w:t>Figure 3</w:t>
      </w:r>
      <w:r w:rsidR="006E525F" w:rsidRPr="00A64073">
        <w:rPr>
          <w:b/>
          <w:lang w:eastAsia="ja-JP"/>
        </w:rPr>
        <w:t>E</w:t>
      </w:r>
      <w:r w:rsidR="006E525F" w:rsidRPr="00A64073">
        <w:rPr>
          <w:lang w:eastAsia="ja-JP"/>
        </w:rPr>
        <w:t>, 2</w:t>
      </w:r>
      <w:r w:rsidR="0013167A" w:rsidRPr="00A64073">
        <w:rPr>
          <w:lang w:eastAsia="ja-JP"/>
        </w:rPr>
        <w:t>).</w:t>
      </w:r>
      <w:r w:rsidR="00D45DFC" w:rsidRPr="00A64073">
        <w:rPr>
          <w:lang w:eastAsia="ja-JP"/>
        </w:rPr>
        <w:t xml:space="preserve"> </w:t>
      </w:r>
    </w:p>
    <w:p w14:paraId="4A35D2AB" w14:textId="77777777" w:rsidR="0013167A" w:rsidRPr="00A64073" w:rsidRDefault="0013167A" w:rsidP="00A64073">
      <w:pPr>
        <w:pStyle w:val="ListParagraph"/>
        <w:pBdr>
          <w:top w:val="nil"/>
          <w:left w:val="nil"/>
          <w:bottom w:val="nil"/>
          <w:right w:val="nil"/>
          <w:between w:val="nil"/>
        </w:pBdr>
        <w:ind w:leftChars="0" w:left="0"/>
        <w:rPr>
          <w:lang w:eastAsia="ja-JP"/>
        </w:rPr>
      </w:pPr>
    </w:p>
    <w:p w14:paraId="18FB571B" w14:textId="083DA92E" w:rsidR="008F16E7" w:rsidRPr="00A64073" w:rsidRDefault="00EF6B14" w:rsidP="00A64073">
      <w:pPr>
        <w:pStyle w:val="ListParagraph"/>
        <w:numPr>
          <w:ilvl w:val="0"/>
          <w:numId w:val="33"/>
        </w:numPr>
        <w:pBdr>
          <w:top w:val="nil"/>
          <w:left w:val="nil"/>
          <w:bottom w:val="nil"/>
          <w:right w:val="nil"/>
          <w:between w:val="nil"/>
        </w:pBdr>
        <w:ind w:leftChars="0" w:left="0" w:firstLine="0"/>
        <w:rPr>
          <w:lang w:eastAsia="ja-JP"/>
        </w:rPr>
      </w:pPr>
      <w:r w:rsidRPr="00A64073">
        <w:rPr>
          <w:lang w:eastAsia="ja-JP"/>
        </w:rPr>
        <w:t xml:space="preserve">Calculate </w:t>
      </w:r>
      <w:r w:rsidR="00C427F6" w:rsidRPr="00A64073">
        <w:rPr>
          <w:lang w:eastAsia="ja-JP"/>
        </w:rPr>
        <w:t xml:space="preserve">the </w:t>
      </w:r>
      <w:r w:rsidRPr="00A64073">
        <w:rPr>
          <w:lang w:eastAsia="ja-JP"/>
        </w:rPr>
        <w:t xml:space="preserve">F-actin extension rate </w:t>
      </w:r>
      <w:r w:rsidR="009877EB" w:rsidRPr="00A64073">
        <w:rPr>
          <w:lang w:eastAsia="ja-JP"/>
        </w:rPr>
        <w:t>by divi</w:t>
      </w:r>
      <w:r w:rsidR="00C427F6" w:rsidRPr="00A64073">
        <w:rPr>
          <w:lang w:eastAsia="ja-JP"/>
        </w:rPr>
        <w:t>di</w:t>
      </w:r>
      <w:r w:rsidR="009877EB" w:rsidRPr="00A64073">
        <w:rPr>
          <w:lang w:eastAsia="ja-JP"/>
        </w:rPr>
        <w:t>ng the</w:t>
      </w:r>
      <w:r w:rsidRPr="00A64073">
        <w:rPr>
          <w:lang w:eastAsia="ja-JP"/>
        </w:rPr>
        <w:t xml:space="preserve"> </w:t>
      </w:r>
      <w:r w:rsidR="009877EB" w:rsidRPr="00A64073">
        <w:rPr>
          <w:lang w:eastAsia="ja-JP"/>
        </w:rPr>
        <w:t xml:space="preserve">extension length </w:t>
      </w:r>
      <w:r w:rsidR="00C83D63" w:rsidRPr="00A64073">
        <w:rPr>
          <w:lang w:eastAsia="ja-JP"/>
        </w:rPr>
        <w:t xml:space="preserve">by </w:t>
      </w:r>
      <w:r w:rsidR="00C427F6" w:rsidRPr="00A64073">
        <w:rPr>
          <w:lang w:eastAsia="ja-JP"/>
        </w:rPr>
        <w:t>the</w:t>
      </w:r>
      <w:r w:rsidR="009877EB" w:rsidRPr="00A64073">
        <w:rPr>
          <w:lang w:eastAsia="ja-JP"/>
        </w:rPr>
        <w:t xml:space="preserve"> observation time.</w:t>
      </w:r>
    </w:p>
    <w:p w14:paraId="6F704CF1" w14:textId="77777777" w:rsidR="003538C7" w:rsidRPr="00A64073" w:rsidRDefault="003538C7">
      <w:pPr>
        <w:pBdr>
          <w:top w:val="nil"/>
          <w:left w:val="nil"/>
          <w:bottom w:val="nil"/>
          <w:right w:val="nil"/>
          <w:between w:val="nil"/>
        </w:pBdr>
        <w:rPr>
          <w:lang w:eastAsia="ja-JP"/>
        </w:rPr>
      </w:pPr>
    </w:p>
    <w:p w14:paraId="7A810C0A" w14:textId="71974D96" w:rsidR="0088291A" w:rsidRPr="00A64073" w:rsidRDefault="00C83D63" w:rsidP="00A64073">
      <w:pPr>
        <w:pStyle w:val="ListParagraph"/>
        <w:numPr>
          <w:ilvl w:val="0"/>
          <w:numId w:val="33"/>
        </w:numPr>
        <w:pBdr>
          <w:top w:val="nil"/>
          <w:left w:val="nil"/>
          <w:bottom w:val="nil"/>
          <w:right w:val="nil"/>
          <w:between w:val="nil"/>
        </w:pBdr>
        <w:ind w:leftChars="0" w:left="0" w:firstLine="0"/>
        <w:rPr>
          <w:lang w:eastAsia="ja-JP"/>
        </w:rPr>
      </w:pPr>
      <w:r w:rsidRPr="00A64073">
        <w:rPr>
          <w:lang w:eastAsia="ja-JP"/>
        </w:rPr>
        <w:t>Calculate t</w:t>
      </w:r>
      <w:r w:rsidR="00C427F6" w:rsidRPr="00A64073">
        <w:rPr>
          <w:lang w:eastAsia="ja-JP"/>
        </w:rPr>
        <w:t xml:space="preserve">he </w:t>
      </w:r>
      <w:r w:rsidR="00EF6B14" w:rsidRPr="00A64073">
        <w:rPr>
          <w:lang w:eastAsia="ja-JP"/>
        </w:rPr>
        <w:t>F-actin polymerization rate</w:t>
      </w:r>
      <w:r w:rsidR="008F16E7" w:rsidRPr="00A64073">
        <w:rPr>
          <w:lang w:eastAsia="ja-JP"/>
        </w:rPr>
        <w:t xml:space="preserve"> </w:t>
      </w:r>
      <w:r w:rsidR="00EF6B14" w:rsidRPr="00A64073">
        <w:rPr>
          <w:lang w:eastAsia="ja-JP"/>
        </w:rPr>
        <w:t xml:space="preserve">as </w:t>
      </w:r>
      <w:r w:rsidR="001B4E78" w:rsidRPr="00A64073">
        <w:rPr>
          <w:lang w:eastAsia="ja-JP"/>
        </w:rPr>
        <w:t xml:space="preserve">the </w:t>
      </w:r>
      <w:r w:rsidR="00EF6B14" w:rsidRPr="00A64073">
        <w:rPr>
          <w:lang w:eastAsia="ja-JP"/>
        </w:rPr>
        <w:t xml:space="preserve">sum of </w:t>
      </w:r>
      <w:r w:rsidR="008F16E7" w:rsidRPr="00A64073">
        <w:rPr>
          <w:lang w:eastAsia="ja-JP"/>
        </w:rPr>
        <w:t xml:space="preserve">the </w:t>
      </w:r>
      <w:r w:rsidR="00EF6B14" w:rsidRPr="00A64073">
        <w:rPr>
          <w:lang w:eastAsia="ja-JP"/>
        </w:rPr>
        <w:t xml:space="preserve">F-actin flow velocity and </w:t>
      </w:r>
      <w:r w:rsidR="00C427F6" w:rsidRPr="00A64073">
        <w:rPr>
          <w:lang w:eastAsia="ja-JP"/>
        </w:rPr>
        <w:t xml:space="preserve">the </w:t>
      </w:r>
      <w:r w:rsidR="00EF6B14" w:rsidRPr="00A64073">
        <w:rPr>
          <w:lang w:eastAsia="ja-JP"/>
        </w:rPr>
        <w:t>extension rate</w:t>
      </w:r>
      <w:r w:rsidR="009A689A" w:rsidRPr="00A64073">
        <w:rPr>
          <w:lang w:eastAsia="ja-JP"/>
        </w:rPr>
        <w:t xml:space="preserve"> (</w:t>
      </w:r>
      <w:r w:rsidR="009A689A" w:rsidRPr="00A64073">
        <w:rPr>
          <w:b/>
          <w:lang w:eastAsia="ja-JP"/>
        </w:rPr>
        <w:t>Figure 3</w:t>
      </w:r>
      <w:r w:rsidR="006E525F" w:rsidRPr="00A64073">
        <w:rPr>
          <w:b/>
          <w:lang w:eastAsia="ja-JP"/>
        </w:rPr>
        <w:t>F</w:t>
      </w:r>
      <w:r w:rsidR="009A689A" w:rsidRPr="00A64073">
        <w:rPr>
          <w:lang w:eastAsia="ja-JP"/>
        </w:rPr>
        <w:t>)</w:t>
      </w:r>
      <w:r w:rsidR="008F16E7" w:rsidRPr="00A64073">
        <w:rPr>
          <w:lang w:eastAsia="ja-JP"/>
        </w:rPr>
        <w:t>.</w:t>
      </w:r>
    </w:p>
    <w:p w14:paraId="5811C969" w14:textId="77777777" w:rsidR="00C43195" w:rsidRPr="00A64073" w:rsidRDefault="00C43195">
      <w:pPr>
        <w:pBdr>
          <w:top w:val="nil"/>
          <w:left w:val="nil"/>
          <w:bottom w:val="nil"/>
          <w:right w:val="nil"/>
          <w:between w:val="nil"/>
        </w:pBdr>
        <w:rPr>
          <w:b/>
        </w:rPr>
      </w:pPr>
    </w:p>
    <w:p w14:paraId="4DB9235D" w14:textId="0FB49D78" w:rsidR="00335A3A" w:rsidRPr="00A64073" w:rsidRDefault="000C298C" w:rsidP="00A64073">
      <w:pPr>
        <w:pStyle w:val="ListParagraph"/>
        <w:numPr>
          <w:ilvl w:val="0"/>
          <w:numId w:val="44"/>
        </w:numPr>
        <w:pBdr>
          <w:top w:val="nil"/>
          <w:left w:val="nil"/>
          <w:bottom w:val="nil"/>
          <w:right w:val="nil"/>
          <w:between w:val="nil"/>
        </w:pBdr>
        <w:ind w:leftChars="0" w:left="0" w:firstLine="0"/>
        <w:rPr>
          <w:b/>
          <w:lang w:eastAsia="ja-JP"/>
        </w:rPr>
      </w:pPr>
      <w:r w:rsidRPr="00A64073">
        <w:rPr>
          <w:b/>
          <w:lang w:eastAsia="ja-JP"/>
        </w:rPr>
        <w:t xml:space="preserve">Preparation of </w:t>
      </w:r>
      <w:r w:rsidR="00C427F6" w:rsidRPr="00A64073">
        <w:rPr>
          <w:b/>
          <w:lang w:eastAsia="ja-JP"/>
        </w:rPr>
        <w:t xml:space="preserve">a </w:t>
      </w:r>
      <w:r w:rsidR="007D10AD" w:rsidRPr="00A64073">
        <w:rPr>
          <w:b/>
          <w:lang w:eastAsia="ja-JP"/>
        </w:rPr>
        <w:t>PAA</w:t>
      </w:r>
      <w:r w:rsidRPr="00A64073">
        <w:rPr>
          <w:b/>
          <w:lang w:eastAsia="ja-JP"/>
        </w:rPr>
        <w:t xml:space="preserve"> </w:t>
      </w:r>
      <w:r w:rsidR="00771B76" w:rsidRPr="00A64073">
        <w:rPr>
          <w:b/>
          <w:lang w:eastAsia="ja-JP"/>
        </w:rPr>
        <w:t>g</w:t>
      </w:r>
      <w:r w:rsidRPr="00A64073">
        <w:rPr>
          <w:b/>
          <w:lang w:eastAsia="ja-JP"/>
        </w:rPr>
        <w:t xml:space="preserve">el for </w:t>
      </w:r>
      <w:r w:rsidR="00771B76" w:rsidRPr="00A64073">
        <w:rPr>
          <w:b/>
          <w:lang w:eastAsia="ja-JP"/>
        </w:rPr>
        <w:t>t</w:t>
      </w:r>
      <w:r w:rsidRPr="00A64073">
        <w:rPr>
          <w:b/>
          <w:lang w:eastAsia="ja-JP"/>
        </w:rPr>
        <w:t xml:space="preserve">raction </w:t>
      </w:r>
      <w:r w:rsidR="00771B76" w:rsidRPr="00A64073">
        <w:rPr>
          <w:b/>
          <w:lang w:eastAsia="ja-JP"/>
        </w:rPr>
        <w:t>f</w:t>
      </w:r>
      <w:r w:rsidRPr="00A64073">
        <w:rPr>
          <w:b/>
          <w:lang w:eastAsia="ja-JP"/>
        </w:rPr>
        <w:t xml:space="preserve">orce </w:t>
      </w:r>
      <w:r w:rsidR="00771B76" w:rsidRPr="00A64073">
        <w:rPr>
          <w:b/>
          <w:lang w:eastAsia="ja-JP"/>
        </w:rPr>
        <w:t>m</w:t>
      </w:r>
      <w:r w:rsidRPr="00A64073">
        <w:rPr>
          <w:b/>
          <w:lang w:eastAsia="ja-JP"/>
        </w:rPr>
        <w:t xml:space="preserve">icroscopy and </w:t>
      </w:r>
      <w:r w:rsidR="00C427F6" w:rsidRPr="00A64073">
        <w:rPr>
          <w:b/>
          <w:lang w:eastAsia="ja-JP"/>
        </w:rPr>
        <w:t>neuron cultures</w:t>
      </w:r>
    </w:p>
    <w:p w14:paraId="00720DA6" w14:textId="77777777" w:rsidR="00C23DD4" w:rsidRPr="00A64073" w:rsidRDefault="00C23DD4" w:rsidP="00A64073">
      <w:pPr>
        <w:pStyle w:val="ListParagraph"/>
        <w:pBdr>
          <w:top w:val="nil"/>
          <w:left w:val="nil"/>
          <w:bottom w:val="nil"/>
          <w:right w:val="nil"/>
          <w:between w:val="nil"/>
        </w:pBdr>
        <w:ind w:leftChars="0" w:left="0"/>
        <w:rPr>
          <w:b/>
          <w:lang w:eastAsia="ja-JP"/>
        </w:rPr>
      </w:pPr>
    </w:p>
    <w:p w14:paraId="1EFCC115" w14:textId="5D2F53D3" w:rsidR="00E20C23" w:rsidRPr="00A64073" w:rsidRDefault="00E20C23" w:rsidP="00A64073">
      <w:pPr>
        <w:pStyle w:val="ListParagraph"/>
        <w:numPr>
          <w:ilvl w:val="0"/>
          <w:numId w:val="35"/>
        </w:numPr>
        <w:pBdr>
          <w:top w:val="nil"/>
          <w:left w:val="nil"/>
          <w:bottom w:val="nil"/>
          <w:right w:val="nil"/>
          <w:between w:val="nil"/>
        </w:pBdr>
        <w:ind w:leftChars="0" w:left="0" w:firstLine="0"/>
        <w:rPr>
          <w:lang w:eastAsia="ja-JP"/>
        </w:rPr>
      </w:pPr>
      <w:r w:rsidRPr="00A64073">
        <w:rPr>
          <w:lang w:eastAsia="ja-JP"/>
        </w:rPr>
        <w:t>Prepar</w:t>
      </w:r>
      <w:r w:rsidR="00B02316" w:rsidRPr="00A64073">
        <w:rPr>
          <w:lang w:eastAsia="ja-JP"/>
        </w:rPr>
        <w:t>ation of</w:t>
      </w:r>
      <w:r w:rsidRPr="00A64073">
        <w:rPr>
          <w:lang w:eastAsia="ja-JP"/>
        </w:rPr>
        <w:t xml:space="preserve"> </w:t>
      </w:r>
      <w:r w:rsidR="007D10AD" w:rsidRPr="00A64073">
        <w:rPr>
          <w:lang w:eastAsia="ja-JP"/>
        </w:rPr>
        <w:t>PAA</w:t>
      </w:r>
      <w:r w:rsidRPr="00A64073">
        <w:rPr>
          <w:lang w:eastAsia="ja-JP"/>
        </w:rPr>
        <w:t xml:space="preserve"> gels required for traction force microscopy (</w:t>
      </w:r>
      <w:r w:rsidRPr="00A64073">
        <w:rPr>
          <w:b/>
          <w:lang w:eastAsia="ja-JP"/>
        </w:rPr>
        <w:t xml:space="preserve">Figure </w:t>
      </w:r>
      <w:r w:rsidR="003F3F38" w:rsidRPr="00A64073">
        <w:rPr>
          <w:b/>
          <w:lang w:eastAsia="ja-JP"/>
        </w:rPr>
        <w:t>4</w:t>
      </w:r>
      <w:r w:rsidRPr="00A64073">
        <w:rPr>
          <w:lang w:eastAsia="ja-JP"/>
        </w:rPr>
        <w:t>)</w:t>
      </w:r>
    </w:p>
    <w:p w14:paraId="7BAFA987"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528E8113" w14:textId="47382D07" w:rsidR="00335A3A" w:rsidRPr="00A64073" w:rsidRDefault="00C427F6" w:rsidP="00A64073">
      <w:pPr>
        <w:pStyle w:val="ListParagraph"/>
        <w:numPr>
          <w:ilvl w:val="3"/>
          <w:numId w:val="14"/>
        </w:numPr>
        <w:pBdr>
          <w:top w:val="nil"/>
          <w:left w:val="nil"/>
          <w:bottom w:val="nil"/>
          <w:right w:val="nil"/>
          <w:between w:val="nil"/>
        </w:pBdr>
        <w:ind w:leftChars="0" w:left="0" w:firstLine="0"/>
        <w:rPr>
          <w:lang w:eastAsia="ja-JP"/>
        </w:rPr>
      </w:pPr>
      <w:r w:rsidRPr="00A64073">
        <w:rPr>
          <w:lang w:eastAsia="ja-JP"/>
        </w:rPr>
        <w:t>Pipe</w:t>
      </w:r>
      <w:r w:rsidR="002B6FC3" w:rsidRPr="00A64073">
        <w:rPr>
          <w:lang w:eastAsia="ja-JP"/>
        </w:rPr>
        <w:t>t</w:t>
      </w:r>
      <w:r w:rsidRPr="00A64073">
        <w:rPr>
          <w:lang w:eastAsia="ja-JP"/>
        </w:rPr>
        <w:t>te</w:t>
      </w:r>
      <w:r w:rsidR="00335A3A" w:rsidRPr="00A64073">
        <w:rPr>
          <w:lang w:eastAsia="ja-JP"/>
        </w:rPr>
        <w:t xml:space="preserve"> </w:t>
      </w:r>
      <w:r w:rsidRPr="00A64073">
        <w:rPr>
          <w:lang w:eastAsia="ja-JP"/>
        </w:rPr>
        <w:t>0.5 mL</w:t>
      </w:r>
      <w:r w:rsidR="00335A3A" w:rsidRPr="00A64073">
        <w:rPr>
          <w:lang w:eastAsia="ja-JP"/>
        </w:rPr>
        <w:t xml:space="preserve"> of NaOH </w:t>
      </w:r>
      <w:r w:rsidRPr="00A64073">
        <w:rPr>
          <w:lang w:eastAsia="ja-JP"/>
        </w:rPr>
        <w:t xml:space="preserve">(100 mM), dissolved </w:t>
      </w:r>
      <w:r w:rsidR="00335A3A" w:rsidRPr="00A64073">
        <w:rPr>
          <w:lang w:eastAsia="ja-JP"/>
        </w:rPr>
        <w:t xml:space="preserve">in </w:t>
      </w:r>
      <w:r w:rsidR="002B6FC3" w:rsidRPr="00A64073">
        <w:rPr>
          <w:lang w:eastAsia="ja-JP"/>
        </w:rPr>
        <w:t xml:space="preserve">distilled </w:t>
      </w:r>
      <w:r w:rsidR="002A0802" w:rsidRPr="00A64073">
        <w:rPr>
          <w:lang w:eastAsia="ja-JP"/>
        </w:rPr>
        <w:t>H</w:t>
      </w:r>
      <w:r w:rsidR="002A0802" w:rsidRPr="00A64073">
        <w:rPr>
          <w:vertAlign w:val="subscript"/>
          <w:lang w:eastAsia="ja-JP"/>
        </w:rPr>
        <w:t>2</w:t>
      </w:r>
      <w:r w:rsidR="002A0802" w:rsidRPr="00A64073">
        <w:rPr>
          <w:lang w:eastAsia="ja-JP"/>
        </w:rPr>
        <w:t>O</w:t>
      </w:r>
      <w:r w:rsidRPr="00A64073">
        <w:rPr>
          <w:lang w:eastAsia="ja-JP"/>
        </w:rPr>
        <w:t>,</w:t>
      </w:r>
      <w:r w:rsidR="00335A3A" w:rsidRPr="00A64073">
        <w:rPr>
          <w:lang w:eastAsia="ja-JP"/>
        </w:rPr>
        <w:t xml:space="preserve"> on </w:t>
      </w:r>
      <w:r w:rsidRPr="00A64073">
        <w:rPr>
          <w:lang w:eastAsia="ja-JP"/>
        </w:rPr>
        <w:t xml:space="preserve">27 mm-diameter </w:t>
      </w:r>
      <w:r w:rsidR="0097438C" w:rsidRPr="00A64073">
        <w:rPr>
          <w:lang w:eastAsia="ja-JP"/>
        </w:rPr>
        <w:t>glass-bottom</w:t>
      </w:r>
      <w:r w:rsidR="00335A3A" w:rsidRPr="00A64073">
        <w:rPr>
          <w:lang w:eastAsia="ja-JP"/>
        </w:rPr>
        <w:t xml:space="preserve"> dishes</w:t>
      </w:r>
      <w:r w:rsidRPr="00A64073">
        <w:rPr>
          <w:lang w:eastAsia="ja-JP"/>
        </w:rPr>
        <w:t xml:space="preserve">, </w:t>
      </w:r>
      <w:r w:rsidR="00335A3A" w:rsidRPr="00A64073">
        <w:rPr>
          <w:lang w:eastAsia="ja-JP"/>
        </w:rPr>
        <w:t>and incubate for 15 min</w:t>
      </w:r>
      <w:r w:rsidRPr="00A64073">
        <w:rPr>
          <w:lang w:eastAsia="ja-JP"/>
        </w:rPr>
        <w:t xml:space="preserve"> at room temperature (RT)</w:t>
      </w:r>
      <w:r w:rsidR="00335A3A" w:rsidRPr="00A64073">
        <w:rPr>
          <w:lang w:eastAsia="ja-JP"/>
        </w:rPr>
        <w:t>.</w:t>
      </w:r>
    </w:p>
    <w:p w14:paraId="5BD17633"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3FFA8B05" w14:textId="77234EC8" w:rsidR="00335A3A" w:rsidRPr="00A64073" w:rsidRDefault="00335A3A" w:rsidP="00A64073">
      <w:pPr>
        <w:pStyle w:val="ListParagraph"/>
        <w:numPr>
          <w:ilvl w:val="3"/>
          <w:numId w:val="14"/>
        </w:numPr>
        <w:pBdr>
          <w:top w:val="nil"/>
          <w:left w:val="nil"/>
          <w:bottom w:val="nil"/>
          <w:right w:val="nil"/>
          <w:between w:val="nil"/>
        </w:pBdr>
        <w:ind w:leftChars="0" w:left="0" w:firstLine="0"/>
        <w:rPr>
          <w:lang w:eastAsia="ja-JP"/>
        </w:rPr>
      </w:pPr>
      <w:r w:rsidRPr="00A64073">
        <w:rPr>
          <w:lang w:eastAsia="ja-JP"/>
        </w:rPr>
        <w:t>Add</w:t>
      </w:r>
      <w:r w:rsidR="004859B1" w:rsidRPr="00A64073">
        <w:rPr>
          <w:lang w:eastAsia="ja-JP"/>
        </w:rPr>
        <w:t xml:space="preserve"> 50 </w:t>
      </w:r>
      <w:r w:rsidR="00C66A77">
        <w:rPr>
          <w:lang w:eastAsia="ja-JP"/>
        </w:rPr>
        <w:t>µ</w:t>
      </w:r>
      <w:r w:rsidR="004859B1" w:rsidRPr="00A64073">
        <w:rPr>
          <w:lang w:eastAsia="ja-JP"/>
        </w:rPr>
        <w:t>L of</w:t>
      </w:r>
      <w:bookmarkStart w:id="8" w:name="_Hlk83043056"/>
      <w:r w:rsidR="004859B1" w:rsidRPr="00A64073">
        <w:rPr>
          <w:lang w:eastAsia="ja-JP"/>
        </w:rPr>
        <w:t xml:space="preserve"> 3-aminopropyltrimethyoxysilane</w:t>
      </w:r>
      <w:bookmarkEnd w:id="8"/>
      <w:r w:rsidR="00C427F6" w:rsidRPr="00A64073">
        <w:rPr>
          <w:lang w:eastAsia="ja-JP"/>
        </w:rPr>
        <w:t xml:space="preserve"> (APTMS)</w:t>
      </w:r>
      <w:r w:rsidR="004859B1" w:rsidRPr="00A64073">
        <w:rPr>
          <w:lang w:eastAsia="ja-JP"/>
        </w:rPr>
        <w:t xml:space="preserve"> </w:t>
      </w:r>
      <w:r w:rsidRPr="00A64073">
        <w:rPr>
          <w:lang w:eastAsia="ja-JP"/>
        </w:rPr>
        <w:t>into NaOH solution on the dishes</w:t>
      </w:r>
      <w:r w:rsidR="003F3F38" w:rsidRPr="00A64073">
        <w:rPr>
          <w:lang w:eastAsia="ja-JP"/>
        </w:rPr>
        <w:t xml:space="preserve"> and mix the solutions</w:t>
      </w:r>
      <w:r w:rsidR="00B02316" w:rsidRPr="00A64073">
        <w:rPr>
          <w:lang w:eastAsia="ja-JP"/>
        </w:rPr>
        <w:t xml:space="preserve"> </w:t>
      </w:r>
      <w:r w:rsidR="00C427F6" w:rsidRPr="00A64073">
        <w:rPr>
          <w:lang w:eastAsia="ja-JP"/>
        </w:rPr>
        <w:t xml:space="preserve">by </w:t>
      </w:r>
      <w:r w:rsidR="00B02316" w:rsidRPr="00A64073">
        <w:rPr>
          <w:lang w:eastAsia="ja-JP"/>
        </w:rPr>
        <w:t>gent</w:t>
      </w:r>
      <w:r w:rsidR="00C427F6" w:rsidRPr="00A64073">
        <w:rPr>
          <w:lang w:eastAsia="ja-JP"/>
        </w:rPr>
        <w:t xml:space="preserve">le </w:t>
      </w:r>
      <w:r w:rsidR="002A0802" w:rsidRPr="00A64073">
        <w:rPr>
          <w:lang w:eastAsia="ja-JP"/>
        </w:rPr>
        <w:t>pipetting</w:t>
      </w:r>
      <w:r w:rsidRPr="00A64073">
        <w:rPr>
          <w:lang w:eastAsia="ja-JP"/>
        </w:rPr>
        <w:t>, and incubate for 15 min</w:t>
      </w:r>
      <w:r w:rsidR="00C427F6" w:rsidRPr="00A64073">
        <w:rPr>
          <w:lang w:eastAsia="ja-JP"/>
        </w:rPr>
        <w:t xml:space="preserve"> at RT</w:t>
      </w:r>
      <w:r w:rsidRPr="00A64073">
        <w:rPr>
          <w:lang w:eastAsia="ja-JP"/>
        </w:rPr>
        <w:t>.</w:t>
      </w:r>
    </w:p>
    <w:p w14:paraId="430710A6"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09B425D9" w14:textId="6448E538" w:rsidR="00335A3A" w:rsidRPr="00A64073" w:rsidRDefault="00335A3A" w:rsidP="00A64073">
      <w:pPr>
        <w:pStyle w:val="ListParagraph"/>
        <w:numPr>
          <w:ilvl w:val="3"/>
          <w:numId w:val="14"/>
        </w:numPr>
        <w:pBdr>
          <w:top w:val="nil"/>
          <w:left w:val="nil"/>
          <w:bottom w:val="nil"/>
          <w:right w:val="nil"/>
          <w:between w:val="nil"/>
        </w:pBdr>
        <w:ind w:leftChars="0" w:left="0" w:firstLine="0"/>
        <w:rPr>
          <w:lang w:eastAsia="ja-JP"/>
        </w:rPr>
      </w:pPr>
      <w:r w:rsidRPr="00A64073">
        <w:rPr>
          <w:lang w:eastAsia="ja-JP"/>
        </w:rPr>
        <w:t xml:space="preserve">Wash the </w:t>
      </w:r>
      <w:r w:rsidR="0097438C" w:rsidRPr="00A64073">
        <w:rPr>
          <w:lang w:eastAsia="ja-JP"/>
        </w:rPr>
        <w:t>glass-bottom</w:t>
      </w:r>
      <w:r w:rsidRPr="00A64073">
        <w:rPr>
          <w:lang w:eastAsia="ja-JP"/>
        </w:rPr>
        <w:t xml:space="preserve"> dishes with </w:t>
      </w:r>
      <w:r w:rsidR="00C427F6" w:rsidRPr="00A64073">
        <w:rPr>
          <w:lang w:eastAsia="ja-JP"/>
        </w:rPr>
        <w:t xml:space="preserve">distilled </w:t>
      </w:r>
      <w:r w:rsidR="002A0802" w:rsidRPr="00A64073">
        <w:rPr>
          <w:lang w:eastAsia="ja-JP"/>
        </w:rPr>
        <w:t>H</w:t>
      </w:r>
      <w:r w:rsidR="002A0802" w:rsidRPr="00A64073">
        <w:rPr>
          <w:vertAlign w:val="subscript"/>
          <w:lang w:eastAsia="ja-JP"/>
        </w:rPr>
        <w:t>2</w:t>
      </w:r>
      <w:r w:rsidR="002A0802" w:rsidRPr="00A64073">
        <w:rPr>
          <w:lang w:eastAsia="ja-JP"/>
        </w:rPr>
        <w:t>O</w:t>
      </w:r>
      <w:r w:rsidR="007F1965" w:rsidRPr="00A64073">
        <w:rPr>
          <w:lang w:eastAsia="ja-JP"/>
        </w:rPr>
        <w:t>,</w:t>
      </w:r>
      <w:r w:rsidR="00870C99" w:rsidRPr="00A64073">
        <w:rPr>
          <w:lang w:eastAsia="ja-JP"/>
        </w:rPr>
        <w:t xml:space="preserve"> and dry</w:t>
      </w:r>
      <w:r w:rsidRPr="00A64073">
        <w:rPr>
          <w:lang w:eastAsia="ja-JP"/>
        </w:rPr>
        <w:t>.</w:t>
      </w:r>
    </w:p>
    <w:p w14:paraId="32710BB2"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5F1C9FF1" w14:textId="0AE8926A" w:rsidR="00335A3A" w:rsidRPr="00A64073" w:rsidRDefault="00335A3A" w:rsidP="00A64073">
      <w:pPr>
        <w:pStyle w:val="ListParagraph"/>
        <w:numPr>
          <w:ilvl w:val="3"/>
          <w:numId w:val="14"/>
        </w:numPr>
        <w:pBdr>
          <w:top w:val="nil"/>
          <w:left w:val="nil"/>
          <w:bottom w:val="nil"/>
          <w:right w:val="nil"/>
          <w:between w:val="nil"/>
        </w:pBdr>
        <w:ind w:leftChars="0" w:left="0" w:firstLine="0"/>
        <w:rPr>
          <w:lang w:eastAsia="ja-JP"/>
        </w:rPr>
      </w:pPr>
      <w:r w:rsidRPr="00A64073">
        <w:rPr>
          <w:lang w:eastAsia="ja-JP"/>
        </w:rPr>
        <w:t>P</w:t>
      </w:r>
      <w:r w:rsidR="00C427F6" w:rsidRPr="00A64073">
        <w:rPr>
          <w:lang w:eastAsia="ja-JP"/>
        </w:rPr>
        <w:t>ipe</w:t>
      </w:r>
      <w:r w:rsidR="002B6FC3" w:rsidRPr="00A64073">
        <w:rPr>
          <w:lang w:eastAsia="ja-JP"/>
        </w:rPr>
        <w:t>t</w:t>
      </w:r>
      <w:r w:rsidR="00C427F6" w:rsidRPr="00A64073">
        <w:rPr>
          <w:lang w:eastAsia="ja-JP"/>
        </w:rPr>
        <w:t>te</w:t>
      </w:r>
      <w:r w:rsidRPr="00A64073">
        <w:rPr>
          <w:lang w:eastAsia="ja-JP"/>
        </w:rPr>
        <w:t xml:space="preserve"> </w:t>
      </w:r>
      <w:r w:rsidR="00C427F6" w:rsidRPr="00A64073">
        <w:rPr>
          <w:lang w:eastAsia="ja-JP"/>
        </w:rPr>
        <w:t>0.5 mL</w:t>
      </w:r>
      <w:r w:rsidRPr="00A64073">
        <w:rPr>
          <w:lang w:eastAsia="ja-JP"/>
        </w:rPr>
        <w:t xml:space="preserve"> of </w:t>
      </w:r>
      <w:bookmarkStart w:id="9" w:name="_Hlk83043014"/>
      <w:r w:rsidRPr="00A64073">
        <w:rPr>
          <w:lang w:eastAsia="ja-JP"/>
        </w:rPr>
        <w:t>0.5% glutaraldehyde</w:t>
      </w:r>
      <w:r w:rsidR="002B6FC3" w:rsidRPr="00A64073">
        <w:rPr>
          <w:lang w:eastAsia="ja-JP"/>
        </w:rPr>
        <w:t xml:space="preserve"> solution, dissolved</w:t>
      </w:r>
      <w:r w:rsidRPr="00A64073">
        <w:rPr>
          <w:lang w:eastAsia="ja-JP"/>
        </w:rPr>
        <w:t xml:space="preserve"> in PBS</w:t>
      </w:r>
      <w:bookmarkEnd w:id="9"/>
      <w:r w:rsidR="002B6FC3" w:rsidRPr="00A64073">
        <w:rPr>
          <w:lang w:eastAsia="ja-JP"/>
        </w:rPr>
        <w:t>,</w:t>
      </w:r>
      <w:r w:rsidR="0004464B" w:rsidRPr="00A64073">
        <w:rPr>
          <w:lang w:eastAsia="ja-JP"/>
        </w:rPr>
        <w:t xml:space="preserve"> on </w:t>
      </w:r>
      <w:r w:rsidR="002B6FC3" w:rsidRPr="00A64073">
        <w:rPr>
          <w:lang w:eastAsia="ja-JP"/>
        </w:rPr>
        <w:t xml:space="preserve">the </w:t>
      </w:r>
      <w:r w:rsidR="00BD0586" w:rsidRPr="00A64073">
        <w:rPr>
          <w:lang w:eastAsia="ja-JP"/>
        </w:rPr>
        <w:t>APTMS</w:t>
      </w:r>
      <w:r w:rsidR="0004464B" w:rsidRPr="00A64073">
        <w:rPr>
          <w:lang w:eastAsia="ja-JP"/>
        </w:rPr>
        <w:t xml:space="preserve">-treated </w:t>
      </w:r>
      <w:r w:rsidR="0097438C" w:rsidRPr="00A64073">
        <w:rPr>
          <w:lang w:eastAsia="ja-JP"/>
        </w:rPr>
        <w:t>glass-bottom</w:t>
      </w:r>
      <w:r w:rsidR="0004464B" w:rsidRPr="00A64073">
        <w:rPr>
          <w:lang w:eastAsia="ja-JP"/>
        </w:rPr>
        <w:t xml:space="preserve"> dish</w:t>
      </w:r>
      <w:r w:rsidRPr="00A64073">
        <w:rPr>
          <w:lang w:eastAsia="ja-JP"/>
        </w:rPr>
        <w:t>, and incubate for 30 min</w:t>
      </w:r>
      <w:r w:rsidR="00C427F6" w:rsidRPr="00A64073">
        <w:rPr>
          <w:lang w:eastAsia="ja-JP"/>
        </w:rPr>
        <w:t xml:space="preserve"> at RT</w:t>
      </w:r>
      <w:r w:rsidRPr="00A64073">
        <w:rPr>
          <w:lang w:eastAsia="ja-JP"/>
        </w:rPr>
        <w:t xml:space="preserve">. </w:t>
      </w:r>
    </w:p>
    <w:p w14:paraId="267052DD"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6830BD89" w14:textId="1F09BDD7" w:rsidR="00335A3A" w:rsidRPr="00A64073" w:rsidRDefault="00335A3A" w:rsidP="00A64073">
      <w:pPr>
        <w:pStyle w:val="ListParagraph"/>
        <w:numPr>
          <w:ilvl w:val="3"/>
          <w:numId w:val="14"/>
        </w:numPr>
        <w:pBdr>
          <w:top w:val="nil"/>
          <w:left w:val="nil"/>
          <w:bottom w:val="nil"/>
          <w:right w:val="nil"/>
          <w:between w:val="nil"/>
        </w:pBdr>
        <w:ind w:leftChars="0" w:left="0" w:firstLine="0"/>
        <w:rPr>
          <w:lang w:eastAsia="ja-JP"/>
        </w:rPr>
      </w:pPr>
      <w:r w:rsidRPr="00A64073">
        <w:rPr>
          <w:lang w:eastAsia="ja-JP"/>
        </w:rPr>
        <w:t xml:space="preserve">Wash the </w:t>
      </w:r>
      <w:r w:rsidR="0097438C" w:rsidRPr="00A64073">
        <w:rPr>
          <w:lang w:eastAsia="ja-JP"/>
        </w:rPr>
        <w:t>glass-bottom</w:t>
      </w:r>
      <w:r w:rsidRPr="00A64073">
        <w:rPr>
          <w:lang w:eastAsia="ja-JP"/>
        </w:rPr>
        <w:t xml:space="preserve"> dishes with </w:t>
      </w:r>
      <w:r w:rsidR="00C427F6" w:rsidRPr="00A64073">
        <w:rPr>
          <w:lang w:eastAsia="ja-JP"/>
        </w:rPr>
        <w:t xml:space="preserve">distilled </w:t>
      </w:r>
      <w:r w:rsidR="002A0802" w:rsidRPr="00A64073">
        <w:rPr>
          <w:lang w:eastAsia="ja-JP"/>
        </w:rPr>
        <w:t>H</w:t>
      </w:r>
      <w:r w:rsidR="002A0802" w:rsidRPr="00A64073">
        <w:rPr>
          <w:vertAlign w:val="subscript"/>
          <w:lang w:eastAsia="ja-JP"/>
        </w:rPr>
        <w:t>2</w:t>
      </w:r>
      <w:r w:rsidR="002A0802" w:rsidRPr="00A64073">
        <w:rPr>
          <w:lang w:eastAsia="ja-JP"/>
        </w:rPr>
        <w:t>O</w:t>
      </w:r>
      <w:r w:rsidRPr="00A64073">
        <w:rPr>
          <w:lang w:eastAsia="ja-JP"/>
        </w:rPr>
        <w:t xml:space="preserve"> and dry.</w:t>
      </w:r>
    </w:p>
    <w:p w14:paraId="4D0DFF3E"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1018EDA8" w14:textId="2608A6C6" w:rsidR="00335A3A" w:rsidRPr="00A64073" w:rsidRDefault="00335A3A" w:rsidP="00A64073">
      <w:pPr>
        <w:pStyle w:val="ListParagraph"/>
        <w:numPr>
          <w:ilvl w:val="3"/>
          <w:numId w:val="14"/>
        </w:numPr>
        <w:pBdr>
          <w:top w:val="nil"/>
          <w:left w:val="nil"/>
          <w:bottom w:val="nil"/>
          <w:right w:val="nil"/>
          <w:between w:val="nil"/>
        </w:pBdr>
        <w:ind w:leftChars="0" w:left="0" w:firstLine="0"/>
        <w:rPr>
          <w:lang w:eastAsia="ja-JP"/>
        </w:rPr>
      </w:pPr>
      <w:r w:rsidRPr="00A64073">
        <w:rPr>
          <w:lang w:eastAsia="ja-JP"/>
        </w:rPr>
        <w:t xml:space="preserve">Prepare </w:t>
      </w:r>
      <w:r w:rsidR="00C83D63" w:rsidRPr="00A64073">
        <w:rPr>
          <w:lang w:eastAsia="ja-JP"/>
        </w:rPr>
        <w:t>a</w:t>
      </w:r>
      <w:r w:rsidRPr="00A64073">
        <w:rPr>
          <w:lang w:eastAsia="ja-JP"/>
        </w:rPr>
        <w:t xml:space="preserve"> solution</w:t>
      </w:r>
      <w:r w:rsidR="00C83D63" w:rsidRPr="00A64073">
        <w:rPr>
          <w:lang w:eastAsia="ja-JP"/>
        </w:rPr>
        <w:t xml:space="preserve"> containing </w:t>
      </w:r>
      <w:r w:rsidR="002B6FC3" w:rsidRPr="00A64073">
        <w:rPr>
          <w:lang w:eastAsia="ja-JP"/>
        </w:rPr>
        <w:t xml:space="preserve">distilled </w:t>
      </w:r>
      <w:r w:rsidR="002A0802" w:rsidRPr="00A64073">
        <w:rPr>
          <w:lang w:eastAsia="ja-JP"/>
        </w:rPr>
        <w:t>H</w:t>
      </w:r>
      <w:r w:rsidR="002A0802" w:rsidRPr="00A64073">
        <w:rPr>
          <w:vertAlign w:val="subscript"/>
          <w:lang w:eastAsia="ja-JP"/>
        </w:rPr>
        <w:t>2</w:t>
      </w:r>
      <w:r w:rsidR="002A0802" w:rsidRPr="00A64073">
        <w:rPr>
          <w:lang w:eastAsia="ja-JP"/>
        </w:rPr>
        <w:t>O</w:t>
      </w:r>
      <w:r w:rsidR="00C83D63" w:rsidRPr="00A64073">
        <w:rPr>
          <w:lang w:eastAsia="ja-JP"/>
        </w:rPr>
        <w:t xml:space="preserve"> (</w:t>
      </w:r>
      <w:r w:rsidRPr="00A64073">
        <w:rPr>
          <w:lang w:eastAsia="ja-JP"/>
        </w:rPr>
        <w:t xml:space="preserve">412 </w:t>
      </w:r>
      <w:r w:rsidR="00C66A77">
        <w:rPr>
          <w:lang w:eastAsia="ja-JP"/>
        </w:rPr>
        <w:t>µ</w:t>
      </w:r>
      <w:r w:rsidRPr="00A64073">
        <w:rPr>
          <w:lang w:eastAsia="ja-JP"/>
        </w:rPr>
        <w:t>L</w:t>
      </w:r>
      <w:r w:rsidR="00C83D63" w:rsidRPr="00A64073">
        <w:rPr>
          <w:lang w:eastAsia="ja-JP"/>
        </w:rPr>
        <w:t xml:space="preserve">), </w:t>
      </w:r>
      <w:r w:rsidRPr="00A64073">
        <w:rPr>
          <w:lang w:eastAsia="ja-JP"/>
        </w:rPr>
        <w:t xml:space="preserve">30% (w/v) acrylamide solution </w:t>
      </w:r>
      <w:r w:rsidR="00C83D63" w:rsidRPr="00A64073">
        <w:rPr>
          <w:lang w:eastAsia="ja-JP"/>
        </w:rPr>
        <w:t>(</w:t>
      </w:r>
      <w:r w:rsidRPr="00A64073">
        <w:rPr>
          <w:lang w:eastAsia="ja-JP"/>
        </w:rPr>
        <w:t xml:space="preserve">63 </w:t>
      </w:r>
      <w:r w:rsidR="00C66A77">
        <w:rPr>
          <w:lang w:eastAsia="ja-JP"/>
        </w:rPr>
        <w:t>µ</w:t>
      </w:r>
      <w:r w:rsidRPr="00A64073">
        <w:rPr>
          <w:lang w:eastAsia="ja-JP"/>
        </w:rPr>
        <w:t>L</w:t>
      </w:r>
      <w:r w:rsidR="00C83D63" w:rsidRPr="00A64073">
        <w:rPr>
          <w:lang w:eastAsia="ja-JP"/>
        </w:rPr>
        <w:t xml:space="preserve">), </w:t>
      </w:r>
      <w:r w:rsidRPr="00A64073">
        <w:rPr>
          <w:lang w:eastAsia="ja-JP"/>
        </w:rPr>
        <w:t xml:space="preserve">2.5% (w/v) bis-acrylamide solution </w:t>
      </w:r>
      <w:r w:rsidR="00C83D63" w:rsidRPr="00A64073">
        <w:rPr>
          <w:lang w:eastAsia="ja-JP"/>
        </w:rPr>
        <w:t>(</w:t>
      </w:r>
      <w:r w:rsidRPr="00A64073">
        <w:rPr>
          <w:lang w:eastAsia="ja-JP"/>
        </w:rPr>
        <w:t xml:space="preserve">6 </w:t>
      </w:r>
      <w:r w:rsidR="00C66A77">
        <w:rPr>
          <w:lang w:eastAsia="ja-JP"/>
        </w:rPr>
        <w:t>µ</w:t>
      </w:r>
      <w:r w:rsidRPr="00A64073">
        <w:rPr>
          <w:lang w:eastAsia="ja-JP"/>
        </w:rPr>
        <w:t>L</w:t>
      </w:r>
      <w:r w:rsidR="00C83D63" w:rsidRPr="00A64073">
        <w:rPr>
          <w:lang w:eastAsia="ja-JP"/>
        </w:rPr>
        <w:t xml:space="preserve">) and </w:t>
      </w:r>
      <w:r w:rsidR="002B6FC3" w:rsidRPr="00A64073">
        <w:t>carboxylate-modified microsphere</w:t>
      </w:r>
      <w:r w:rsidR="00C83D63" w:rsidRPr="00A64073">
        <w:t xml:space="preserve"> </w:t>
      </w:r>
      <w:r w:rsidR="00FB282A">
        <w:t>(fluorescent bead)</w:t>
      </w:r>
      <w:r w:rsidR="00F07975">
        <w:t xml:space="preserve"> solution</w:t>
      </w:r>
      <w:r w:rsidR="0066651F">
        <w:t xml:space="preserve"> </w:t>
      </w:r>
      <w:r w:rsidR="00C83D63" w:rsidRPr="00A64073">
        <w:rPr>
          <w:lang w:eastAsia="ja-JP"/>
        </w:rPr>
        <w:t>(</w:t>
      </w:r>
      <w:r w:rsidRPr="00A64073">
        <w:rPr>
          <w:lang w:eastAsia="ja-JP"/>
        </w:rPr>
        <w:t xml:space="preserve">20 </w:t>
      </w:r>
      <w:r w:rsidR="00C66A77">
        <w:rPr>
          <w:lang w:eastAsia="ja-JP"/>
        </w:rPr>
        <w:t>µ</w:t>
      </w:r>
      <w:r w:rsidRPr="00A64073">
        <w:rPr>
          <w:lang w:eastAsia="ja-JP"/>
        </w:rPr>
        <w:t>L</w:t>
      </w:r>
      <w:r w:rsidR="00C83D63" w:rsidRPr="00A64073">
        <w:rPr>
          <w:lang w:eastAsia="ja-JP"/>
        </w:rPr>
        <w:t>).</w:t>
      </w:r>
    </w:p>
    <w:p w14:paraId="27620280" w14:textId="77777777" w:rsidR="00335A3A" w:rsidRPr="00A64073" w:rsidRDefault="00335A3A">
      <w:pPr>
        <w:pStyle w:val="ListParagraph"/>
        <w:pBdr>
          <w:top w:val="nil"/>
          <w:left w:val="nil"/>
          <w:bottom w:val="nil"/>
          <w:right w:val="nil"/>
          <w:between w:val="nil"/>
        </w:pBdr>
        <w:ind w:leftChars="590" w:left="1416"/>
        <w:rPr>
          <w:lang w:eastAsia="ja-JP"/>
        </w:rPr>
      </w:pPr>
    </w:p>
    <w:p w14:paraId="7606B260" w14:textId="14944AB6" w:rsidR="00335A3A" w:rsidRPr="00A64073" w:rsidRDefault="00C23DD4">
      <w:pPr>
        <w:pBdr>
          <w:top w:val="nil"/>
          <w:left w:val="nil"/>
          <w:bottom w:val="nil"/>
          <w:right w:val="nil"/>
          <w:between w:val="nil"/>
        </w:pBdr>
        <w:rPr>
          <w:lang w:eastAsia="ja-JP"/>
        </w:rPr>
      </w:pPr>
      <w:r w:rsidRPr="00A64073">
        <w:rPr>
          <w:lang w:eastAsia="ja-JP"/>
        </w:rPr>
        <w:t>NOTE</w:t>
      </w:r>
      <w:r w:rsidR="00335A3A" w:rsidRPr="00A64073">
        <w:rPr>
          <w:lang w:eastAsia="ja-JP"/>
        </w:rPr>
        <w:t xml:space="preserve">: </w:t>
      </w:r>
      <w:r w:rsidR="0066651F">
        <w:rPr>
          <w:lang w:eastAsia="ja-JP"/>
        </w:rPr>
        <w:t>Vortex</w:t>
      </w:r>
      <w:r w:rsidR="0066651F" w:rsidRPr="00A64073">
        <w:rPr>
          <w:lang w:eastAsia="ja-JP"/>
        </w:rPr>
        <w:t xml:space="preserve"> </w:t>
      </w:r>
      <w:r w:rsidR="00F07975">
        <w:rPr>
          <w:lang w:eastAsia="ja-JP"/>
        </w:rPr>
        <w:t xml:space="preserve">the </w:t>
      </w:r>
      <w:r w:rsidR="002B6FC3" w:rsidRPr="00A64073">
        <w:rPr>
          <w:lang w:eastAsia="ja-JP"/>
        </w:rPr>
        <w:t>fluorescent bead</w:t>
      </w:r>
      <w:r w:rsidR="00F07975">
        <w:rPr>
          <w:lang w:eastAsia="ja-JP"/>
        </w:rPr>
        <w:t xml:space="preserve"> solution</w:t>
      </w:r>
      <w:r w:rsidR="002B6FC3" w:rsidRPr="00A64073">
        <w:rPr>
          <w:lang w:eastAsia="ja-JP"/>
        </w:rPr>
        <w:t xml:space="preserve"> </w:t>
      </w:r>
      <w:r w:rsidR="0066651F">
        <w:rPr>
          <w:lang w:eastAsia="ja-JP"/>
        </w:rPr>
        <w:t>to dissociate aggregated beads</w:t>
      </w:r>
      <w:r w:rsidR="002B6FC3" w:rsidRPr="00A64073">
        <w:rPr>
          <w:lang w:eastAsia="ja-JP"/>
        </w:rPr>
        <w:t xml:space="preserve"> before adding</w:t>
      </w:r>
      <w:r w:rsidR="00335A3A" w:rsidRPr="00A64073">
        <w:rPr>
          <w:lang w:eastAsia="ja-JP"/>
        </w:rPr>
        <w:t xml:space="preserve"> to </w:t>
      </w:r>
      <w:r w:rsidR="002B6FC3" w:rsidRPr="00A64073">
        <w:rPr>
          <w:lang w:eastAsia="ja-JP"/>
        </w:rPr>
        <w:t xml:space="preserve">the </w:t>
      </w:r>
      <w:r w:rsidR="002F1BC2" w:rsidRPr="00A64073">
        <w:rPr>
          <w:lang w:eastAsia="ja-JP"/>
        </w:rPr>
        <w:t xml:space="preserve">acrylamide </w:t>
      </w:r>
      <w:r w:rsidR="002B6FC3" w:rsidRPr="00A64073">
        <w:rPr>
          <w:lang w:eastAsia="ja-JP"/>
        </w:rPr>
        <w:t>solution.</w:t>
      </w:r>
    </w:p>
    <w:p w14:paraId="2FBF6877" w14:textId="77777777" w:rsidR="00F8178E" w:rsidRPr="00A64073" w:rsidRDefault="00F8178E" w:rsidP="00A64073">
      <w:pPr>
        <w:pStyle w:val="ListParagraph"/>
        <w:pBdr>
          <w:top w:val="nil"/>
          <w:left w:val="nil"/>
          <w:bottom w:val="nil"/>
          <w:right w:val="nil"/>
          <w:between w:val="nil"/>
        </w:pBdr>
        <w:ind w:leftChars="0" w:left="0"/>
        <w:rPr>
          <w:lang w:eastAsia="ja-JP"/>
        </w:rPr>
      </w:pPr>
    </w:p>
    <w:p w14:paraId="6FF0438B" w14:textId="219576B4" w:rsidR="00335A3A" w:rsidRPr="00A64073" w:rsidRDefault="00335A3A" w:rsidP="00A64073">
      <w:pPr>
        <w:pStyle w:val="ListParagraph"/>
        <w:numPr>
          <w:ilvl w:val="3"/>
          <w:numId w:val="14"/>
        </w:numPr>
        <w:pBdr>
          <w:top w:val="nil"/>
          <w:left w:val="nil"/>
          <w:bottom w:val="nil"/>
          <w:right w:val="nil"/>
          <w:between w:val="nil"/>
        </w:pBdr>
        <w:ind w:leftChars="0" w:left="0" w:firstLine="0"/>
        <w:rPr>
          <w:lang w:eastAsia="ja-JP"/>
        </w:rPr>
      </w:pPr>
      <w:r w:rsidRPr="00A64073">
        <w:rPr>
          <w:lang w:eastAsia="ja-JP"/>
        </w:rPr>
        <w:t xml:space="preserve">Degas the solution </w:t>
      </w:r>
      <w:r w:rsidR="002B6FC3" w:rsidRPr="00A64073">
        <w:rPr>
          <w:lang w:eastAsia="ja-JP"/>
        </w:rPr>
        <w:t xml:space="preserve">in a vacuum chamber </w:t>
      </w:r>
      <w:r w:rsidRPr="00A64073">
        <w:rPr>
          <w:lang w:eastAsia="ja-JP"/>
        </w:rPr>
        <w:t>for 30 min</w:t>
      </w:r>
      <w:r w:rsidR="002B6FC3" w:rsidRPr="00A64073">
        <w:rPr>
          <w:lang w:eastAsia="ja-JP"/>
        </w:rPr>
        <w:t xml:space="preserve"> at RT</w:t>
      </w:r>
      <w:r w:rsidRPr="00A64073">
        <w:rPr>
          <w:lang w:eastAsia="ja-JP"/>
        </w:rPr>
        <w:t>.</w:t>
      </w:r>
    </w:p>
    <w:p w14:paraId="0A30A20B"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3CE010F7" w14:textId="7E31F5E0" w:rsidR="00335A3A" w:rsidRPr="00A64073" w:rsidRDefault="002B6FC3" w:rsidP="00A64073">
      <w:pPr>
        <w:pStyle w:val="ListParagraph"/>
        <w:numPr>
          <w:ilvl w:val="3"/>
          <w:numId w:val="14"/>
        </w:numPr>
        <w:pBdr>
          <w:top w:val="nil"/>
          <w:left w:val="nil"/>
          <w:bottom w:val="nil"/>
          <w:right w:val="nil"/>
          <w:between w:val="nil"/>
        </w:pBdr>
        <w:ind w:leftChars="0" w:left="0" w:firstLine="0"/>
        <w:rPr>
          <w:lang w:eastAsia="ja-JP"/>
        </w:rPr>
      </w:pPr>
      <w:r w:rsidRPr="00A64073">
        <w:rPr>
          <w:lang w:eastAsia="ja-JP"/>
        </w:rPr>
        <w:t>To this solution, a</w:t>
      </w:r>
      <w:r w:rsidR="00335A3A" w:rsidRPr="00A64073">
        <w:rPr>
          <w:lang w:eastAsia="ja-JP"/>
        </w:rPr>
        <w:t xml:space="preserve">dd 1 </w:t>
      </w:r>
      <w:r w:rsidR="00C66A77">
        <w:rPr>
          <w:lang w:eastAsia="ja-JP"/>
        </w:rPr>
        <w:t>µ</w:t>
      </w:r>
      <w:r w:rsidR="00335A3A" w:rsidRPr="00A64073">
        <w:rPr>
          <w:lang w:eastAsia="ja-JP"/>
        </w:rPr>
        <w:t xml:space="preserve">L of 10% </w:t>
      </w:r>
      <w:r w:rsidR="000A105D" w:rsidRPr="00A64073">
        <w:rPr>
          <w:lang w:eastAsia="ja-JP"/>
        </w:rPr>
        <w:t xml:space="preserve">(w/v) </w:t>
      </w:r>
      <w:r w:rsidR="00335A3A" w:rsidRPr="00A64073">
        <w:rPr>
          <w:lang w:eastAsia="ja-JP"/>
        </w:rPr>
        <w:t xml:space="preserve">ammonium persulphate </w:t>
      </w:r>
      <w:r w:rsidR="000A105D" w:rsidRPr="00A64073">
        <w:rPr>
          <w:lang w:eastAsia="ja-JP"/>
        </w:rPr>
        <w:t>(APS)</w:t>
      </w:r>
      <w:r w:rsidRPr="00A64073">
        <w:rPr>
          <w:lang w:eastAsia="ja-JP"/>
        </w:rPr>
        <w:t>, dissolved</w:t>
      </w:r>
      <w:r w:rsidR="000A105D" w:rsidRPr="00A64073">
        <w:rPr>
          <w:lang w:eastAsia="ja-JP"/>
        </w:rPr>
        <w:t xml:space="preserve"> </w:t>
      </w:r>
      <w:r w:rsidR="00335A3A" w:rsidRPr="00A64073">
        <w:rPr>
          <w:lang w:eastAsia="ja-JP"/>
        </w:rPr>
        <w:t>in</w:t>
      </w:r>
      <w:r w:rsidRPr="00A64073">
        <w:rPr>
          <w:lang w:eastAsia="ja-JP"/>
        </w:rPr>
        <w:t xml:space="preserve"> distilled</w:t>
      </w:r>
      <w:r w:rsidR="00335A3A" w:rsidRPr="00A64073">
        <w:rPr>
          <w:lang w:eastAsia="ja-JP"/>
        </w:rPr>
        <w:t xml:space="preserve"> </w:t>
      </w:r>
      <w:r w:rsidR="002A0802" w:rsidRPr="00A64073">
        <w:rPr>
          <w:lang w:eastAsia="ja-JP"/>
        </w:rPr>
        <w:t>H</w:t>
      </w:r>
      <w:r w:rsidR="002A0802" w:rsidRPr="00A64073">
        <w:rPr>
          <w:vertAlign w:val="subscript"/>
          <w:lang w:eastAsia="ja-JP"/>
        </w:rPr>
        <w:t>2</w:t>
      </w:r>
      <w:r w:rsidR="002A0802" w:rsidRPr="00A64073">
        <w:rPr>
          <w:lang w:eastAsia="ja-JP"/>
        </w:rPr>
        <w:t>O</w:t>
      </w:r>
      <w:r w:rsidRPr="00A64073">
        <w:rPr>
          <w:lang w:eastAsia="ja-JP"/>
        </w:rPr>
        <w:t>,</w:t>
      </w:r>
      <w:r w:rsidR="000A105D" w:rsidRPr="00A64073">
        <w:rPr>
          <w:lang w:eastAsia="ja-JP"/>
        </w:rPr>
        <w:t xml:space="preserve"> and</w:t>
      </w:r>
      <w:r w:rsidR="00335A3A" w:rsidRPr="00A64073">
        <w:rPr>
          <w:lang w:eastAsia="ja-JP"/>
        </w:rPr>
        <w:t xml:space="preserve"> 1 </w:t>
      </w:r>
      <w:r w:rsidR="00C66A77">
        <w:rPr>
          <w:lang w:eastAsia="ja-JP"/>
        </w:rPr>
        <w:t>µ</w:t>
      </w:r>
      <w:r w:rsidR="00335A3A" w:rsidRPr="00A64073">
        <w:rPr>
          <w:lang w:eastAsia="ja-JP"/>
        </w:rPr>
        <w:t>L of N,N,N</w:t>
      </w:r>
      <w:r w:rsidR="00B02316" w:rsidRPr="00A64073">
        <w:t>'</w:t>
      </w:r>
      <w:r w:rsidR="00335A3A" w:rsidRPr="00A64073">
        <w:rPr>
          <w:lang w:eastAsia="ja-JP"/>
        </w:rPr>
        <w:t>,N</w:t>
      </w:r>
      <w:r w:rsidR="00B02316" w:rsidRPr="00A64073">
        <w:t>'</w:t>
      </w:r>
      <w:r w:rsidR="00335A3A" w:rsidRPr="00A64073">
        <w:rPr>
          <w:lang w:eastAsia="ja-JP"/>
        </w:rPr>
        <w:t>-</w:t>
      </w:r>
      <w:proofErr w:type="spellStart"/>
      <w:r w:rsidR="00335A3A" w:rsidRPr="00A64073">
        <w:rPr>
          <w:lang w:eastAsia="ja-JP"/>
        </w:rPr>
        <w:t>tetramethylethylenediamine</w:t>
      </w:r>
      <w:proofErr w:type="spellEnd"/>
      <w:r w:rsidR="00335A3A" w:rsidRPr="00A64073">
        <w:rPr>
          <w:lang w:eastAsia="ja-JP"/>
        </w:rPr>
        <w:t xml:space="preserve"> (TEMED), </w:t>
      </w:r>
      <w:r w:rsidR="000A105D" w:rsidRPr="00A64073">
        <w:rPr>
          <w:lang w:eastAsia="ja-JP"/>
        </w:rPr>
        <w:t>and</w:t>
      </w:r>
      <w:r w:rsidR="00335A3A" w:rsidRPr="00A64073">
        <w:rPr>
          <w:lang w:eastAsia="ja-JP"/>
        </w:rPr>
        <w:t xml:space="preserve"> </w:t>
      </w:r>
      <w:r w:rsidRPr="00A64073">
        <w:rPr>
          <w:lang w:eastAsia="ja-JP"/>
        </w:rPr>
        <w:t xml:space="preserve">mix by gentle </w:t>
      </w:r>
      <w:r w:rsidR="00335A3A" w:rsidRPr="00A64073">
        <w:rPr>
          <w:lang w:eastAsia="ja-JP"/>
        </w:rPr>
        <w:t>pipett</w:t>
      </w:r>
      <w:r w:rsidRPr="00A64073">
        <w:rPr>
          <w:lang w:eastAsia="ja-JP"/>
        </w:rPr>
        <w:t>ing</w:t>
      </w:r>
      <w:r w:rsidR="00335A3A" w:rsidRPr="00A64073">
        <w:rPr>
          <w:lang w:eastAsia="ja-JP"/>
        </w:rPr>
        <w:t>.</w:t>
      </w:r>
    </w:p>
    <w:p w14:paraId="326B43A5"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27BCD36F" w14:textId="3DED84D2" w:rsidR="00190232" w:rsidRPr="00A64073" w:rsidRDefault="00190232" w:rsidP="00A64073">
      <w:pPr>
        <w:pStyle w:val="ListParagraph"/>
        <w:numPr>
          <w:ilvl w:val="3"/>
          <w:numId w:val="14"/>
        </w:numPr>
        <w:pBdr>
          <w:top w:val="nil"/>
          <w:left w:val="nil"/>
          <w:bottom w:val="nil"/>
          <w:right w:val="nil"/>
          <w:between w:val="nil"/>
        </w:pBdr>
        <w:ind w:leftChars="0" w:left="0" w:firstLine="0"/>
        <w:rPr>
          <w:lang w:eastAsia="ja-JP"/>
        </w:rPr>
      </w:pPr>
      <w:r w:rsidRPr="00A64073">
        <w:rPr>
          <w:lang w:eastAsia="ja-JP"/>
        </w:rPr>
        <w:t xml:space="preserve">Place </w:t>
      </w:r>
      <w:r w:rsidR="009568E9" w:rsidRPr="00A64073">
        <w:rPr>
          <w:lang w:eastAsia="ja-JP"/>
        </w:rPr>
        <w:t xml:space="preserve">a </w:t>
      </w:r>
      <w:r w:rsidR="002B6FC3" w:rsidRPr="00A64073">
        <w:rPr>
          <w:lang w:eastAsia="ja-JP"/>
        </w:rPr>
        <w:t xml:space="preserve">glass </w:t>
      </w:r>
      <w:r w:rsidRPr="00A64073">
        <w:rPr>
          <w:lang w:eastAsia="ja-JP"/>
        </w:rPr>
        <w:t xml:space="preserve">coverslip </w:t>
      </w:r>
      <w:r w:rsidR="000747AB" w:rsidRPr="00A64073">
        <w:rPr>
          <w:lang w:eastAsia="ja-JP"/>
        </w:rPr>
        <w:t xml:space="preserve">(18 mm diameter) </w:t>
      </w:r>
      <w:r w:rsidRPr="00A64073">
        <w:rPr>
          <w:lang w:eastAsia="ja-JP"/>
        </w:rPr>
        <w:t xml:space="preserve">on </w:t>
      </w:r>
      <w:r w:rsidR="002B6FC3" w:rsidRPr="00A64073">
        <w:rPr>
          <w:lang w:eastAsia="ja-JP"/>
        </w:rPr>
        <w:t xml:space="preserve">the </w:t>
      </w:r>
      <w:r w:rsidRPr="00A64073">
        <w:rPr>
          <w:lang w:eastAsia="ja-JP"/>
        </w:rPr>
        <w:t>cap of</w:t>
      </w:r>
      <w:r w:rsidR="002B6FC3" w:rsidRPr="00A64073">
        <w:rPr>
          <w:lang w:eastAsia="ja-JP"/>
        </w:rPr>
        <w:t xml:space="preserve"> a </w:t>
      </w:r>
      <w:r w:rsidRPr="00A64073">
        <w:rPr>
          <w:lang w:eastAsia="ja-JP"/>
        </w:rPr>
        <w:t>15 mL</w:t>
      </w:r>
      <w:r w:rsidR="006A7F23" w:rsidRPr="00A64073">
        <w:rPr>
          <w:lang w:eastAsia="ja-JP"/>
        </w:rPr>
        <w:t xml:space="preserve"> centrifuge</w:t>
      </w:r>
      <w:r w:rsidRPr="00A64073">
        <w:rPr>
          <w:lang w:eastAsia="ja-JP"/>
        </w:rPr>
        <w:t xml:space="preserve"> tube.</w:t>
      </w:r>
    </w:p>
    <w:p w14:paraId="0824EE2D"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0B88432E" w14:textId="5DB29DE4" w:rsidR="00335A3A" w:rsidRPr="00A64073" w:rsidRDefault="002B6FC3" w:rsidP="00A64073">
      <w:pPr>
        <w:pStyle w:val="ListParagraph"/>
        <w:numPr>
          <w:ilvl w:val="3"/>
          <w:numId w:val="14"/>
        </w:numPr>
        <w:pBdr>
          <w:top w:val="nil"/>
          <w:left w:val="nil"/>
          <w:bottom w:val="nil"/>
          <w:right w:val="nil"/>
          <w:between w:val="nil"/>
        </w:pBdr>
        <w:ind w:leftChars="0" w:left="0" w:firstLine="0"/>
        <w:rPr>
          <w:lang w:eastAsia="ja-JP"/>
        </w:rPr>
      </w:pPr>
      <w:r w:rsidRPr="00A64073">
        <w:rPr>
          <w:lang w:eastAsia="ja-JP"/>
        </w:rPr>
        <w:t>I</w:t>
      </w:r>
      <w:r w:rsidR="00A07635" w:rsidRPr="00A64073">
        <w:rPr>
          <w:lang w:eastAsia="ja-JP"/>
        </w:rPr>
        <w:t xml:space="preserve">mmediately </w:t>
      </w:r>
      <w:r w:rsidRPr="00A64073">
        <w:rPr>
          <w:lang w:eastAsia="ja-JP"/>
        </w:rPr>
        <w:t xml:space="preserve">add </w:t>
      </w:r>
      <w:r w:rsidR="00335A3A" w:rsidRPr="00A64073">
        <w:rPr>
          <w:lang w:eastAsia="ja-JP"/>
        </w:rPr>
        <w:t xml:space="preserve">25 </w:t>
      </w:r>
      <w:r w:rsidR="00C66A77">
        <w:rPr>
          <w:lang w:eastAsia="ja-JP"/>
        </w:rPr>
        <w:t>µ</w:t>
      </w:r>
      <w:r w:rsidR="00335A3A" w:rsidRPr="00A64073">
        <w:rPr>
          <w:lang w:eastAsia="ja-JP"/>
        </w:rPr>
        <w:t xml:space="preserve">L of the solution </w:t>
      </w:r>
      <w:r w:rsidRPr="00A64073">
        <w:rPr>
          <w:lang w:eastAsia="ja-JP"/>
        </w:rPr>
        <w:t>to</w:t>
      </w:r>
      <w:r w:rsidR="00335A3A" w:rsidRPr="00A64073">
        <w:rPr>
          <w:lang w:eastAsia="ja-JP"/>
        </w:rPr>
        <w:t xml:space="preserve"> </w:t>
      </w:r>
      <w:r w:rsidR="007F1965" w:rsidRPr="00A64073">
        <w:rPr>
          <w:lang w:eastAsia="ja-JP"/>
        </w:rPr>
        <w:t xml:space="preserve">the </w:t>
      </w:r>
      <w:r w:rsidR="00335A3A" w:rsidRPr="00A64073">
        <w:rPr>
          <w:lang w:eastAsia="ja-JP"/>
        </w:rPr>
        <w:t xml:space="preserve">coverslip, and </w:t>
      </w:r>
      <w:r w:rsidRPr="00A64073">
        <w:rPr>
          <w:lang w:eastAsia="ja-JP"/>
        </w:rPr>
        <w:t xml:space="preserve">then gently </w:t>
      </w:r>
      <w:r w:rsidR="00B02316" w:rsidRPr="00A64073">
        <w:rPr>
          <w:lang w:eastAsia="ja-JP"/>
        </w:rPr>
        <w:t>place</w:t>
      </w:r>
      <w:r w:rsidR="00A07635" w:rsidRPr="00A64073">
        <w:rPr>
          <w:lang w:eastAsia="ja-JP"/>
        </w:rPr>
        <w:t xml:space="preserve"> </w:t>
      </w:r>
      <w:r w:rsidR="009568E9" w:rsidRPr="00A64073">
        <w:rPr>
          <w:lang w:eastAsia="ja-JP"/>
        </w:rPr>
        <w:t xml:space="preserve">an inverted </w:t>
      </w:r>
      <w:r w:rsidR="0097438C" w:rsidRPr="00A64073">
        <w:rPr>
          <w:lang w:eastAsia="ja-JP"/>
        </w:rPr>
        <w:t>glass-bottom</w:t>
      </w:r>
      <w:r w:rsidR="009568E9" w:rsidRPr="00A64073">
        <w:rPr>
          <w:lang w:eastAsia="ja-JP"/>
        </w:rPr>
        <w:t xml:space="preserve"> dish on </w:t>
      </w:r>
      <w:r w:rsidR="00335A3A" w:rsidRPr="00A64073">
        <w:rPr>
          <w:lang w:eastAsia="ja-JP"/>
        </w:rPr>
        <w:t>the coverslip.</w:t>
      </w:r>
      <w:r w:rsidR="00C83D63" w:rsidRPr="00A64073">
        <w:rPr>
          <w:lang w:eastAsia="ja-JP"/>
        </w:rPr>
        <w:t xml:space="preserve"> </w:t>
      </w:r>
      <w:r w:rsidRPr="00A64073">
        <w:rPr>
          <w:lang w:eastAsia="ja-JP"/>
        </w:rPr>
        <w:t xml:space="preserve">Allow the </w:t>
      </w:r>
      <w:r w:rsidR="00335A3A" w:rsidRPr="00A64073">
        <w:rPr>
          <w:lang w:eastAsia="ja-JP"/>
        </w:rPr>
        <w:t xml:space="preserve">acrylamide </w:t>
      </w:r>
      <w:r w:rsidRPr="00A64073">
        <w:rPr>
          <w:lang w:eastAsia="ja-JP"/>
        </w:rPr>
        <w:t xml:space="preserve">to polymerize </w:t>
      </w:r>
      <w:r w:rsidR="00335A3A" w:rsidRPr="00A64073">
        <w:rPr>
          <w:lang w:eastAsia="ja-JP"/>
        </w:rPr>
        <w:t xml:space="preserve">for 1 h </w:t>
      </w:r>
      <w:r w:rsidRPr="00A64073">
        <w:rPr>
          <w:lang w:eastAsia="ja-JP"/>
        </w:rPr>
        <w:t>a</w:t>
      </w:r>
      <w:r w:rsidR="00335A3A" w:rsidRPr="00A64073">
        <w:rPr>
          <w:lang w:eastAsia="ja-JP"/>
        </w:rPr>
        <w:t xml:space="preserve">t </w:t>
      </w:r>
      <w:r w:rsidRPr="00A64073">
        <w:rPr>
          <w:lang w:eastAsia="ja-JP"/>
        </w:rPr>
        <w:t>RT</w:t>
      </w:r>
      <w:r w:rsidR="00335A3A" w:rsidRPr="00A64073">
        <w:rPr>
          <w:lang w:eastAsia="ja-JP"/>
        </w:rPr>
        <w:t>.</w:t>
      </w:r>
    </w:p>
    <w:p w14:paraId="220D24AC"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0585EB4B" w14:textId="45E7501F" w:rsidR="00335A3A" w:rsidRPr="00A64073" w:rsidRDefault="00335A3A" w:rsidP="00A64073">
      <w:pPr>
        <w:pStyle w:val="ListParagraph"/>
        <w:numPr>
          <w:ilvl w:val="3"/>
          <w:numId w:val="14"/>
        </w:numPr>
        <w:pBdr>
          <w:top w:val="nil"/>
          <w:left w:val="nil"/>
          <w:bottom w:val="nil"/>
          <w:right w:val="nil"/>
          <w:between w:val="nil"/>
        </w:pBdr>
        <w:ind w:leftChars="0" w:left="0" w:firstLine="0"/>
        <w:rPr>
          <w:lang w:eastAsia="ja-JP"/>
        </w:rPr>
      </w:pPr>
      <w:r w:rsidRPr="00A64073">
        <w:rPr>
          <w:lang w:eastAsia="ja-JP"/>
        </w:rPr>
        <w:t xml:space="preserve">Apply </w:t>
      </w:r>
      <w:r w:rsidR="002B6FC3" w:rsidRPr="00A64073">
        <w:rPr>
          <w:lang w:eastAsia="ja-JP"/>
        </w:rPr>
        <w:t xml:space="preserve">distilled </w:t>
      </w:r>
      <w:r w:rsidR="002A0802" w:rsidRPr="00A64073">
        <w:rPr>
          <w:lang w:eastAsia="ja-JP"/>
        </w:rPr>
        <w:t>H</w:t>
      </w:r>
      <w:r w:rsidR="002A0802" w:rsidRPr="00A64073">
        <w:rPr>
          <w:vertAlign w:val="subscript"/>
          <w:lang w:eastAsia="ja-JP"/>
        </w:rPr>
        <w:t>2</w:t>
      </w:r>
      <w:r w:rsidR="002A0802" w:rsidRPr="00A64073">
        <w:rPr>
          <w:lang w:eastAsia="ja-JP"/>
        </w:rPr>
        <w:t>O</w:t>
      </w:r>
      <w:r w:rsidRPr="00A64073">
        <w:rPr>
          <w:lang w:eastAsia="ja-JP"/>
        </w:rPr>
        <w:t xml:space="preserve"> to the coverslip and peel </w:t>
      </w:r>
      <w:r w:rsidR="004F3CF6" w:rsidRPr="00A64073">
        <w:rPr>
          <w:lang w:eastAsia="ja-JP"/>
        </w:rPr>
        <w:t>it away from the gel</w:t>
      </w:r>
      <w:r w:rsidR="00F05C8A" w:rsidRPr="00A64073">
        <w:rPr>
          <w:lang w:eastAsia="ja-JP"/>
        </w:rPr>
        <w:t xml:space="preserve"> using a </w:t>
      </w:r>
      <w:r w:rsidR="00B075E0" w:rsidRPr="00A64073">
        <w:rPr>
          <w:lang w:eastAsia="ja-JP"/>
        </w:rPr>
        <w:t xml:space="preserve">syringe </w:t>
      </w:r>
      <w:r w:rsidR="00F05C8A" w:rsidRPr="00A64073">
        <w:rPr>
          <w:lang w:eastAsia="ja-JP"/>
        </w:rPr>
        <w:t>needle</w:t>
      </w:r>
      <w:r w:rsidR="004F3CF6" w:rsidRPr="00A64073">
        <w:rPr>
          <w:lang w:eastAsia="ja-JP"/>
        </w:rPr>
        <w:t xml:space="preserve"> with a bent tip</w:t>
      </w:r>
      <w:r w:rsidRPr="00A64073">
        <w:rPr>
          <w:lang w:eastAsia="ja-JP"/>
        </w:rPr>
        <w:t>.</w:t>
      </w:r>
    </w:p>
    <w:p w14:paraId="1C52C75B"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7DA05CD5" w14:textId="3B6099F9" w:rsidR="00335A3A" w:rsidRPr="00A64073" w:rsidRDefault="00F8178E" w:rsidP="00A64073">
      <w:pPr>
        <w:pStyle w:val="ListParagraph"/>
        <w:numPr>
          <w:ilvl w:val="3"/>
          <w:numId w:val="14"/>
        </w:numPr>
        <w:pBdr>
          <w:top w:val="nil"/>
          <w:left w:val="nil"/>
          <w:bottom w:val="nil"/>
          <w:right w:val="nil"/>
          <w:between w:val="nil"/>
        </w:pBdr>
        <w:ind w:leftChars="0" w:left="0" w:firstLine="0"/>
        <w:rPr>
          <w:lang w:eastAsia="ja-JP"/>
        </w:rPr>
      </w:pPr>
      <w:r w:rsidRPr="00A64073">
        <w:rPr>
          <w:lang w:eastAsia="ja-JP"/>
        </w:rPr>
        <w:t>R</w:t>
      </w:r>
      <w:r w:rsidR="00335A3A" w:rsidRPr="00A64073">
        <w:rPr>
          <w:lang w:eastAsia="ja-JP"/>
        </w:rPr>
        <w:t>emove</w:t>
      </w:r>
      <w:r w:rsidR="004F3CF6" w:rsidRPr="00A64073">
        <w:rPr>
          <w:lang w:eastAsia="ja-JP"/>
        </w:rPr>
        <w:t xml:space="preserve"> the</w:t>
      </w:r>
      <w:r w:rsidR="00335A3A" w:rsidRPr="00A64073">
        <w:rPr>
          <w:lang w:eastAsia="ja-JP"/>
        </w:rPr>
        <w:t xml:space="preserve"> </w:t>
      </w:r>
      <w:r w:rsidR="002A0802" w:rsidRPr="00A64073">
        <w:rPr>
          <w:lang w:eastAsia="ja-JP"/>
        </w:rPr>
        <w:t>H</w:t>
      </w:r>
      <w:r w:rsidR="002A0802" w:rsidRPr="00A64073">
        <w:rPr>
          <w:vertAlign w:val="subscript"/>
          <w:lang w:eastAsia="ja-JP"/>
        </w:rPr>
        <w:t>2</w:t>
      </w:r>
      <w:r w:rsidR="002A0802" w:rsidRPr="00A64073">
        <w:rPr>
          <w:lang w:eastAsia="ja-JP"/>
        </w:rPr>
        <w:t>O</w:t>
      </w:r>
      <w:r w:rsidR="00335A3A" w:rsidRPr="00A64073">
        <w:rPr>
          <w:lang w:eastAsia="ja-JP"/>
        </w:rPr>
        <w:t xml:space="preserve"> and </w:t>
      </w:r>
      <w:r w:rsidR="004F3CF6" w:rsidRPr="00A64073">
        <w:rPr>
          <w:lang w:eastAsia="ja-JP"/>
        </w:rPr>
        <w:t xml:space="preserve">add </w:t>
      </w:r>
      <w:proofErr w:type="spellStart"/>
      <w:r w:rsidR="00335A3A" w:rsidRPr="00A64073">
        <w:rPr>
          <w:lang w:eastAsia="ja-JP"/>
        </w:rPr>
        <w:t>sulfo</w:t>
      </w:r>
      <w:proofErr w:type="spellEnd"/>
      <w:r w:rsidR="00335A3A" w:rsidRPr="00A64073">
        <w:rPr>
          <w:lang w:eastAsia="ja-JP"/>
        </w:rPr>
        <w:t xml:space="preserve">-SANPAH </w:t>
      </w:r>
      <w:r w:rsidR="004F3CF6" w:rsidRPr="00A64073">
        <w:rPr>
          <w:lang w:eastAsia="ja-JP"/>
        </w:rPr>
        <w:t xml:space="preserve">(1 mM), dissolved </w:t>
      </w:r>
      <w:r w:rsidR="00335A3A" w:rsidRPr="00A64073">
        <w:rPr>
          <w:lang w:eastAsia="ja-JP"/>
        </w:rPr>
        <w:t>in PBS</w:t>
      </w:r>
      <w:r w:rsidR="004F3CF6" w:rsidRPr="00A64073">
        <w:rPr>
          <w:lang w:eastAsia="ja-JP"/>
        </w:rPr>
        <w:t>,</w:t>
      </w:r>
      <w:r w:rsidR="00335A3A" w:rsidRPr="00A64073">
        <w:rPr>
          <w:lang w:eastAsia="ja-JP"/>
        </w:rPr>
        <w:t xml:space="preserve"> </w:t>
      </w:r>
      <w:r w:rsidR="004F3CF6" w:rsidRPr="00A64073">
        <w:rPr>
          <w:lang w:eastAsia="ja-JP"/>
        </w:rPr>
        <w:t>to</w:t>
      </w:r>
      <w:r w:rsidR="00335A3A" w:rsidRPr="00A64073">
        <w:rPr>
          <w:lang w:eastAsia="ja-JP"/>
        </w:rPr>
        <w:t xml:space="preserve"> the gel</w:t>
      </w:r>
      <w:r w:rsidR="00B075E0" w:rsidRPr="00A64073">
        <w:rPr>
          <w:lang w:eastAsia="ja-JP"/>
        </w:rPr>
        <w:t>.</w:t>
      </w:r>
    </w:p>
    <w:p w14:paraId="32DDE2CF"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4DB81D11" w14:textId="3AEC3EE7" w:rsidR="00335A3A" w:rsidRPr="00A64073" w:rsidRDefault="004F3CF6" w:rsidP="00A64073">
      <w:pPr>
        <w:pStyle w:val="ListParagraph"/>
        <w:numPr>
          <w:ilvl w:val="3"/>
          <w:numId w:val="14"/>
        </w:numPr>
        <w:pBdr>
          <w:top w:val="nil"/>
          <w:left w:val="nil"/>
          <w:bottom w:val="nil"/>
          <w:right w:val="nil"/>
          <w:between w:val="nil"/>
        </w:pBdr>
        <w:ind w:leftChars="0" w:left="0" w:firstLine="0"/>
        <w:rPr>
          <w:lang w:eastAsia="ja-JP"/>
        </w:rPr>
      </w:pPr>
      <w:r w:rsidRPr="00A64073">
        <w:rPr>
          <w:lang w:eastAsia="ja-JP"/>
        </w:rPr>
        <w:t>Under sterile conditions, e</w:t>
      </w:r>
      <w:r w:rsidR="00335A3A" w:rsidRPr="00A64073">
        <w:rPr>
          <w:lang w:eastAsia="ja-JP"/>
        </w:rPr>
        <w:t xml:space="preserve">xpose the gels to </w:t>
      </w:r>
      <w:r w:rsidRPr="00A64073">
        <w:rPr>
          <w:lang w:eastAsia="ja-JP"/>
        </w:rPr>
        <w:t>ultraviolet</w:t>
      </w:r>
      <w:r w:rsidR="00335A3A" w:rsidRPr="00A64073">
        <w:rPr>
          <w:lang w:eastAsia="ja-JP"/>
        </w:rPr>
        <w:t xml:space="preserve"> light for 5 min.</w:t>
      </w:r>
      <w:r w:rsidR="00C83D63" w:rsidRPr="00A64073">
        <w:rPr>
          <w:lang w:eastAsia="ja-JP"/>
        </w:rPr>
        <w:t xml:space="preserve"> </w:t>
      </w:r>
      <w:r w:rsidR="00335A3A" w:rsidRPr="00A64073">
        <w:rPr>
          <w:lang w:eastAsia="ja-JP"/>
        </w:rPr>
        <w:t>Wash the gel three times with PBS for 15 min</w:t>
      </w:r>
      <w:r w:rsidRPr="00A64073">
        <w:rPr>
          <w:lang w:eastAsia="ja-JP"/>
        </w:rPr>
        <w:t xml:space="preserve"> per wash</w:t>
      </w:r>
      <w:r w:rsidR="00335A3A" w:rsidRPr="00A64073">
        <w:rPr>
          <w:lang w:eastAsia="ja-JP"/>
        </w:rPr>
        <w:t>.</w:t>
      </w:r>
    </w:p>
    <w:p w14:paraId="5CEC5FC3" w14:textId="77777777" w:rsidR="005F3426" w:rsidRPr="00A64073" w:rsidRDefault="005F3426" w:rsidP="00A64073">
      <w:pPr>
        <w:pStyle w:val="ListParagraph"/>
        <w:pBdr>
          <w:top w:val="nil"/>
          <w:left w:val="nil"/>
          <w:bottom w:val="nil"/>
          <w:right w:val="nil"/>
          <w:between w:val="nil"/>
        </w:pBdr>
        <w:ind w:leftChars="0" w:left="0"/>
        <w:rPr>
          <w:lang w:eastAsia="ja-JP"/>
        </w:rPr>
      </w:pPr>
    </w:p>
    <w:p w14:paraId="5FCE4633" w14:textId="0BA4DBBD" w:rsidR="002F64D3" w:rsidRPr="00A64073" w:rsidRDefault="00F05C8A" w:rsidP="00A64073">
      <w:pPr>
        <w:pStyle w:val="ListParagraph"/>
        <w:numPr>
          <w:ilvl w:val="0"/>
          <w:numId w:val="35"/>
        </w:numPr>
        <w:pBdr>
          <w:top w:val="nil"/>
          <w:left w:val="nil"/>
          <w:bottom w:val="nil"/>
          <w:right w:val="nil"/>
          <w:between w:val="nil"/>
        </w:pBdr>
        <w:ind w:leftChars="0" w:left="0" w:firstLine="0"/>
        <w:rPr>
          <w:lang w:eastAsia="ja-JP"/>
        </w:rPr>
      </w:pPr>
      <w:r w:rsidRPr="00A64073">
        <w:rPr>
          <w:lang w:eastAsia="ja-JP"/>
        </w:rPr>
        <w:t>Determination of</w:t>
      </w:r>
      <w:r w:rsidR="005F3426" w:rsidRPr="00A64073">
        <w:rPr>
          <w:lang w:eastAsia="ja-JP"/>
        </w:rPr>
        <w:t xml:space="preserve"> gel</w:t>
      </w:r>
      <w:r w:rsidR="004F3CF6" w:rsidRPr="00A64073">
        <w:rPr>
          <w:lang w:eastAsia="ja-JP"/>
        </w:rPr>
        <w:t xml:space="preserve"> </w:t>
      </w:r>
      <w:r w:rsidR="00704222" w:rsidRPr="00A64073">
        <w:rPr>
          <w:lang w:eastAsia="ja-JP"/>
        </w:rPr>
        <w:t>rigidity</w:t>
      </w:r>
      <w:r w:rsidR="005F3426" w:rsidRPr="00A64073">
        <w:rPr>
          <w:lang w:eastAsia="ja-JP"/>
        </w:rPr>
        <w:t xml:space="preserve"> </w:t>
      </w:r>
      <w:r w:rsidR="004F3CF6" w:rsidRPr="00A64073">
        <w:rPr>
          <w:lang w:eastAsia="ja-JP"/>
        </w:rPr>
        <w:t>with</w:t>
      </w:r>
      <w:r w:rsidR="00BE4018">
        <w:rPr>
          <w:lang w:eastAsia="ja-JP"/>
        </w:rPr>
        <w:t xml:space="preserve"> a</w:t>
      </w:r>
      <w:r w:rsidR="002F64D3" w:rsidRPr="00A64073">
        <w:rPr>
          <w:lang w:eastAsia="ja-JP"/>
        </w:rPr>
        <w:t xml:space="preserve"> </w:t>
      </w:r>
      <w:r w:rsidR="005F3426" w:rsidRPr="00A64073">
        <w:rPr>
          <w:lang w:eastAsia="ja-JP"/>
        </w:rPr>
        <w:t>microsphere indentation method</w:t>
      </w:r>
      <w:r w:rsidR="00913022" w:rsidRPr="00A64073">
        <w:rPr>
          <w:lang w:eastAsia="ja-JP"/>
        </w:rPr>
        <w:t xml:space="preserve"> (</w:t>
      </w:r>
      <w:r w:rsidR="00913022" w:rsidRPr="00A64073">
        <w:rPr>
          <w:b/>
          <w:lang w:eastAsia="ja-JP"/>
        </w:rPr>
        <w:t>Figure 5</w:t>
      </w:r>
      <w:r w:rsidR="008A22EE" w:rsidRPr="00A64073">
        <w:rPr>
          <w:b/>
          <w:lang w:eastAsia="ja-JP"/>
        </w:rPr>
        <w:t>A</w:t>
      </w:r>
      <w:r w:rsidR="00913022" w:rsidRPr="00A64073">
        <w:rPr>
          <w:lang w:eastAsia="ja-JP"/>
        </w:rPr>
        <w:t>)</w:t>
      </w:r>
      <w:r w:rsidR="00B81D88" w:rsidRPr="00A64073">
        <w:rPr>
          <w:lang w:eastAsia="ja-JP"/>
        </w:rPr>
        <w:fldChar w:fldCharType="begin"/>
      </w:r>
      <w:r w:rsidR="00455938" w:rsidRPr="00A64073">
        <w:rPr>
          <w:lang w:eastAsia="ja-JP"/>
        </w:rPr>
        <w:instrText xml:space="preserve"> ADDIN EN.CITE &lt;EndNote&gt;&lt;Cite&gt;&lt;Author&gt;Chan&lt;/Author&gt;&lt;Year&gt;2008&lt;/Year&gt;&lt;RecNum&gt;44&lt;/RecNum&gt;&lt;DisplayText&gt;&lt;style face="superscript"&gt;44&lt;/style&gt;&lt;/DisplayText&gt;&lt;record&gt;&lt;rec-number&gt;44&lt;/rec-number&gt;&lt;foreign-keys&gt;&lt;key app="EN" db-id="evez0xtejx2vp3ee5tt5eavdpezxxed529wv" timestamp="1632820971"&gt;44&lt;/key&gt;&lt;/foreign-keys&gt;&lt;ref-type name="Journal Article"&gt;17&lt;/ref-type&gt;&lt;contributors&gt;&lt;authors&gt;&lt;author&gt;Chan, C. E.&lt;/author&gt;&lt;author&gt;Odde, D. J.&lt;/author&gt;&lt;/authors&gt;&lt;/contributors&gt;&lt;auth-address&gt;Department of Biomedical Engineering, University of Minnesota, Minneapolis, MN 55455, USA.&lt;/auth-address&gt;&lt;titles&gt;&lt;title&gt;Traction dynamics of filopodia on compliant substrates&lt;/title&gt;&lt;secondary-title&gt;Science&lt;/secondary-title&gt;&lt;/titles&gt;&lt;periodical&gt;&lt;full-title&gt;Science&lt;/full-title&gt;&lt;abbr-1&gt;Science&lt;/abbr-1&gt;&lt;/periodical&gt;&lt;pages&gt;1687-1691&lt;/pages&gt;&lt;volume&gt;322&lt;/volume&gt;&lt;edition&gt;2008/12/17&lt;/edition&gt;&lt;keywords&gt;&lt;keyword&gt;Actin Cytoskeleton/*physiology&lt;/keyword&gt;&lt;keyword&gt;Actins/*physiology&lt;/keyword&gt;&lt;keyword&gt;Animals&lt;/keyword&gt;&lt;keyword&gt;Biomechanical Phenomena&lt;/keyword&gt;&lt;keyword&gt;Cell Adhesion&lt;/keyword&gt;&lt;keyword&gt;Cells, Cultured&lt;/keyword&gt;&lt;keyword&gt;Chick Embryo&lt;/keyword&gt;&lt;keyword&gt;Compliance&lt;/keyword&gt;&lt;keyword&gt;Computer Simulation&lt;/keyword&gt;&lt;keyword&gt;Elastic Modulus&lt;/keyword&gt;&lt;keyword&gt;Elasticity&lt;/keyword&gt;&lt;keyword&gt;Growth Cones/*physiology/ultrastructure&lt;/keyword&gt;&lt;keyword&gt;Models, Biological&lt;/keyword&gt;&lt;keyword&gt;Myosin Type II/physiology&lt;/keyword&gt;&lt;keyword&gt;Neurons/physiology&lt;/keyword&gt;&lt;keyword&gt;Pseudopodia/*physiology&lt;/keyword&gt;&lt;keyword&gt;Surface Tension&lt;/keyword&gt;&lt;/keywords&gt;&lt;dates&gt;&lt;year&gt;2008&lt;/year&gt;&lt;pub-dates&gt;&lt;date&gt;Dec 12&lt;/date&gt;&lt;/pub-dates&gt;&lt;/dates&gt;&lt;isbn&gt;1095-9203 (Electronic)&amp;#xD;0036-8075 (Linking)&lt;/isbn&gt;&lt;accession-num&gt;19074349&lt;/accession-num&gt;&lt;urls&gt;&lt;related-urls&gt;&lt;url&gt;https://www.ncbi.nlm.nih.gov/pubmed/19074349&lt;/url&gt;&lt;/related-urls&gt;&lt;/urls&gt;&lt;electronic-resource-num&gt;10.1126/science.1163595&lt;/electronic-resource-num&gt;&lt;/record&gt;&lt;/Cite&gt;&lt;/EndNote&gt;</w:instrText>
      </w:r>
      <w:r w:rsidR="00B81D88" w:rsidRPr="00A64073">
        <w:rPr>
          <w:lang w:eastAsia="ja-JP"/>
        </w:rPr>
        <w:fldChar w:fldCharType="separate"/>
      </w:r>
      <w:r w:rsidR="00734746" w:rsidRPr="00A64073">
        <w:rPr>
          <w:noProof/>
          <w:vertAlign w:val="superscript"/>
          <w:lang w:eastAsia="ja-JP"/>
        </w:rPr>
        <w:t>44</w:t>
      </w:r>
      <w:r w:rsidR="00B81D88" w:rsidRPr="00A64073">
        <w:rPr>
          <w:lang w:eastAsia="ja-JP"/>
        </w:rPr>
        <w:fldChar w:fldCharType="end"/>
      </w:r>
      <w:r w:rsidR="002F64D3" w:rsidRPr="00A64073">
        <w:rPr>
          <w:lang w:eastAsia="ja-JP"/>
        </w:rPr>
        <w:t>.</w:t>
      </w:r>
    </w:p>
    <w:p w14:paraId="6A525755"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29D7C8FE" w14:textId="084F7EEA" w:rsidR="002F64D3" w:rsidRPr="00A64073" w:rsidRDefault="004F3CF6" w:rsidP="00A64073">
      <w:pPr>
        <w:pStyle w:val="ListParagraph"/>
        <w:numPr>
          <w:ilvl w:val="3"/>
          <w:numId w:val="37"/>
        </w:numPr>
        <w:pBdr>
          <w:top w:val="nil"/>
          <w:left w:val="nil"/>
          <w:bottom w:val="nil"/>
          <w:right w:val="nil"/>
          <w:between w:val="nil"/>
        </w:pBdr>
        <w:ind w:leftChars="0" w:left="0" w:firstLine="0"/>
        <w:rPr>
          <w:lang w:eastAsia="ja-JP"/>
        </w:rPr>
      </w:pPr>
      <w:r w:rsidRPr="00A64073">
        <w:rPr>
          <w:lang w:eastAsia="ja-JP"/>
        </w:rPr>
        <w:t>Transfer a microsphere</w:t>
      </w:r>
      <w:r w:rsidR="00547BD5" w:rsidRPr="00A64073">
        <w:rPr>
          <w:lang w:eastAsia="ja-JP"/>
        </w:rPr>
        <w:t xml:space="preserve"> </w:t>
      </w:r>
      <w:r w:rsidR="0027314B" w:rsidRPr="00A64073">
        <w:rPr>
          <w:lang w:eastAsia="ja-JP"/>
        </w:rPr>
        <w:t>which</w:t>
      </w:r>
      <w:r w:rsidR="00547BD5" w:rsidRPr="00A64073">
        <w:rPr>
          <w:lang w:eastAsia="ja-JP"/>
        </w:rPr>
        <w:t xml:space="preserve"> is specified</w:t>
      </w:r>
      <w:r w:rsidR="00C83D63" w:rsidRPr="00A64073">
        <w:rPr>
          <w:lang w:eastAsia="ja-JP"/>
        </w:rPr>
        <w:t xml:space="preserve"> for</w:t>
      </w:r>
      <w:r w:rsidR="00547BD5" w:rsidRPr="00A64073">
        <w:rPr>
          <w:lang w:eastAsia="ja-JP"/>
        </w:rPr>
        <w:t xml:space="preserve"> the diameter and density</w:t>
      </w:r>
      <w:r w:rsidR="00C83D63" w:rsidRPr="00A64073">
        <w:rPr>
          <w:lang w:eastAsia="ja-JP"/>
        </w:rPr>
        <w:t>,</w:t>
      </w:r>
      <w:r w:rsidRPr="00A64073">
        <w:rPr>
          <w:lang w:eastAsia="ja-JP"/>
        </w:rPr>
        <w:t xml:space="preserve"> to the gel and then place </w:t>
      </w:r>
      <w:r w:rsidR="00C83D63" w:rsidRPr="00A64073">
        <w:rPr>
          <w:lang w:eastAsia="ja-JP"/>
        </w:rPr>
        <w:t xml:space="preserve">it </w:t>
      </w:r>
      <w:r w:rsidRPr="00A64073">
        <w:rPr>
          <w:lang w:eastAsia="ja-JP"/>
        </w:rPr>
        <w:t xml:space="preserve">on the specimen stage of </w:t>
      </w:r>
      <w:r w:rsidR="002F64D3" w:rsidRPr="00A64073">
        <w:rPr>
          <w:lang w:eastAsia="ja-JP"/>
        </w:rPr>
        <w:t xml:space="preserve">a </w:t>
      </w:r>
      <w:r w:rsidR="00DC4DB4" w:rsidRPr="00A64073">
        <w:rPr>
          <w:lang w:eastAsia="ja-JP"/>
        </w:rPr>
        <w:t xml:space="preserve">laser scanning </w:t>
      </w:r>
      <w:r w:rsidR="002F64D3" w:rsidRPr="00A64073">
        <w:rPr>
          <w:lang w:eastAsia="ja-JP"/>
        </w:rPr>
        <w:t>confocal microscope.</w:t>
      </w:r>
    </w:p>
    <w:p w14:paraId="42E92193" w14:textId="77777777" w:rsidR="003538C7" w:rsidRPr="00A64073" w:rsidRDefault="003538C7" w:rsidP="00A64073">
      <w:pPr>
        <w:pBdr>
          <w:top w:val="nil"/>
          <w:left w:val="nil"/>
          <w:bottom w:val="nil"/>
          <w:right w:val="nil"/>
          <w:between w:val="nil"/>
        </w:pBdr>
        <w:rPr>
          <w:lang w:eastAsia="ja-JP"/>
        </w:rPr>
      </w:pPr>
    </w:p>
    <w:p w14:paraId="6791E96E" w14:textId="1435E9D4" w:rsidR="003538C7" w:rsidRPr="00A64073" w:rsidRDefault="002F64D3" w:rsidP="00A64073">
      <w:pPr>
        <w:pStyle w:val="ListParagraph"/>
        <w:numPr>
          <w:ilvl w:val="3"/>
          <w:numId w:val="37"/>
        </w:numPr>
        <w:pBdr>
          <w:top w:val="nil"/>
          <w:left w:val="nil"/>
          <w:bottom w:val="nil"/>
          <w:right w:val="nil"/>
          <w:between w:val="nil"/>
        </w:pBdr>
        <w:ind w:leftChars="0" w:left="0" w:firstLine="0"/>
        <w:rPr>
          <w:lang w:eastAsia="ja-JP"/>
        </w:rPr>
      </w:pPr>
      <w:r w:rsidRPr="00A64073">
        <w:rPr>
          <w:lang w:eastAsia="ja-JP"/>
        </w:rPr>
        <w:t xml:space="preserve">Focus on the gel surface and record the </w:t>
      </w:r>
      <w:r w:rsidR="004F3CF6" w:rsidRPr="00A64073">
        <w:rPr>
          <w:lang w:eastAsia="ja-JP"/>
        </w:rPr>
        <w:t>z</w:t>
      </w:r>
      <w:r w:rsidRPr="00A64073">
        <w:rPr>
          <w:lang w:eastAsia="ja-JP"/>
        </w:rPr>
        <w:t>-position</w:t>
      </w:r>
      <w:r w:rsidR="009A689A" w:rsidRPr="00A64073">
        <w:rPr>
          <w:lang w:eastAsia="ja-JP"/>
        </w:rPr>
        <w:t xml:space="preserve"> (</w:t>
      </w:r>
      <w:r w:rsidR="009A689A" w:rsidRPr="00A64073">
        <w:rPr>
          <w:b/>
          <w:lang w:eastAsia="ja-JP"/>
        </w:rPr>
        <w:t>Figure 5</w:t>
      </w:r>
      <w:r w:rsidR="008A22EE" w:rsidRPr="00A64073">
        <w:rPr>
          <w:b/>
          <w:lang w:eastAsia="ja-JP"/>
        </w:rPr>
        <w:t>B</w:t>
      </w:r>
      <w:r w:rsidR="009A689A" w:rsidRPr="00A64073">
        <w:rPr>
          <w:lang w:eastAsia="ja-JP"/>
        </w:rPr>
        <w:t>)</w:t>
      </w:r>
      <w:r w:rsidRPr="00A64073">
        <w:rPr>
          <w:lang w:eastAsia="ja-JP"/>
        </w:rPr>
        <w:t>.</w:t>
      </w:r>
    </w:p>
    <w:p w14:paraId="61D083EF" w14:textId="77777777" w:rsidR="003538C7" w:rsidRPr="00A64073" w:rsidRDefault="003538C7" w:rsidP="00A64073">
      <w:pPr>
        <w:pStyle w:val="ListParagraph"/>
        <w:pBdr>
          <w:top w:val="nil"/>
          <w:left w:val="nil"/>
          <w:bottom w:val="nil"/>
          <w:right w:val="nil"/>
          <w:between w:val="nil"/>
        </w:pBdr>
        <w:ind w:leftChars="0" w:left="0"/>
        <w:rPr>
          <w:lang w:eastAsia="ja-JP"/>
        </w:rPr>
      </w:pPr>
    </w:p>
    <w:p w14:paraId="7F628A5E" w14:textId="499C7756" w:rsidR="002F64D3" w:rsidRPr="00A64073" w:rsidRDefault="004F3CF6" w:rsidP="00A64073">
      <w:pPr>
        <w:pStyle w:val="ListParagraph"/>
        <w:numPr>
          <w:ilvl w:val="3"/>
          <w:numId w:val="37"/>
        </w:numPr>
        <w:pBdr>
          <w:top w:val="nil"/>
          <w:left w:val="nil"/>
          <w:bottom w:val="nil"/>
          <w:right w:val="nil"/>
          <w:between w:val="nil"/>
        </w:pBdr>
        <w:ind w:leftChars="0" w:left="0" w:firstLine="0"/>
        <w:rPr>
          <w:lang w:eastAsia="ja-JP"/>
        </w:rPr>
      </w:pPr>
      <w:r w:rsidRPr="00A64073">
        <w:rPr>
          <w:lang w:eastAsia="ja-JP"/>
        </w:rPr>
        <w:t>Similarly, f</w:t>
      </w:r>
      <w:r w:rsidR="002F64D3" w:rsidRPr="00A64073">
        <w:rPr>
          <w:lang w:eastAsia="ja-JP"/>
        </w:rPr>
        <w:t xml:space="preserve">ocus on the bottom of </w:t>
      </w:r>
      <w:r w:rsidR="00B075E0" w:rsidRPr="00A64073">
        <w:rPr>
          <w:lang w:eastAsia="ja-JP"/>
        </w:rPr>
        <w:t xml:space="preserve">the </w:t>
      </w:r>
      <w:r w:rsidR="002F64D3" w:rsidRPr="00A64073">
        <w:rPr>
          <w:lang w:eastAsia="ja-JP"/>
        </w:rPr>
        <w:t xml:space="preserve">microsphere, and record the </w:t>
      </w:r>
      <w:r w:rsidRPr="00A64073">
        <w:rPr>
          <w:lang w:eastAsia="ja-JP"/>
        </w:rPr>
        <w:t>z</w:t>
      </w:r>
      <w:r w:rsidR="002F64D3" w:rsidRPr="00A64073">
        <w:rPr>
          <w:lang w:eastAsia="ja-JP"/>
        </w:rPr>
        <w:t>-position</w:t>
      </w:r>
      <w:r w:rsidR="009A689A" w:rsidRPr="00A64073">
        <w:rPr>
          <w:lang w:eastAsia="ja-JP"/>
        </w:rPr>
        <w:t xml:space="preserve"> (</w:t>
      </w:r>
      <w:r w:rsidR="009A689A" w:rsidRPr="00A64073">
        <w:rPr>
          <w:b/>
          <w:lang w:eastAsia="ja-JP"/>
        </w:rPr>
        <w:t>Figure 5</w:t>
      </w:r>
      <w:r w:rsidR="00913022" w:rsidRPr="00A64073">
        <w:rPr>
          <w:b/>
          <w:lang w:eastAsia="ja-JP"/>
        </w:rPr>
        <w:t>C</w:t>
      </w:r>
      <w:r w:rsidR="009A689A" w:rsidRPr="00A64073">
        <w:rPr>
          <w:lang w:eastAsia="ja-JP"/>
        </w:rPr>
        <w:t>)</w:t>
      </w:r>
      <w:r w:rsidR="002F64D3" w:rsidRPr="00A64073">
        <w:rPr>
          <w:lang w:eastAsia="ja-JP"/>
        </w:rPr>
        <w:t>.</w:t>
      </w:r>
    </w:p>
    <w:p w14:paraId="7CF15915" w14:textId="77777777" w:rsidR="003538C7" w:rsidRPr="00A64073" w:rsidRDefault="003538C7" w:rsidP="00A64073">
      <w:pPr>
        <w:pBdr>
          <w:top w:val="nil"/>
          <w:left w:val="nil"/>
          <w:bottom w:val="nil"/>
          <w:right w:val="nil"/>
          <w:between w:val="nil"/>
        </w:pBdr>
        <w:rPr>
          <w:lang w:eastAsia="ja-JP"/>
        </w:rPr>
      </w:pPr>
    </w:p>
    <w:p w14:paraId="78BD097F" w14:textId="12E0EF76" w:rsidR="002F64D3" w:rsidRPr="00A64073" w:rsidRDefault="004F3CF6" w:rsidP="00A64073">
      <w:pPr>
        <w:pStyle w:val="ListParagraph"/>
        <w:numPr>
          <w:ilvl w:val="3"/>
          <w:numId w:val="37"/>
        </w:numPr>
        <w:pBdr>
          <w:top w:val="nil"/>
          <w:left w:val="nil"/>
          <w:bottom w:val="nil"/>
          <w:right w:val="nil"/>
          <w:between w:val="nil"/>
        </w:pBdr>
        <w:ind w:leftChars="0" w:left="0" w:firstLine="0"/>
        <w:rPr>
          <w:lang w:eastAsia="ja-JP"/>
        </w:rPr>
      </w:pPr>
      <w:r w:rsidRPr="00A64073">
        <w:rPr>
          <w:lang w:eastAsia="ja-JP"/>
        </w:rPr>
        <w:t>Calculate</w:t>
      </w:r>
      <w:r w:rsidR="005F4E25" w:rsidRPr="00A64073">
        <w:rPr>
          <w:lang w:eastAsia="ja-JP"/>
        </w:rPr>
        <w:t xml:space="preserve"> the indentation depth</w:t>
      </w:r>
      <w:r w:rsidRPr="00A64073">
        <w:rPr>
          <w:lang w:eastAsia="ja-JP"/>
        </w:rPr>
        <w:t xml:space="preserve"> as determined by </w:t>
      </w:r>
      <w:r w:rsidR="002F64D3" w:rsidRPr="00A64073">
        <w:rPr>
          <w:lang w:eastAsia="ja-JP"/>
        </w:rPr>
        <w:t xml:space="preserve">the difference between the </w:t>
      </w:r>
      <w:r w:rsidRPr="00A64073">
        <w:rPr>
          <w:lang w:eastAsia="ja-JP"/>
        </w:rPr>
        <w:t>z</w:t>
      </w:r>
      <w:r w:rsidR="002F64D3" w:rsidRPr="00A64073">
        <w:rPr>
          <w:lang w:eastAsia="ja-JP"/>
        </w:rPr>
        <w:t>-positions of the gel surface an</w:t>
      </w:r>
      <w:r w:rsidR="007F1965" w:rsidRPr="00A64073">
        <w:rPr>
          <w:lang w:eastAsia="ja-JP"/>
        </w:rPr>
        <w:t>d</w:t>
      </w:r>
      <w:r w:rsidR="002F64D3" w:rsidRPr="00A64073">
        <w:rPr>
          <w:lang w:eastAsia="ja-JP"/>
        </w:rPr>
        <w:t xml:space="preserve"> the bottom of the microsphere</w:t>
      </w:r>
      <w:r w:rsidR="00913022" w:rsidRPr="00A64073">
        <w:rPr>
          <w:lang w:eastAsia="ja-JP"/>
        </w:rPr>
        <w:t>.</w:t>
      </w:r>
    </w:p>
    <w:p w14:paraId="1027F33D" w14:textId="77777777" w:rsidR="003538C7" w:rsidRPr="00A64073" w:rsidRDefault="003538C7" w:rsidP="00A64073">
      <w:pPr>
        <w:pBdr>
          <w:top w:val="nil"/>
          <w:left w:val="nil"/>
          <w:bottom w:val="nil"/>
          <w:right w:val="nil"/>
          <w:between w:val="nil"/>
        </w:pBdr>
        <w:rPr>
          <w:lang w:eastAsia="ja-JP"/>
        </w:rPr>
      </w:pPr>
    </w:p>
    <w:p w14:paraId="40C58D96" w14:textId="480CAC13" w:rsidR="008D3B0D" w:rsidRPr="00A64073" w:rsidRDefault="008D3B0D">
      <w:pPr>
        <w:pStyle w:val="ListParagraph"/>
        <w:numPr>
          <w:ilvl w:val="3"/>
          <w:numId w:val="37"/>
        </w:numPr>
        <w:pBdr>
          <w:top w:val="nil"/>
          <w:left w:val="nil"/>
          <w:bottom w:val="nil"/>
          <w:right w:val="nil"/>
          <w:between w:val="nil"/>
        </w:pBdr>
        <w:ind w:leftChars="0" w:left="0" w:firstLine="0"/>
        <w:rPr>
          <w:lang w:eastAsia="ja-JP"/>
        </w:rPr>
      </w:pPr>
      <w:r w:rsidRPr="00A64073">
        <w:rPr>
          <w:lang w:eastAsia="ja-JP"/>
        </w:rPr>
        <w:t>C</w:t>
      </w:r>
      <w:r w:rsidR="003F3F38" w:rsidRPr="00A64073">
        <w:rPr>
          <w:lang w:eastAsia="ja-JP"/>
        </w:rPr>
        <w:t>alculate Young</w:t>
      </w:r>
      <w:r w:rsidR="00B075E0" w:rsidRPr="00A64073">
        <w:t>'</w:t>
      </w:r>
      <w:r w:rsidR="00C435E4" w:rsidRPr="00A64073">
        <w:rPr>
          <w:lang w:eastAsia="ja-JP"/>
        </w:rPr>
        <w:t>s</w:t>
      </w:r>
      <w:r w:rsidR="003F3F38" w:rsidRPr="00A64073">
        <w:rPr>
          <w:lang w:eastAsia="ja-JP"/>
        </w:rPr>
        <w:t xml:space="preserve"> modul</w:t>
      </w:r>
      <w:r w:rsidR="0027314B" w:rsidRPr="00A64073">
        <w:rPr>
          <w:lang w:eastAsia="ja-JP"/>
        </w:rPr>
        <w:t>us</w:t>
      </w:r>
      <w:r w:rsidR="003F3F38" w:rsidRPr="00A64073">
        <w:rPr>
          <w:lang w:eastAsia="ja-JP"/>
        </w:rPr>
        <w:t xml:space="preserve"> </w:t>
      </w:r>
      <w:r w:rsidR="004F3CF6" w:rsidRPr="00A64073">
        <w:rPr>
          <w:i/>
          <w:lang w:eastAsia="ja-JP"/>
        </w:rPr>
        <w:t>E</w:t>
      </w:r>
      <w:r w:rsidR="004F3CF6" w:rsidRPr="00A64073">
        <w:rPr>
          <w:lang w:eastAsia="ja-JP"/>
        </w:rPr>
        <w:t xml:space="preserve"> </w:t>
      </w:r>
      <w:r w:rsidR="003F3F38" w:rsidRPr="00A64073">
        <w:rPr>
          <w:lang w:eastAsia="ja-JP"/>
        </w:rPr>
        <w:t>of the gel</w:t>
      </w:r>
      <w:r w:rsidRPr="00A64073">
        <w:rPr>
          <w:lang w:eastAsia="ja-JP"/>
        </w:rPr>
        <w:t xml:space="preserve"> by:</w:t>
      </w:r>
    </w:p>
    <w:p w14:paraId="29322228" w14:textId="77777777" w:rsidR="00C83D63" w:rsidRPr="00A64073" w:rsidRDefault="00C83D63" w:rsidP="00A64073">
      <w:pPr>
        <w:pStyle w:val="ListParagraph"/>
        <w:pBdr>
          <w:top w:val="nil"/>
          <w:left w:val="nil"/>
          <w:bottom w:val="nil"/>
          <w:right w:val="nil"/>
          <w:between w:val="nil"/>
        </w:pBdr>
        <w:ind w:leftChars="0" w:left="0"/>
        <w:rPr>
          <w:lang w:eastAsia="ja-JP"/>
        </w:rPr>
      </w:pPr>
    </w:p>
    <w:p w14:paraId="3FA09FC0" w14:textId="619A8150" w:rsidR="005F3426" w:rsidRPr="00A64073" w:rsidRDefault="008D3B0D">
      <w:pPr>
        <w:pStyle w:val="ListParagraph"/>
        <w:pBdr>
          <w:top w:val="nil"/>
          <w:left w:val="nil"/>
          <w:bottom w:val="nil"/>
          <w:right w:val="nil"/>
          <w:between w:val="nil"/>
        </w:pBdr>
        <w:ind w:leftChars="-472" w:left="0" w:hangingChars="472" w:hanging="1133"/>
        <w:rPr>
          <w:lang w:eastAsia="ja-JP"/>
        </w:rPr>
      </w:pPr>
      <m:oMathPara>
        <m:oMath>
          <m:r>
            <m:rPr>
              <m:sty m:val="p"/>
            </m:rPr>
            <w:rPr>
              <w:rFonts w:ascii="Cambria Math" w:hAnsi="Cambria Math"/>
              <w:lang w:eastAsia="ja-JP"/>
            </w:rPr>
            <m:t>E=3</m:t>
          </m:r>
          <m:d>
            <m:dPr>
              <m:ctrlPr>
                <w:rPr>
                  <w:rFonts w:ascii="Cambria Math" w:hAnsi="Cambria Math"/>
                  <w:lang w:eastAsia="ja-JP"/>
                </w:rPr>
              </m:ctrlPr>
            </m:dPr>
            <m:e>
              <m:r>
                <m:rPr>
                  <m:sty m:val="p"/>
                </m:rPr>
                <w:rPr>
                  <w:rFonts w:ascii="Cambria Math" w:hAnsi="Cambria Math"/>
                  <w:lang w:eastAsia="ja-JP"/>
                </w:rPr>
                <m:t>1-</m:t>
              </m:r>
              <m:sSup>
                <m:sSupPr>
                  <m:ctrlPr>
                    <w:rPr>
                      <w:rFonts w:ascii="Cambria Math" w:hAnsi="Cambria Math"/>
                      <w:lang w:eastAsia="ja-JP"/>
                    </w:rPr>
                  </m:ctrlPr>
                </m:sSupPr>
                <m:e>
                  <m:r>
                    <w:rPr>
                      <w:rFonts w:ascii="Cambria Math" w:hAnsi="Cambria Math"/>
                      <w:lang w:eastAsia="ja-JP"/>
                    </w:rPr>
                    <m:t>v</m:t>
                  </m:r>
                </m:e>
                <m:sup>
                  <m:r>
                    <w:rPr>
                      <w:rFonts w:ascii="Cambria Math" w:hAnsi="Cambria Math"/>
                      <w:lang w:eastAsia="ja-JP"/>
                    </w:rPr>
                    <m:t>2</m:t>
                  </m:r>
                </m:sup>
              </m:sSup>
            </m:e>
          </m:d>
          <m:r>
            <w:rPr>
              <w:rFonts w:ascii="Cambria Math" w:hAnsi="Cambria Math"/>
              <w:lang w:eastAsia="ja-JP"/>
            </w:rPr>
            <m:t>f</m:t>
          </m:r>
          <m:r>
            <m:rPr>
              <m:sty m:val="p"/>
            </m:rPr>
            <w:rPr>
              <w:rFonts w:ascii="Cambria Math" w:hAnsi="Cambria Math"/>
              <w:lang w:eastAsia="ja-JP"/>
            </w:rPr>
            <m:t>/4</m:t>
          </m:r>
          <m:sSup>
            <m:sSupPr>
              <m:ctrlPr>
                <w:rPr>
                  <w:rFonts w:ascii="Cambria Math" w:hAnsi="Cambria Math"/>
                  <w:lang w:eastAsia="ja-JP"/>
                </w:rPr>
              </m:ctrlPr>
            </m:sSupPr>
            <m:e>
              <m:r>
                <w:rPr>
                  <w:rFonts w:ascii="Cambria Math" w:hAnsi="Cambria Math"/>
                  <w:lang w:eastAsia="ja-JP"/>
                </w:rPr>
                <m:t>d</m:t>
              </m:r>
            </m:e>
            <m:sup>
              <m:f>
                <m:fPr>
                  <m:type m:val="lin"/>
                  <m:ctrlPr>
                    <w:rPr>
                      <w:rFonts w:ascii="Cambria Math" w:hAnsi="Cambria Math"/>
                      <w:i/>
                      <w:lang w:eastAsia="ja-JP"/>
                    </w:rPr>
                  </m:ctrlPr>
                </m:fPr>
                <m:num>
                  <m:r>
                    <w:rPr>
                      <w:rFonts w:ascii="Cambria Math" w:hAnsi="Cambria Math"/>
                      <w:lang w:eastAsia="ja-JP"/>
                    </w:rPr>
                    <m:t>3</m:t>
                  </m:r>
                </m:num>
                <m:den>
                  <m:r>
                    <w:rPr>
                      <w:rFonts w:ascii="Cambria Math" w:hAnsi="Cambria Math"/>
                      <w:lang w:eastAsia="ja-JP"/>
                    </w:rPr>
                    <m:t>2</m:t>
                  </m:r>
                </m:den>
              </m:f>
            </m:sup>
          </m:sSup>
          <m:sSup>
            <m:sSupPr>
              <m:ctrlPr>
                <w:rPr>
                  <w:rFonts w:ascii="Cambria Math" w:hAnsi="Cambria Math"/>
                  <w:lang w:eastAsia="ja-JP"/>
                </w:rPr>
              </m:ctrlPr>
            </m:sSupPr>
            <m:e>
              <m:r>
                <w:rPr>
                  <w:rFonts w:ascii="Cambria Math" w:hAnsi="Cambria Math"/>
                  <w:lang w:eastAsia="ja-JP"/>
                </w:rPr>
                <m:t>r</m:t>
              </m:r>
            </m:e>
            <m:sup>
              <m:f>
                <m:fPr>
                  <m:type m:val="lin"/>
                  <m:ctrlPr>
                    <w:rPr>
                      <w:rFonts w:ascii="Cambria Math" w:hAnsi="Cambria Math"/>
                      <w:i/>
                      <w:lang w:eastAsia="ja-JP"/>
                    </w:rPr>
                  </m:ctrlPr>
                </m:fPr>
                <m:num>
                  <m:r>
                    <w:rPr>
                      <w:rFonts w:ascii="Cambria Math" w:hAnsi="Cambria Math"/>
                      <w:lang w:eastAsia="ja-JP"/>
                    </w:rPr>
                    <m:t>1</m:t>
                  </m:r>
                </m:num>
                <m:den>
                  <m:r>
                    <w:rPr>
                      <w:rFonts w:ascii="Cambria Math" w:hAnsi="Cambria Math"/>
                      <w:lang w:eastAsia="ja-JP"/>
                    </w:rPr>
                    <m:t>2</m:t>
                  </m:r>
                </m:den>
              </m:f>
            </m:sup>
          </m:sSup>
          <m:r>
            <m:rPr>
              <m:sty m:val="p"/>
            </m:rPr>
            <w:rPr>
              <w:rFonts w:ascii="Cambria Math" w:hAnsi="Cambria Math"/>
              <w:lang w:eastAsia="ja-JP"/>
            </w:rPr>
            <m:t xml:space="preserve"> </m:t>
          </m:r>
        </m:oMath>
      </m:oMathPara>
    </w:p>
    <w:p w14:paraId="7F5FC80E" w14:textId="77777777" w:rsidR="00C83D63" w:rsidRPr="00A64073" w:rsidRDefault="00C83D63">
      <w:pPr>
        <w:pStyle w:val="ListParagraph"/>
        <w:pBdr>
          <w:top w:val="nil"/>
          <w:left w:val="nil"/>
          <w:bottom w:val="nil"/>
          <w:right w:val="nil"/>
          <w:between w:val="nil"/>
        </w:pBdr>
        <w:ind w:leftChars="-472" w:left="0" w:hangingChars="472" w:hanging="1133"/>
        <w:rPr>
          <w:lang w:eastAsia="ja-JP"/>
        </w:rPr>
      </w:pPr>
    </w:p>
    <w:p w14:paraId="04477968" w14:textId="7F569464" w:rsidR="005F4E25" w:rsidRPr="00A64073" w:rsidRDefault="008D3B0D">
      <w:pPr>
        <w:pBdr>
          <w:top w:val="nil"/>
          <w:left w:val="nil"/>
          <w:bottom w:val="nil"/>
          <w:right w:val="nil"/>
          <w:between w:val="nil"/>
        </w:pBdr>
        <w:rPr>
          <w:lang w:eastAsia="ja-JP"/>
        </w:rPr>
      </w:pPr>
      <w:r w:rsidRPr="00A64073">
        <w:rPr>
          <w:lang w:eastAsia="ja-JP"/>
        </w:rPr>
        <w:t xml:space="preserve">where </w:t>
      </w:r>
      <w:r w:rsidRPr="00A64073">
        <w:rPr>
          <w:i/>
          <w:lang w:eastAsia="ja-JP"/>
        </w:rPr>
        <w:t>f</w:t>
      </w:r>
      <w:r w:rsidRPr="00A64073">
        <w:rPr>
          <w:lang w:eastAsia="ja-JP"/>
        </w:rPr>
        <w:t xml:space="preserve"> is the buoyancy-corrected weight of the </w:t>
      </w:r>
      <w:r w:rsidR="00164AAA" w:rsidRPr="00A64073">
        <w:rPr>
          <w:lang w:eastAsia="ja-JP"/>
        </w:rPr>
        <w:t>microsphere</w:t>
      </w:r>
      <w:r w:rsidRPr="00A64073">
        <w:rPr>
          <w:lang w:eastAsia="ja-JP"/>
        </w:rPr>
        <w:t xml:space="preserve">, </w:t>
      </w:r>
      <w:r w:rsidRPr="00A64073">
        <w:rPr>
          <w:i/>
          <w:lang w:eastAsia="ja-JP"/>
        </w:rPr>
        <w:t>d</w:t>
      </w:r>
      <w:r w:rsidRPr="00A64073">
        <w:rPr>
          <w:lang w:eastAsia="ja-JP"/>
        </w:rPr>
        <w:t xml:space="preserve"> is the indentation </w:t>
      </w:r>
      <w:r w:rsidR="00164AAA" w:rsidRPr="00A64073">
        <w:rPr>
          <w:lang w:eastAsia="ja-JP"/>
        </w:rPr>
        <w:t xml:space="preserve">depth </w:t>
      </w:r>
      <w:r w:rsidRPr="00A64073">
        <w:rPr>
          <w:lang w:eastAsia="ja-JP"/>
        </w:rPr>
        <w:t xml:space="preserve">of the gel, </w:t>
      </w:r>
      <w:r w:rsidRPr="00A64073">
        <w:rPr>
          <w:i/>
          <w:lang w:eastAsia="ja-JP"/>
        </w:rPr>
        <w:t>r</w:t>
      </w:r>
      <w:r w:rsidRPr="00A64073">
        <w:rPr>
          <w:lang w:eastAsia="ja-JP"/>
        </w:rPr>
        <w:t xml:space="preserve"> is the radius of the </w:t>
      </w:r>
      <w:r w:rsidR="00164AAA" w:rsidRPr="00A64073">
        <w:rPr>
          <w:lang w:eastAsia="ja-JP"/>
        </w:rPr>
        <w:t>microsphere</w:t>
      </w:r>
      <w:r w:rsidRPr="00A64073">
        <w:rPr>
          <w:lang w:eastAsia="ja-JP"/>
        </w:rPr>
        <w:t xml:space="preserve">, and </w:t>
      </w:r>
      <w:r w:rsidRPr="00A64073">
        <w:rPr>
          <w:i/>
          <w:lang w:eastAsia="ja-JP"/>
        </w:rPr>
        <w:t>v</w:t>
      </w:r>
      <w:r w:rsidRPr="00A64073">
        <w:rPr>
          <w:lang w:eastAsia="ja-JP"/>
        </w:rPr>
        <w:t xml:space="preserve"> is the Poisson</w:t>
      </w:r>
      <w:r w:rsidR="00B075E0" w:rsidRPr="00A64073">
        <w:t>'</w:t>
      </w:r>
      <w:r w:rsidRPr="00A64073">
        <w:rPr>
          <w:lang w:eastAsia="ja-JP"/>
        </w:rPr>
        <w:t xml:space="preserve">s ratio </w:t>
      </w:r>
      <w:r w:rsidR="00547BD5" w:rsidRPr="00A64073">
        <w:rPr>
          <w:lang w:eastAsia="ja-JP"/>
        </w:rPr>
        <w:t>(</w:t>
      </w:r>
      <w:r w:rsidRPr="00A64073">
        <w:rPr>
          <w:lang w:eastAsia="ja-JP"/>
        </w:rPr>
        <w:t>whose value is 0.3, as determined previously</w:t>
      </w:r>
      <w:r w:rsidR="00B81D88" w:rsidRPr="00A64073">
        <w:rPr>
          <w:lang w:eastAsia="ja-JP"/>
        </w:rPr>
        <w:fldChar w:fldCharType="begin"/>
      </w:r>
      <w:r w:rsidR="00455938" w:rsidRPr="00A64073">
        <w:rPr>
          <w:lang w:eastAsia="ja-JP"/>
        </w:rPr>
        <w:instrText xml:space="preserve"> ADDIN EN.CITE &lt;EndNote&gt;&lt;Cite&gt;&lt;Author&gt;Li&lt;/Author&gt;&lt;Year&gt;1993&lt;/Year&gt;&lt;RecNum&gt;46&lt;/RecNum&gt;&lt;DisplayText&gt;&lt;style face="superscript"&gt;46&lt;/style&gt;&lt;/DisplayText&gt;&lt;record&gt;&lt;rec-number&gt;46&lt;/rec-number&gt;&lt;foreign-keys&gt;&lt;key app="EN" db-id="evez0xtejx2vp3ee5tt5eavdpezxxed529wv" timestamp="1632820972"&gt;46&lt;/key&gt;&lt;/foreign-keys&gt;&lt;ref-type name="Journal Article"&gt;17&lt;/ref-type&gt;&lt;contributors&gt;&lt;authors&gt;&lt;author&gt;Li, Yong&lt;/author&gt;&lt;author&gt;Hu, Zhibing&lt;/author&gt;&lt;author&gt;Li, Chunfang&lt;/author&gt;&lt;/authors&gt;&lt;/contributors&gt;&lt;titles&gt;&lt;title&gt;New method for measuring poisson&amp;apos;s ratio in polymer gels&lt;/title&gt;&lt;secondary-title&gt; Journal of Applied Polymer Science&lt;/secondary-title&gt;&lt;/titles&gt;&lt;pages&gt;1107-1111&lt;/pages&gt;&lt;volume&gt;50&lt;/volume&gt;&lt;dates&gt;&lt;year&gt;1993&lt;/year&gt;&lt;/dates&gt;&lt;isbn&gt;0021-8995&lt;/isbn&gt;&lt;urls&gt;&lt;related-urls&gt;&lt;url&gt;https://onlinelibrary.wiley.com/doi/abs/10.1002/app.1993.070500619&lt;/url&gt;&lt;/related-urls&gt;&lt;/urls&gt;&lt;electronic-resource-num&gt;https://doi.org/10.1002/app.1993.070500619&lt;/electronic-resource-num&gt;&lt;/record&gt;&lt;/Cite&gt;&lt;/EndNote&gt;</w:instrText>
      </w:r>
      <w:r w:rsidR="00B81D88" w:rsidRPr="00A64073">
        <w:rPr>
          <w:lang w:eastAsia="ja-JP"/>
        </w:rPr>
        <w:fldChar w:fldCharType="separate"/>
      </w:r>
      <w:r w:rsidR="00734746" w:rsidRPr="00A64073">
        <w:rPr>
          <w:noProof/>
          <w:vertAlign w:val="superscript"/>
          <w:lang w:eastAsia="ja-JP"/>
        </w:rPr>
        <w:t>46</w:t>
      </w:r>
      <w:r w:rsidR="00B81D88" w:rsidRPr="00A64073">
        <w:rPr>
          <w:lang w:eastAsia="ja-JP"/>
        </w:rPr>
        <w:fldChar w:fldCharType="end"/>
      </w:r>
      <w:r w:rsidR="003F039E" w:rsidRPr="00A64073">
        <w:rPr>
          <w:lang w:eastAsia="ja-JP"/>
        </w:rPr>
        <w:t>)</w:t>
      </w:r>
      <w:r w:rsidR="00164AAA" w:rsidRPr="00A64073">
        <w:rPr>
          <w:lang w:eastAsia="ja-JP"/>
        </w:rPr>
        <w:t>.</w:t>
      </w:r>
    </w:p>
    <w:p w14:paraId="516ED166" w14:textId="236425A0" w:rsidR="002C5FB5" w:rsidRPr="00A64073" w:rsidRDefault="002C5FB5">
      <w:pPr>
        <w:pBdr>
          <w:top w:val="nil"/>
          <w:left w:val="nil"/>
          <w:bottom w:val="nil"/>
          <w:right w:val="nil"/>
          <w:between w:val="nil"/>
        </w:pBdr>
        <w:rPr>
          <w:lang w:eastAsia="ja-JP"/>
        </w:rPr>
      </w:pPr>
    </w:p>
    <w:p w14:paraId="5261EFAB" w14:textId="73582F8C" w:rsidR="007F1965" w:rsidRPr="00A64073" w:rsidRDefault="007F1965" w:rsidP="00A64073">
      <w:pPr>
        <w:pStyle w:val="ListParagraph"/>
        <w:numPr>
          <w:ilvl w:val="0"/>
          <w:numId w:val="35"/>
        </w:numPr>
        <w:pBdr>
          <w:top w:val="nil"/>
          <w:left w:val="nil"/>
          <w:bottom w:val="nil"/>
          <w:right w:val="nil"/>
          <w:between w:val="nil"/>
        </w:pBdr>
        <w:ind w:leftChars="1" w:left="2" w:firstLine="0"/>
        <w:rPr>
          <w:lang w:eastAsia="ja-JP"/>
        </w:rPr>
      </w:pPr>
      <w:r w:rsidRPr="00A64073">
        <w:rPr>
          <w:lang w:eastAsia="ja-JP"/>
        </w:rPr>
        <w:t xml:space="preserve">Coat the gels with PDL and laminin as described in </w:t>
      </w:r>
      <w:r w:rsidR="00C83D63" w:rsidRPr="00A64073">
        <w:rPr>
          <w:lang w:eastAsia="ja-JP"/>
        </w:rPr>
        <w:t xml:space="preserve">section </w:t>
      </w:r>
      <w:r w:rsidRPr="00A64073">
        <w:rPr>
          <w:lang w:eastAsia="ja-JP"/>
        </w:rPr>
        <w:t>2.</w:t>
      </w:r>
    </w:p>
    <w:p w14:paraId="3CE2A65A" w14:textId="77777777" w:rsidR="004D4CAA" w:rsidRPr="00A64073" w:rsidRDefault="004D4CAA" w:rsidP="00A64073">
      <w:pPr>
        <w:pStyle w:val="ListParagraph"/>
        <w:pBdr>
          <w:top w:val="nil"/>
          <w:left w:val="nil"/>
          <w:bottom w:val="nil"/>
          <w:right w:val="nil"/>
          <w:between w:val="nil"/>
        </w:pBdr>
        <w:ind w:leftChars="0" w:left="0"/>
        <w:rPr>
          <w:lang w:eastAsia="ja-JP"/>
        </w:rPr>
      </w:pPr>
    </w:p>
    <w:p w14:paraId="1D72B95C" w14:textId="28601610" w:rsidR="00D26F6D" w:rsidRPr="00A64073" w:rsidRDefault="00547BD5" w:rsidP="00A64073">
      <w:pPr>
        <w:pStyle w:val="ListParagraph"/>
        <w:numPr>
          <w:ilvl w:val="0"/>
          <w:numId w:val="35"/>
        </w:numPr>
        <w:pBdr>
          <w:top w:val="nil"/>
          <w:left w:val="nil"/>
          <w:bottom w:val="nil"/>
          <w:right w:val="nil"/>
          <w:between w:val="nil"/>
        </w:pBdr>
        <w:ind w:leftChars="0" w:left="0" w:firstLine="0"/>
        <w:rPr>
          <w:lang w:eastAsia="ja-JP"/>
        </w:rPr>
      </w:pPr>
      <w:r w:rsidRPr="00A64073">
        <w:rPr>
          <w:lang w:eastAsia="ja-JP"/>
        </w:rPr>
        <w:t xml:space="preserve">As described in </w:t>
      </w:r>
      <w:r w:rsidR="00C83D63" w:rsidRPr="00A64073">
        <w:rPr>
          <w:lang w:eastAsia="ja-JP"/>
        </w:rPr>
        <w:t xml:space="preserve">sections </w:t>
      </w:r>
      <w:r w:rsidRPr="00A64073">
        <w:rPr>
          <w:lang w:eastAsia="ja-JP"/>
        </w:rPr>
        <w:t>3 and 4, d</w:t>
      </w:r>
      <w:r w:rsidR="00D26F6D" w:rsidRPr="00A64073">
        <w:rPr>
          <w:lang w:eastAsia="ja-JP"/>
        </w:rPr>
        <w:t>issect</w:t>
      </w:r>
      <w:r w:rsidRPr="00A64073">
        <w:rPr>
          <w:lang w:eastAsia="ja-JP"/>
        </w:rPr>
        <w:t xml:space="preserve"> out E16 mouse embryos,</w:t>
      </w:r>
      <w:r w:rsidR="00D26F6D" w:rsidRPr="00A64073">
        <w:rPr>
          <w:lang w:eastAsia="ja-JP"/>
        </w:rPr>
        <w:t xml:space="preserve"> dissociate</w:t>
      </w:r>
      <w:r w:rsidR="008D02E3" w:rsidRPr="00A64073">
        <w:rPr>
          <w:lang w:eastAsia="ja-JP"/>
        </w:rPr>
        <w:t xml:space="preserve"> </w:t>
      </w:r>
      <w:r w:rsidR="00D26F6D" w:rsidRPr="00A64073">
        <w:rPr>
          <w:lang w:eastAsia="ja-JP"/>
        </w:rPr>
        <w:t>hippocampi</w:t>
      </w:r>
      <w:r w:rsidR="00DC4DB4" w:rsidRPr="00A64073">
        <w:rPr>
          <w:lang w:eastAsia="ja-JP"/>
        </w:rPr>
        <w:t>,</w:t>
      </w:r>
      <w:r w:rsidR="00D26F6D" w:rsidRPr="00A64073">
        <w:rPr>
          <w:lang w:eastAsia="ja-JP"/>
        </w:rPr>
        <w:t xml:space="preserve"> </w:t>
      </w:r>
      <w:r w:rsidR="008D02E3" w:rsidRPr="00A64073">
        <w:rPr>
          <w:lang w:eastAsia="ja-JP"/>
        </w:rPr>
        <w:t>and t</w:t>
      </w:r>
      <w:r w:rsidR="00D26F6D" w:rsidRPr="00A64073">
        <w:rPr>
          <w:lang w:eastAsia="ja-JP"/>
        </w:rPr>
        <w:t xml:space="preserve">ransfect with 5 </w:t>
      </w:r>
      <w:r w:rsidR="00C66A77">
        <w:rPr>
          <w:lang w:eastAsia="ja-JP"/>
        </w:rPr>
        <w:t>µ</w:t>
      </w:r>
      <w:r w:rsidR="00D26F6D" w:rsidRPr="00A64073">
        <w:rPr>
          <w:lang w:eastAsia="ja-JP"/>
        </w:rPr>
        <w:t xml:space="preserve">g of pEGFP-C1 </w:t>
      </w:r>
      <w:r w:rsidR="00C435E4" w:rsidRPr="00A64073">
        <w:rPr>
          <w:lang w:eastAsia="ja-JP"/>
        </w:rPr>
        <w:t>per</w:t>
      </w:r>
      <w:r w:rsidR="00D26F6D" w:rsidRPr="00A64073">
        <w:rPr>
          <w:lang w:eastAsia="ja-JP"/>
        </w:rPr>
        <w:t xml:space="preserve"> 1.0 </w:t>
      </w:r>
      <w:r w:rsidR="00C83D63" w:rsidRPr="00A64073">
        <w:rPr>
          <w:lang w:eastAsia="ja-JP"/>
        </w:rPr>
        <w:t xml:space="preserve">x </w:t>
      </w:r>
      <w:r w:rsidR="00D26F6D" w:rsidRPr="00A64073">
        <w:rPr>
          <w:lang w:eastAsia="ja-JP"/>
        </w:rPr>
        <w:t>10</w:t>
      </w:r>
      <w:r w:rsidR="00D26F6D" w:rsidRPr="00A64073">
        <w:rPr>
          <w:vertAlign w:val="superscript"/>
          <w:lang w:eastAsia="ja-JP"/>
        </w:rPr>
        <w:t>6</w:t>
      </w:r>
      <w:r w:rsidR="00D26F6D" w:rsidRPr="00A64073">
        <w:rPr>
          <w:lang w:eastAsia="ja-JP"/>
        </w:rPr>
        <w:t xml:space="preserve"> cells</w:t>
      </w:r>
      <w:r w:rsidR="00DC4DB4" w:rsidRPr="00A64073">
        <w:rPr>
          <w:lang w:eastAsia="ja-JP"/>
        </w:rPr>
        <w:t>. Seed</w:t>
      </w:r>
      <w:r w:rsidR="00D26F6D" w:rsidRPr="00A64073">
        <w:rPr>
          <w:lang w:eastAsia="ja-JP"/>
        </w:rPr>
        <w:t xml:space="preserve"> 2.0 </w:t>
      </w:r>
      <w:r w:rsidR="00C83D63" w:rsidRPr="00A64073">
        <w:rPr>
          <w:lang w:eastAsia="ja-JP"/>
        </w:rPr>
        <w:t xml:space="preserve">x </w:t>
      </w:r>
      <w:r w:rsidR="00D26F6D" w:rsidRPr="00A64073">
        <w:rPr>
          <w:lang w:eastAsia="ja-JP"/>
        </w:rPr>
        <w:t>10</w:t>
      </w:r>
      <w:r w:rsidR="00D26F6D" w:rsidRPr="00A64073">
        <w:rPr>
          <w:vertAlign w:val="superscript"/>
          <w:lang w:eastAsia="ja-JP"/>
        </w:rPr>
        <w:t>5</w:t>
      </w:r>
      <w:r w:rsidR="00D26F6D" w:rsidRPr="00A64073">
        <w:rPr>
          <w:lang w:eastAsia="ja-JP"/>
        </w:rPr>
        <w:t xml:space="preserve"> cells </w:t>
      </w:r>
      <w:r w:rsidR="00C435E4" w:rsidRPr="00A64073">
        <w:rPr>
          <w:lang w:eastAsia="ja-JP"/>
        </w:rPr>
        <w:t xml:space="preserve">on </w:t>
      </w:r>
      <w:r w:rsidR="00DC4DB4" w:rsidRPr="00A64073">
        <w:rPr>
          <w:lang w:eastAsia="ja-JP"/>
        </w:rPr>
        <w:t>PDL/</w:t>
      </w:r>
      <w:r w:rsidR="008D02E3" w:rsidRPr="00A64073">
        <w:rPr>
          <w:lang w:eastAsia="ja-JP"/>
        </w:rPr>
        <w:t>laminin-coated</w:t>
      </w:r>
      <w:r w:rsidR="007D10AD" w:rsidRPr="00A64073">
        <w:rPr>
          <w:lang w:eastAsia="ja-JP"/>
        </w:rPr>
        <w:t xml:space="preserve"> </w:t>
      </w:r>
      <w:r w:rsidR="00D26F6D" w:rsidRPr="00A64073">
        <w:rPr>
          <w:lang w:eastAsia="ja-JP"/>
        </w:rPr>
        <w:t>gels.</w:t>
      </w:r>
    </w:p>
    <w:p w14:paraId="243CDC8A" w14:textId="39F43384" w:rsidR="008F3B59" w:rsidRPr="00A64073" w:rsidRDefault="008F3B59" w:rsidP="00A64073">
      <w:pPr>
        <w:pStyle w:val="ListParagraph"/>
        <w:pBdr>
          <w:top w:val="nil"/>
          <w:left w:val="nil"/>
          <w:bottom w:val="nil"/>
          <w:right w:val="nil"/>
          <w:between w:val="nil"/>
        </w:pBdr>
        <w:ind w:leftChars="0" w:left="0"/>
        <w:rPr>
          <w:lang w:eastAsia="ja-JP"/>
        </w:rPr>
      </w:pPr>
    </w:p>
    <w:p w14:paraId="68692A4A" w14:textId="3EAEB619" w:rsidR="008F3B59" w:rsidRPr="00A64073" w:rsidRDefault="00C23DD4">
      <w:pPr>
        <w:pBdr>
          <w:top w:val="nil"/>
          <w:left w:val="nil"/>
          <w:bottom w:val="nil"/>
          <w:right w:val="nil"/>
          <w:between w:val="nil"/>
        </w:pBdr>
        <w:rPr>
          <w:lang w:eastAsia="ja-JP"/>
        </w:rPr>
      </w:pPr>
      <w:r w:rsidRPr="00A64073">
        <w:rPr>
          <w:lang w:eastAsia="ja-JP"/>
        </w:rPr>
        <w:t>NOTE</w:t>
      </w:r>
      <w:r w:rsidR="008F3B59" w:rsidRPr="00A64073">
        <w:rPr>
          <w:lang w:eastAsia="ja-JP"/>
        </w:rPr>
        <w:t xml:space="preserve">: </w:t>
      </w:r>
      <w:r w:rsidR="00114B1C" w:rsidRPr="00A64073">
        <w:rPr>
          <w:lang w:eastAsia="ja-JP"/>
        </w:rPr>
        <w:t xml:space="preserve">For traction force analysis, </w:t>
      </w:r>
      <w:r w:rsidR="00DC4DB4" w:rsidRPr="00A64073">
        <w:rPr>
          <w:lang w:eastAsia="ja-JP"/>
        </w:rPr>
        <w:t xml:space="preserve">microscopic imaging of </w:t>
      </w:r>
      <w:r w:rsidR="00114B1C" w:rsidRPr="00A64073">
        <w:rPr>
          <w:lang w:eastAsia="ja-JP"/>
        </w:rPr>
        <w:t>f</w:t>
      </w:r>
      <w:r w:rsidR="007034DF" w:rsidRPr="00A64073">
        <w:rPr>
          <w:lang w:eastAsia="ja-JP"/>
        </w:rPr>
        <w:t>luorescent</w:t>
      </w:r>
      <w:r w:rsidR="00DC4DB4" w:rsidRPr="00A64073">
        <w:rPr>
          <w:lang w:eastAsia="ja-JP"/>
        </w:rPr>
        <w:t>ly-labeled</w:t>
      </w:r>
      <w:r w:rsidR="007034DF" w:rsidRPr="00A64073">
        <w:rPr>
          <w:lang w:eastAsia="ja-JP"/>
        </w:rPr>
        <w:t xml:space="preserve"> </w:t>
      </w:r>
      <w:r w:rsidR="003F039E" w:rsidRPr="00A64073">
        <w:rPr>
          <w:lang w:eastAsia="ja-JP"/>
        </w:rPr>
        <w:t>cell</w:t>
      </w:r>
      <w:r w:rsidR="00DC4DB4" w:rsidRPr="00A64073">
        <w:rPr>
          <w:lang w:eastAsia="ja-JP"/>
        </w:rPr>
        <w:t>s</w:t>
      </w:r>
      <w:r w:rsidR="007034DF" w:rsidRPr="00A64073">
        <w:rPr>
          <w:lang w:eastAsia="ja-JP"/>
        </w:rPr>
        <w:t xml:space="preserve"> </w:t>
      </w:r>
      <w:r w:rsidR="00DC4DB4" w:rsidRPr="00A64073">
        <w:rPr>
          <w:lang w:eastAsia="ja-JP"/>
        </w:rPr>
        <w:t>is necessary for</w:t>
      </w:r>
      <w:r w:rsidR="007034DF" w:rsidRPr="00A64073">
        <w:rPr>
          <w:lang w:eastAsia="ja-JP"/>
        </w:rPr>
        <w:t xml:space="preserve"> </w:t>
      </w:r>
      <w:r w:rsidR="000F5370" w:rsidRPr="00A64073">
        <w:rPr>
          <w:lang w:eastAsia="ja-JP"/>
        </w:rPr>
        <w:t>determin</w:t>
      </w:r>
      <w:r w:rsidR="00DC4DB4" w:rsidRPr="00A64073">
        <w:rPr>
          <w:lang w:eastAsia="ja-JP"/>
        </w:rPr>
        <w:t>ing</w:t>
      </w:r>
      <w:r w:rsidR="00114B1C" w:rsidRPr="00A64073">
        <w:rPr>
          <w:lang w:eastAsia="ja-JP"/>
        </w:rPr>
        <w:t xml:space="preserve"> </w:t>
      </w:r>
      <w:r w:rsidR="007034DF" w:rsidRPr="00A64073">
        <w:rPr>
          <w:lang w:eastAsia="ja-JP"/>
        </w:rPr>
        <w:t xml:space="preserve">the </w:t>
      </w:r>
      <w:r w:rsidR="00DF2E3D" w:rsidRPr="00A64073">
        <w:rPr>
          <w:lang w:eastAsia="ja-JP"/>
        </w:rPr>
        <w:t>growth cone area</w:t>
      </w:r>
      <w:r w:rsidR="007034DF" w:rsidRPr="00A64073">
        <w:rPr>
          <w:lang w:eastAsia="ja-JP"/>
        </w:rPr>
        <w:t>.</w:t>
      </w:r>
    </w:p>
    <w:p w14:paraId="1328A2E1" w14:textId="5D64D4F0" w:rsidR="002C5FB5" w:rsidRPr="00A64073" w:rsidRDefault="002C5FB5">
      <w:pPr>
        <w:pBdr>
          <w:top w:val="nil"/>
          <w:left w:val="nil"/>
          <w:bottom w:val="nil"/>
          <w:right w:val="nil"/>
          <w:between w:val="nil"/>
        </w:pBdr>
        <w:rPr>
          <w:lang w:eastAsia="ja-JP"/>
        </w:rPr>
      </w:pPr>
    </w:p>
    <w:p w14:paraId="0049E750" w14:textId="6449ADCB" w:rsidR="00C435E4" w:rsidRPr="00A64073" w:rsidRDefault="00C435E4" w:rsidP="00A64073">
      <w:pPr>
        <w:pStyle w:val="ListParagraph"/>
        <w:numPr>
          <w:ilvl w:val="0"/>
          <w:numId w:val="44"/>
        </w:numPr>
        <w:pBdr>
          <w:top w:val="nil"/>
          <w:left w:val="nil"/>
          <w:bottom w:val="nil"/>
          <w:right w:val="nil"/>
          <w:between w:val="nil"/>
        </w:pBdr>
        <w:ind w:leftChars="0" w:left="0" w:firstLine="0"/>
        <w:rPr>
          <w:b/>
          <w:highlight w:val="yellow"/>
          <w:lang w:eastAsia="ja-JP"/>
        </w:rPr>
      </w:pPr>
      <w:r w:rsidRPr="00A64073">
        <w:rPr>
          <w:b/>
          <w:highlight w:val="yellow"/>
          <w:lang w:eastAsia="ja-JP"/>
        </w:rPr>
        <w:t xml:space="preserve">Traction </w:t>
      </w:r>
      <w:r w:rsidR="00771B76" w:rsidRPr="00A64073">
        <w:rPr>
          <w:b/>
          <w:highlight w:val="yellow"/>
          <w:lang w:eastAsia="ja-JP"/>
        </w:rPr>
        <w:t>f</w:t>
      </w:r>
      <w:r w:rsidRPr="00A64073">
        <w:rPr>
          <w:b/>
          <w:highlight w:val="yellow"/>
          <w:lang w:eastAsia="ja-JP"/>
        </w:rPr>
        <w:t xml:space="preserve">orce </w:t>
      </w:r>
      <w:r w:rsidR="00771B76" w:rsidRPr="00A64073">
        <w:rPr>
          <w:b/>
          <w:highlight w:val="yellow"/>
          <w:lang w:eastAsia="ja-JP"/>
        </w:rPr>
        <w:t>m</w:t>
      </w:r>
      <w:r w:rsidRPr="00A64073">
        <w:rPr>
          <w:b/>
          <w:highlight w:val="yellow"/>
          <w:lang w:eastAsia="ja-JP"/>
        </w:rPr>
        <w:t xml:space="preserve">icroscopy </w:t>
      </w:r>
      <w:r w:rsidR="00D67941" w:rsidRPr="00A64073">
        <w:rPr>
          <w:b/>
          <w:highlight w:val="yellow"/>
          <w:lang w:eastAsia="ja-JP"/>
        </w:rPr>
        <w:t>at</w:t>
      </w:r>
      <w:r w:rsidRPr="00A64073">
        <w:rPr>
          <w:b/>
          <w:highlight w:val="yellow"/>
          <w:lang w:eastAsia="ja-JP"/>
        </w:rPr>
        <w:t xml:space="preserve"> </w:t>
      </w:r>
      <w:r w:rsidR="00DC4DB4" w:rsidRPr="00A64073">
        <w:rPr>
          <w:b/>
          <w:highlight w:val="yellow"/>
          <w:lang w:eastAsia="ja-JP"/>
        </w:rPr>
        <w:t>neuronal</w:t>
      </w:r>
      <w:r w:rsidRPr="00A64073">
        <w:rPr>
          <w:b/>
          <w:highlight w:val="yellow"/>
          <w:lang w:eastAsia="ja-JP"/>
        </w:rPr>
        <w:t xml:space="preserve"> </w:t>
      </w:r>
      <w:r w:rsidR="00771B76" w:rsidRPr="00A64073">
        <w:rPr>
          <w:b/>
          <w:highlight w:val="yellow"/>
          <w:lang w:eastAsia="ja-JP"/>
        </w:rPr>
        <w:t>g</w:t>
      </w:r>
      <w:r w:rsidRPr="00A64073">
        <w:rPr>
          <w:b/>
          <w:highlight w:val="yellow"/>
          <w:lang w:eastAsia="ja-JP"/>
        </w:rPr>
        <w:t xml:space="preserve">rowth </w:t>
      </w:r>
      <w:r w:rsidR="00771B76" w:rsidRPr="00A64073">
        <w:rPr>
          <w:b/>
          <w:highlight w:val="yellow"/>
          <w:lang w:eastAsia="ja-JP"/>
        </w:rPr>
        <w:t>c</w:t>
      </w:r>
      <w:r w:rsidRPr="00A64073">
        <w:rPr>
          <w:b/>
          <w:highlight w:val="yellow"/>
          <w:lang w:eastAsia="ja-JP"/>
        </w:rPr>
        <w:t>one</w:t>
      </w:r>
      <w:r w:rsidR="00D67941" w:rsidRPr="00A64073">
        <w:rPr>
          <w:b/>
          <w:highlight w:val="yellow"/>
          <w:lang w:eastAsia="ja-JP"/>
        </w:rPr>
        <w:t>s</w:t>
      </w:r>
    </w:p>
    <w:p w14:paraId="7352E096" w14:textId="77777777" w:rsidR="00C23DD4" w:rsidRPr="00A64073" w:rsidRDefault="00C23DD4" w:rsidP="00A64073">
      <w:pPr>
        <w:pStyle w:val="ListParagraph"/>
        <w:pBdr>
          <w:top w:val="nil"/>
          <w:left w:val="nil"/>
          <w:bottom w:val="nil"/>
          <w:right w:val="nil"/>
          <w:between w:val="nil"/>
        </w:pBdr>
        <w:ind w:leftChars="0" w:left="0"/>
        <w:rPr>
          <w:b/>
          <w:lang w:eastAsia="ja-JP"/>
        </w:rPr>
      </w:pPr>
    </w:p>
    <w:p w14:paraId="2F3A3440" w14:textId="1D743D9B" w:rsidR="00114BFD" w:rsidRPr="00A64073" w:rsidRDefault="00C20508" w:rsidP="00A64073">
      <w:pPr>
        <w:pStyle w:val="ListParagraph"/>
        <w:numPr>
          <w:ilvl w:val="0"/>
          <w:numId w:val="27"/>
        </w:numPr>
        <w:pBdr>
          <w:top w:val="nil"/>
          <w:left w:val="nil"/>
          <w:bottom w:val="nil"/>
          <w:right w:val="nil"/>
          <w:between w:val="nil"/>
        </w:pBdr>
        <w:ind w:leftChars="0" w:left="0" w:firstLine="0"/>
        <w:rPr>
          <w:highlight w:val="yellow"/>
          <w:lang w:eastAsia="ja-JP"/>
        </w:rPr>
      </w:pPr>
      <w:r w:rsidRPr="00A64073">
        <w:rPr>
          <w:highlight w:val="yellow"/>
          <w:lang w:eastAsia="ja-JP"/>
        </w:rPr>
        <w:t xml:space="preserve">On DIV3, replace the culture medium with </w:t>
      </w:r>
      <w:r w:rsidR="00DC4DB4" w:rsidRPr="00A64073">
        <w:rPr>
          <w:highlight w:val="yellow"/>
          <w:lang w:eastAsia="ja-JP"/>
        </w:rPr>
        <w:t>0.5 mL of warmed</w:t>
      </w:r>
      <w:r w:rsidR="00DC4DB4" w:rsidRPr="00A64073">
        <w:rPr>
          <w:highlight w:val="yellow"/>
        </w:rPr>
        <w:t xml:space="preserve"> </w:t>
      </w:r>
      <w:r w:rsidR="00DC4DB4" w:rsidRPr="00A64073">
        <w:rPr>
          <w:highlight w:val="yellow"/>
          <w:lang w:eastAsia="ja-JP"/>
        </w:rPr>
        <w:t>Leibovitz's L-15 medium containing 2% B-27 supplement, glutamine (1 mM), penicillin (100 U/mL), and streptomycin (100 µg/mL).</w:t>
      </w:r>
      <w:r w:rsidR="00C83D63" w:rsidRPr="00A64073">
        <w:rPr>
          <w:highlight w:val="yellow"/>
          <w:lang w:eastAsia="ja-JP"/>
        </w:rPr>
        <w:t xml:space="preserve"> </w:t>
      </w:r>
      <w:r w:rsidR="00DC4DB4" w:rsidRPr="00A64073">
        <w:rPr>
          <w:highlight w:val="yellow"/>
          <w:lang w:eastAsia="ja-JP"/>
        </w:rPr>
        <w:t xml:space="preserve">Maintain </w:t>
      </w:r>
      <w:r w:rsidR="00C83D63" w:rsidRPr="00A64073">
        <w:rPr>
          <w:highlight w:val="yellow"/>
          <w:lang w:eastAsia="ja-JP"/>
        </w:rPr>
        <w:t xml:space="preserve">the </w:t>
      </w:r>
      <w:r w:rsidR="00DC4DB4" w:rsidRPr="00A64073">
        <w:rPr>
          <w:highlight w:val="yellow"/>
          <w:lang w:eastAsia="ja-JP"/>
        </w:rPr>
        <w:t xml:space="preserve">neurons </w:t>
      </w:r>
      <w:r w:rsidR="00DC4DB4" w:rsidRPr="00A64073">
        <w:rPr>
          <w:highlight w:val="yellow"/>
        </w:rPr>
        <w:t xml:space="preserve">for 1 h at </w:t>
      </w:r>
      <w:r w:rsidR="00DC4DB4" w:rsidRPr="00A64073">
        <w:rPr>
          <w:highlight w:val="yellow"/>
          <w:lang w:eastAsia="ja-JP"/>
        </w:rPr>
        <w:t xml:space="preserve">37 </w:t>
      </w:r>
      <w:r w:rsidR="00DC4DB4" w:rsidRPr="00A64073">
        <w:rPr>
          <w:highlight w:val="yellow"/>
        </w:rPr>
        <w:t>°C.</w:t>
      </w:r>
    </w:p>
    <w:p w14:paraId="6E967107" w14:textId="77777777" w:rsidR="004D4CAA" w:rsidRPr="00A64073" w:rsidRDefault="004D4CAA" w:rsidP="00A64073">
      <w:pPr>
        <w:pStyle w:val="ListParagraph"/>
        <w:pBdr>
          <w:top w:val="nil"/>
          <w:left w:val="nil"/>
          <w:bottom w:val="nil"/>
          <w:right w:val="nil"/>
          <w:between w:val="nil"/>
        </w:pBdr>
        <w:ind w:leftChars="0" w:left="0"/>
        <w:rPr>
          <w:highlight w:val="yellow"/>
          <w:lang w:eastAsia="ja-JP"/>
        </w:rPr>
      </w:pPr>
    </w:p>
    <w:p w14:paraId="0E74A1E2" w14:textId="7BC68535" w:rsidR="00283A12" w:rsidRPr="00A64073" w:rsidRDefault="00DC4DB4" w:rsidP="00A64073">
      <w:pPr>
        <w:pStyle w:val="ListParagraph"/>
        <w:numPr>
          <w:ilvl w:val="0"/>
          <w:numId w:val="27"/>
        </w:numPr>
        <w:pBdr>
          <w:top w:val="nil"/>
          <w:left w:val="nil"/>
          <w:bottom w:val="nil"/>
          <w:right w:val="nil"/>
          <w:between w:val="nil"/>
        </w:pBdr>
        <w:ind w:leftChars="0" w:left="0" w:firstLine="0"/>
        <w:rPr>
          <w:highlight w:val="yellow"/>
          <w:lang w:eastAsia="ja-JP"/>
        </w:rPr>
      </w:pPr>
      <w:r w:rsidRPr="00A64073">
        <w:rPr>
          <w:highlight w:val="yellow"/>
          <w:lang w:eastAsia="ja-JP"/>
        </w:rPr>
        <w:t>T</w:t>
      </w:r>
      <w:r w:rsidR="00913022" w:rsidRPr="00A64073">
        <w:rPr>
          <w:highlight w:val="yellow"/>
          <w:lang w:eastAsia="ja-JP"/>
        </w:rPr>
        <w:t>urn on a</w:t>
      </w:r>
      <w:r w:rsidRPr="00A64073">
        <w:rPr>
          <w:highlight w:val="yellow"/>
          <w:lang w:eastAsia="ja-JP"/>
        </w:rPr>
        <w:t xml:space="preserve"> laser scanning</w:t>
      </w:r>
      <w:r w:rsidR="00913022" w:rsidRPr="00A64073">
        <w:rPr>
          <w:highlight w:val="yellow"/>
          <w:lang w:eastAsia="ja-JP"/>
        </w:rPr>
        <w:t xml:space="preserve"> confocal microscope and </w:t>
      </w:r>
      <w:r w:rsidR="001539EE" w:rsidRPr="00A64073">
        <w:rPr>
          <w:highlight w:val="yellow"/>
          <w:lang w:eastAsia="ja-JP"/>
        </w:rPr>
        <w:t xml:space="preserve">set the stage-top incubator </w:t>
      </w:r>
      <w:r w:rsidRPr="00A64073">
        <w:rPr>
          <w:highlight w:val="yellow"/>
          <w:lang w:eastAsia="ja-JP"/>
        </w:rPr>
        <w:t>to</w:t>
      </w:r>
      <w:r w:rsidR="001539EE" w:rsidRPr="00A64073">
        <w:rPr>
          <w:highlight w:val="yellow"/>
          <w:lang w:eastAsia="ja-JP"/>
        </w:rPr>
        <w:t xml:space="preserve"> 37 </w:t>
      </w:r>
      <w:r w:rsidR="001539EE" w:rsidRPr="00A64073">
        <w:rPr>
          <w:highlight w:val="yellow"/>
        </w:rPr>
        <w:t>°C.</w:t>
      </w:r>
    </w:p>
    <w:p w14:paraId="6A2C52BE" w14:textId="77777777" w:rsidR="00114BFD" w:rsidRPr="00A64073" w:rsidRDefault="00114BFD" w:rsidP="00A64073">
      <w:pPr>
        <w:pStyle w:val="ListParagraph"/>
        <w:pBdr>
          <w:top w:val="nil"/>
          <w:left w:val="nil"/>
          <w:bottom w:val="nil"/>
          <w:right w:val="nil"/>
          <w:between w:val="nil"/>
        </w:pBdr>
        <w:ind w:leftChars="0" w:left="0"/>
        <w:rPr>
          <w:lang w:eastAsia="ja-JP"/>
        </w:rPr>
      </w:pPr>
    </w:p>
    <w:p w14:paraId="17499865" w14:textId="51023C59" w:rsidR="00114BFD" w:rsidRPr="00A64073" w:rsidRDefault="00C23DD4">
      <w:pPr>
        <w:pBdr>
          <w:top w:val="nil"/>
          <w:left w:val="nil"/>
          <w:bottom w:val="nil"/>
          <w:right w:val="nil"/>
          <w:between w:val="nil"/>
        </w:pBdr>
        <w:rPr>
          <w:lang w:eastAsia="ja-JP"/>
        </w:rPr>
      </w:pPr>
      <w:r w:rsidRPr="00A64073">
        <w:rPr>
          <w:lang w:eastAsia="ja-JP"/>
        </w:rPr>
        <w:t>NOTE</w:t>
      </w:r>
      <w:r w:rsidR="00114BFD" w:rsidRPr="00A64073">
        <w:rPr>
          <w:lang w:eastAsia="ja-JP"/>
        </w:rPr>
        <w:t xml:space="preserve">: </w:t>
      </w:r>
      <w:r w:rsidR="00281F06" w:rsidRPr="00A64073">
        <w:rPr>
          <w:lang w:eastAsia="ja-JP"/>
        </w:rPr>
        <w:t>The present study</w:t>
      </w:r>
      <w:r w:rsidR="00114BFD" w:rsidRPr="00A64073">
        <w:rPr>
          <w:lang w:eastAsia="ja-JP"/>
        </w:rPr>
        <w:t xml:space="preserve"> </w:t>
      </w:r>
      <w:r w:rsidR="005578AA" w:rsidRPr="00A64073">
        <w:rPr>
          <w:lang w:eastAsia="ja-JP"/>
        </w:rPr>
        <w:t>use</w:t>
      </w:r>
      <w:r w:rsidR="00281F06" w:rsidRPr="00A64073">
        <w:rPr>
          <w:lang w:eastAsia="ja-JP"/>
        </w:rPr>
        <w:t>s</w:t>
      </w:r>
      <w:r w:rsidR="00114BFD" w:rsidRPr="00A64073">
        <w:rPr>
          <w:lang w:eastAsia="ja-JP"/>
        </w:rPr>
        <w:t xml:space="preserve"> a </w:t>
      </w:r>
      <w:r w:rsidR="0027314B" w:rsidRPr="00A64073">
        <w:rPr>
          <w:lang w:eastAsia="ja-JP"/>
        </w:rPr>
        <w:t xml:space="preserve">laser scanning </w:t>
      </w:r>
      <w:r w:rsidR="00114BFD" w:rsidRPr="00A64073">
        <w:rPr>
          <w:lang w:eastAsia="ja-JP"/>
        </w:rPr>
        <w:t xml:space="preserve">confocal microscope </w:t>
      </w:r>
      <w:r w:rsidR="005578AA" w:rsidRPr="00A64073">
        <w:rPr>
          <w:lang w:eastAsia="ja-JP"/>
        </w:rPr>
        <w:t>equipped with</w:t>
      </w:r>
      <w:r w:rsidR="00114BFD" w:rsidRPr="00A64073">
        <w:rPr>
          <w:lang w:eastAsia="ja-JP"/>
        </w:rPr>
        <w:t xml:space="preserve"> </w:t>
      </w:r>
      <w:r w:rsidR="00DA4958" w:rsidRPr="00A64073">
        <w:t>a 63x/1.2</w:t>
      </w:r>
      <w:r w:rsidR="00DC4DB4" w:rsidRPr="00A64073">
        <w:t xml:space="preserve"> </w:t>
      </w:r>
      <w:r w:rsidR="00C83D63" w:rsidRPr="00A64073">
        <w:t>NA</w:t>
      </w:r>
      <w:r w:rsidR="00DA4958" w:rsidRPr="00A64073">
        <w:t xml:space="preserve"> </w:t>
      </w:r>
      <w:r w:rsidR="00281F06" w:rsidRPr="00A64073">
        <w:t>water immersion objective lens</w:t>
      </w:r>
      <w:r w:rsidR="005578AA" w:rsidRPr="00A64073">
        <w:rPr>
          <w:shd w:val="clear" w:color="auto" w:fill="FFFFFF"/>
        </w:rPr>
        <w:t xml:space="preserve"> and </w:t>
      </w:r>
      <w:r w:rsidR="00BE4018">
        <w:rPr>
          <w:shd w:val="clear" w:color="auto" w:fill="FFFFFF"/>
        </w:rPr>
        <w:t xml:space="preserve">an </w:t>
      </w:r>
      <w:r w:rsidR="005578AA" w:rsidRPr="00A64073">
        <w:rPr>
          <w:shd w:val="clear" w:color="auto" w:fill="FFFFFF"/>
        </w:rPr>
        <w:t>imag</w:t>
      </w:r>
      <w:r w:rsidR="00BE4018">
        <w:rPr>
          <w:shd w:val="clear" w:color="auto" w:fill="FFFFFF"/>
        </w:rPr>
        <w:t>e</w:t>
      </w:r>
      <w:r w:rsidR="005578AA" w:rsidRPr="00A64073">
        <w:rPr>
          <w:shd w:val="clear" w:color="auto" w:fill="FFFFFF"/>
        </w:rPr>
        <w:t xml:space="preserve"> </w:t>
      </w:r>
      <w:r w:rsidR="00281F06" w:rsidRPr="00A64073">
        <w:rPr>
          <w:shd w:val="clear" w:color="auto" w:fill="FFFFFF"/>
        </w:rPr>
        <w:t xml:space="preserve">acquisition </w:t>
      </w:r>
      <w:r w:rsidR="00DC4DB4" w:rsidRPr="00A64073">
        <w:rPr>
          <w:shd w:val="clear" w:color="auto" w:fill="FFFFFF"/>
        </w:rPr>
        <w:t xml:space="preserve">and analysis </w:t>
      </w:r>
      <w:r w:rsidR="00281F06" w:rsidRPr="00A64073">
        <w:rPr>
          <w:shd w:val="clear" w:color="auto" w:fill="FFFFFF"/>
        </w:rPr>
        <w:t>s</w:t>
      </w:r>
      <w:r w:rsidR="005578AA" w:rsidRPr="00A64073">
        <w:rPr>
          <w:shd w:val="clear" w:color="auto" w:fill="FFFFFF"/>
        </w:rPr>
        <w:t>oftware</w:t>
      </w:r>
      <w:r w:rsidR="00DC4DB4" w:rsidRPr="00A64073">
        <w:t xml:space="preserve"> </w:t>
      </w:r>
      <w:r w:rsidR="00DC4DB4" w:rsidRPr="00A64073">
        <w:rPr>
          <w:lang w:eastAsia="ja-JP"/>
        </w:rPr>
        <w:t xml:space="preserve">(see </w:t>
      </w:r>
      <w:r w:rsidR="00DC4DB4" w:rsidRPr="00A64073">
        <w:rPr>
          <w:b/>
          <w:lang w:eastAsia="ja-JP"/>
        </w:rPr>
        <w:t>Table of Materials</w:t>
      </w:r>
      <w:r w:rsidR="00DC4DB4" w:rsidRPr="00A64073">
        <w:rPr>
          <w:lang w:eastAsia="ja-JP"/>
        </w:rPr>
        <w:t>)</w:t>
      </w:r>
      <w:r w:rsidR="00281F06" w:rsidRPr="00A64073">
        <w:rPr>
          <w:shd w:val="clear" w:color="auto" w:fill="FFFFFF"/>
        </w:rPr>
        <w:t>.</w:t>
      </w:r>
    </w:p>
    <w:p w14:paraId="6CCA4660" w14:textId="77777777" w:rsidR="00114BFD" w:rsidRPr="00A64073" w:rsidRDefault="00114BFD" w:rsidP="00A64073">
      <w:pPr>
        <w:pStyle w:val="ListParagraph"/>
        <w:pBdr>
          <w:top w:val="nil"/>
          <w:left w:val="nil"/>
          <w:bottom w:val="nil"/>
          <w:right w:val="nil"/>
          <w:between w:val="nil"/>
        </w:pBdr>
        <w:ind w:leftChars="0" w:left="0"/>
        <w:rPr>
          <w:lang w:eastAsia="ja-JP"/>
        </w:rPr>
      </w:pPr>
    </w:p>
    <w:p w14:paraId="6399FB7F" w14:textId="70BAB25F" w:rsidR="000035A0" w:rsidRPr="00A64073" w:rsidRDefault="00DC4DB4" w:rsidP="00A64073">
      <w:pPr>
        <w:pStyle w:val="ListParagraph"/>
        <w:numPr>
          <w:ilvl w:val="0"/>
          <w:numId w:val="27"/>
        </w:numPr>
        <w:pBdr>
          <w:top w:val="nil"/>
          <w:left w:val="nil"/>
          <w:bottom w:val="nil"/>
          <w:right w:val="nil"/>
          <w:between w:val="nil"/>
        </w:pBdr>
        <w:ind w:leftChars="0" w:left="0" w:firstLine="0"/>
        <w:rPr>
          <w:highlight w:val="yellow"/>
          <w:lang w:eastAsia="ja-JP"/>
        </w:rPr>
      </w:pPr>
      <w:r w:rsidRPr="00A64073">
        <w:rPr>
          <w:highlight w:val="yellow"/>
          <w:lang w:eastAsia="ja-JP"/>
        </w:rPr>
        <w:t xml:space="preserve">Place </w:t>
      </w:r>
      <w:r w:rsidR="001539EE" w:rsidRPr="00A64073">
        <w:rPr>
          <w:highlight w:val="yellow"/>
          <w:lang w:eastAsia="ja-JP"/>
        </w:rPr>
        <w:t xml:space="preserve">the </w:t>
      </w:r>
      <w:r w:rsidR="004C742E" w:rsidRPr="00A64073">
        <w:rPr>
          <w:highlight w:val="yellow"/>
          <w:lang w:eastAsia="ja-JP"/>
        </w:rPr>
        <w:t xml:space="preserve">neurons in the </w:t>
      </w:r>
      <w:r w:rsidR="0097438C" w:rsidRPr="00A64073">
        <w:rPr>
          <w:highlight w:val="yellow"/>
          <w:lang w:eastAsia="ja-JP"/>
        </w:rPr>
        <w:t>glass-bottom</w:t>
      </w:r>
      <w:r w:rsidR="004C742E" w:rsidRPr="00A64073">
        <w:rPr>
          <w:highlight w:val="yellow"/>
          <w:lang w:eastAsia="ja-JP"/>
        </w:rPr>
        <w:t xml:space="preserve"> dish on</w:t>
      </w:r>
      <w:r w:rsidR="001539EE" w:rsidRPr="00A64073">
        <w:rPr>
          <w:highlight w:val="yellow"/>
          <w:lang w:eastAsia="ja-JP"/>
        </w:rPr>
        <w:t xml:space="preserve"> the pre-warmed stage-top incubator.</w:t>
      </w:r>
    </w:p>
    <w:p w14:paraId="2E6F5D9E" w14:textId="77777777" w:rsidR="004D4CAA" w:rsidRPr="00A64073" w:rsidRDefault="004D4CAA" w:rsidP="00A64073">
      <w:pPr>
        <w:pStyle w:val="ListParagraph"/>
        <w:pBdr>
          <w:top w:val="nil"/>
          <w:left w:val="nil"/>
          <w:bottom w:val="nil"/>
          <w:right w:val="nil"/>
          <w:between w:val="nil"/>
        </w:pBdr>
        <w:ind w:leftChars="0" w:left="0"/>
        <w:rPr>
          <w:highlight w:val="yellow"/>
          <w:lang w:eastAsia="ja-JP"/>
        </w:rPr>
      </w:pPr>
    </w:p>
    <w:p w14:paraId="74E04C56" w14:textId="4DB79876" w:rsidR="002D30B8" w:rsidRPr="00A64073" w:rsidRDefault="00270AC7" w:rsidP="00A64073">
      <w:pPr>
        <w:pStyle w:val="ListParagraph"/>
        <w:widowControl/>
        <w:numPr>
          <w:ilvl w:val="0"/>
          <w:numId w:val="27"/>
        </w:numPr>
        <w:ind w:leftChars="0" w:left="0" w:firstLine="0"/>
        <w:contextualSpacing/>
        <w:rPr>
          <w:highlight w:val="yellow"/>
        </w:rPr>
      </w:pPr>
      <w:r w:rsidRPr="00A64073">
        <w:rPr>
          <w:highlight w:val="yellow"/>
          <w:lang w:eastAsia="ja-JP"/>
        </w:rPr>
        <w:t xml:space="preserve">Set the </w:t>
      </w:r>
      <w:r w:rsidR="006D0B49" w:rsidRPr="00A64073">
        <w:rPr>
          <w:highlight w:val="yellow"/>
          <w:lang w:eastAsia="ja-JP"/>
        </w:rPr>
        <w:t>image acquisition parameters</w:t>
      </w:r>
      <w:r w:rsidR="00281F06" w:rsidRPr="00A64073">
        <w:rPr>
          <w:highlight w:val="yellow"/>
          <w:lang w:eastAsia="ja-JP"/>
        </w:rPr>
        <w:t xml:space="preserve"> </w:t>
      </w:r>
      <w:r w:rsidR="008F3B59" w:rsidRPr="00A64073">
        <w:rPr>
          <w:highlight w:val="yellow"/>
          <w:lang w:eastAsia="ja-JP"/>
        </w:rPr>
        <w:t xml:space="preserve">as follows: scan size, 512 </w:t>
      </w:r>
      <w:r w:rsidR="00DC4DB4" w:rsidRPr="00A64073">
        <w:rPr>
          <w:highlight w:val="yellow"/>
          <w:lang w:eastAsia="ja-JP"/>
        </w:rPr>
        <w:t>×</w:t>
      </w:r>
      <w:r w:rsidR="008F3B59" w:rsidRPr="00A64073">
        <w:rPr>
          <w:highlight w:val="yellow"/>
          <w:lang w:eastAsia="ja-JP"/>
        </w:rPr>
        <w:t xml:space="preserve"> 512 pixels; scan area, </w:t>
      </w:r>
      <w:r w:rsidR="0031586F" w:rsidRPr="00A64073">
        <w:rPr>
          <w:highlight w:val="yellow"/>
          <w:lang w:eastAsia="ja-JP"/>
        </w:rPr>
        <w:t>1.5</w:t>
      </w:r>
      <w:r w:rsidR="0027314B" w:rsidRPr="00A64073">
        <w:rPr>
          <w:highlight w:val="yellow"/>
          <w:lang w:eastAsia="ja-JP"/>
        </w:rPr>
        <w:t>–</w:t>
      </w:r>
      <w:r w:rsidR="008F3B59" w:rsidRPr="00A64073">
        <w:rPr>
          <w:highlight w:val="yellow"/>
          <w:lang w:eastAsia="ja-JP"/>
        </w:rPr>
        <w:t xml:space="preserve">3x zoom; scan speed, </w:t>
      </w:r>
      <w:r w:rsidR="00205D95" w:rsidRPr="00A64073">
        <w:rPr>
          <w:highlight w:val="yellow"/>
          <w:lang w:eastAsia="ja-JP"/>
        </w:rPr>
        <w:t>~</w:t>
      </w:r>
      <w:r w:rsidR="008F3B59" w:rsidRPr="00A64073">
        <w:rPr>
          <w:highlight w:val="yellow"/>
          <w:lang w:eastAsia="ja-JP"/>
        </w:rPr>
        <w:t>1 s per frame; laser wavelength, 561 nm (</w:t>
      </w:r>
      <w:r w:rsidR="00DC4DB4" w:rsidRPr="00A64073">
        <w:rPr>
          <w:highlight w:val="yellow"/>
          <w:lang w:eastAsia="ja-JP"/>
        </w:rPr>
        <w:t>the</w:t>
      </w:r>
      <w:r w:rsidR="008F3B59" w:rsidRPr="00A64073">
        <w:rPr>
          <w:highlight w:val="yellow"/>
          <w:lang w:eastAsia="ja-JP"/>
        </w:rPr>
        <w:t xml:space="preserve"> excitation </w:t>
      </w:r>
      <w:r w:rsidR="00DC4DB4" w:rsidRPr="00A64073">
        <w:rPr>
          <w:highlight w:val="yellow"/>
          <w:lang w:eastAsia="ja-JP"/>
        </w:rPr>
        <w:t xml:space="preserve">wavelength for the </w:t>
      </w:r>
      <w:r w:rsidR="00961F4E" w:rsidRPr="00A64073">
        <w:rPr>
          <w:highlight w:val="yellow"/>
          <w:lang w:eastAsia="ja-JP"/>
        </w:rPr>
        <w:t>fluorescent bead</w:t>
      </w:r>
      <w:r w:rsidR="008F3B59" w:rsidRPr="00A64073">
        <w:rPr>
          <w:highlight w:val="yellow"/>
          <w:lang w:eastAsia="ja-JP"/>
        </w:rPr>
        <w:t>s) and 488 nm (</w:t>
      </w:r>
      <w:r w:rsidR="00DC4DB4" w:rsidRPr="00A64073">
        <w:rPr>
          <w:highlight w:val="yellow"/>
          <w:lang w:eastAsia="ja-JP"/>
        </w:rPr>
        <w:t>the excitation wavelength for</w:t>
      </w:r>
      <w:r w:rsidR="008F3B59" w:rsidRPr="00A64073">
        <w:rPr>
          <w:highlight w:val="yellow"/>
          <w:lang w:eastAsia="ja-JP"/>
        </w:rPr>
        <w:t xml:space="preserve"> </w:t>
      </w:r>
      <w:r w:rsidR="00C517AE" w:rsidRPr="00A64073">
        <w:rPr>
          <w:highlight w:val="yellow"/>
          <w:lang w:eastAsia="ja-JP"/>
        </w:rPr>
        <w:t>enhanced green fluorescent protein (EGFP)</w:t>
      </w:r>
      <w:r w:rsidR="008F3B59" w:rsidRPr="00A64073">
        <w:rPr>
          <w:highlight w:val="yellow"/>
          <w:lang w:eastAsia="ja-JP"/>
        </w:rPr>
        <w:t>); time interval, 3 s; duration, 50 frames.</w:t>
      </w:r>
    </w:p>
    <w:p w14:paraId="02995A0A" w14:textId="77777777" w:rsidR="008F3B59" w:rsidRPr="00A64073" w:rsidRDefault="008F3B59" w:rsidP="00A64073">
      <w:pPr>
        <w:pStyle w:val="ListParagraph"/>
        <w:widowControl/>
        <w:ind w:leftChars="0" w:left="0"/>
        <w:contextualSpacing/>
        <w:rPr>
          <w:highlight w:val="yellow"/>
        </w:rPr>
      </w:pPr>
    </w:p>
    <w:p w14:paraId="3F8D70A8" w14:textId="3E012D20" w:rsidR="001539EE" w:rsidRPr="00A64073" w:rsidRDefault="00C517AE" w:rsidP="00A64073">
      <w:pPr>
        <w:pStyle w:val="ListParagraph"/>
        <w:numPr>
          <w:ilvl w:val="0"/>
          <w:numId w:val="27"/>
        </w:numPr>
        <w:pBdr>
          <w:top w:val="nil"/>
          <w:left w:val="nil"/>
          <w:bottom w:val="nil"/>
          <w:right w:val="nil"/>
          <w:between w:val="nil"/>
        </w:pBdr>
        <w:ind w:leftChars="0" w:left="0" w:firstLine="0"/>
        <w:rPr>
          <w:highlight w:val="yellow"/>
          <w:lang w:eastAsia="ja-JP"/>
        </w:rPr>
      </w:pPr>
      <w:r w:rsidRPr="00A64073">
        <w:rPr>
          <w:highlight w:val="yellow"/>
          <w:lang w:eastAsia="ja-JP"/>
        </w:rPr>
        <w:t>To visualize the growth cone morphology, s</w:t>
      </w:r>
      <w:r w:rsidR="007B759C" w:rsidRPr="00A64073">
        <w:rPr>
          <w:highlight w:val="yellow"/>
          <w:lang w:eastAsia="ja-JP"/>
        </w:rPr>
        <w:t xml:space="preserve">elect </w:t>
      </w:r>
      <w:r w:rsidR="00EE33AB" w:rsidRPr="00A64073">
        <w:rPr>
          <w:highlight w:val="yellow"/>
          <w:lang w:eastAsia="ja-JP"/>
        </w:rPr>
        <w:t>a growth cone</w:t>
      </w:r>
      <w:r w:rsidR="007B759C" w:rsidRPr="00A64073">
        <w:rPr>
          <w:highlight w:val="yellow"/>
          <w:lang w:eastAsia="ja-JP"/>
        </w:rPr>
        <w:t xml:space="preserve"> </w:t>
      </w:r>
      <w:r w:rsidRPr="00A64073">
        <w:rPr>
          <w:highlight w:val="yellow"/>
          <w:lang w:eastAsia="ja-JP"/>
        </w:rPr>
        <w:t>that s</w:t>
      </w:r>
      <w:r w:rsidR="007B759C" w:rsidRPr="00A64073">
        <w:rPr>
          <w:highlight w:val="yellow"/>
          <w:lang w:eastAsia="ja-JP"/>
        </w:rPr>
        <w:t>trongly express</w:t>
      </w:r>
      <w:r w:rsidR="00EE33AB" w:rsidRPr="00A64073">
        <w:rPr>
          <w:highlight w:val="yellow"/>
          <w:lang w:eastAsia="ja-JP"/>
        </w:rPr>
        <w:t>es</w:t>
      </w:r>
      <w:r w:rsidR="007B759C" w:rsidRPr="00A64073">
        <w:rPr>
          <w:highlight w:val="yellow"/>
          <w:lang w:eastAsia="ja-JP"/>
        </w:rPr>
        <w:t xml:space="preserve"> EGFP.</w:t>
      </w:r>
    </w:p>
    <w:p w14:paraId="755B0BCC" w14:textId="77777777" w:rsidR="004D4CAA" w:rsidRPr="00A64073" w:rsidRDefault="004D4CAA" w:rsidP="00A64073">
      <w:pPr>
        <w:pStyle w:val="ListParagraph"/>
        <w:pBdr>
          <w:top w:val="nil"/>
          <w:left w:val="nil"/>
          <w:bottom w:val="nil"/>
          <w:right w:val="nil"/>
          <w:between w:val="nil"/>
        </w:pBdr>
        <w:ind w:leftChars="0" w:left="0"/>
        <w:rPr>
          <w:highlight w:val="yellow"/>
          <w:lang w:eastAsia="ja-JP"/>
        </w:rPr>
      </w:pPr>
    </w:p>
    <w:p w14:paraId="1F5105DF" w14:textId="12FEDB41" w:rsidR="00195746" w:rsidRPr="00A64073" w:rsidRDefault="00785EB8" w:rsidP="00A64073">
      <w:pPr>
        <w:pStyle w:val="ListParagraph"/>
        <w:numPr>
          <w:ilvl w:val="0"/>
          <w:numId w:val="27"/>
        </w:numPr>
        <w:pBdr>
          <w:top w:val="nil"/>
          <w:left w:val="nil"/>
          <w:bottom w:val="nil"/>
          <w:right w:val="nil"/>
          <w:between w:val="nil"/>
        </w:pBdr>
        <w:ind w:leftChars="0" w:left="0" w:firstLine="0"/>
        <w:rPr>
          <w:highlight w:val="yellow"/>
          <w:lang w:eastAsia="ja-JP"/>
        </w:rPr>
      </w:pPr>
      <w:r w:rsidRPr="00A64073">
        <w:rPr>
          <w:highlight w:val="yellow"/>
          <w:lang w:eastAsia="ja-JP"/>
        </w:rPr>
        <w:t>Focus on the gel surface and a</w:t>
      </w:r>
      <w:r w:rsidR="00195746" w:rsidRPr="00A64073">
        <w:rPr>
          <w:highlight w:val="yellow"/>
          <w:lang w:eastAsia="ja-JP"/>
        </w:rPr>
        <w:t>cquire time-lapse images</w:t>
      </w:r>
      <w:r w:rsidR="0096750F" w:rsidRPr="00A64073">
        <w:rPr>
          <w:highlight w:val="yellow"/>
          <w:lang w:eastAsia="ja-JP"/>
        </w:rPr>
        <w:t xml:space="preserve"> (</w:t>
      </w:r>
      <w:r w:rsidR="0096750F" w:rsidRPr="00A64073">
        <w:rPr>
          <w:b/>
          <w:highlight w:val="yellow"/>
          <w:lang w:eastAsia="ja-JP"/>
        </w:rPr>
        <w:t>Figure 6A</w:t>
      </w:r>
      <w:r w:rsidR="0096750F" w:rsidRPr="00A64073">
        <w:rPr>
          <w:highlight w:val="yellow"/>
          <w:lang w:eastAsia="ja-JP"/>
        </w:rPr>
        <w:t xml:space="preserve"> and </w:t>
      </w:r>
      <w:r w:rsidR="00C201D7" w:rsidRPr="00A64073">
        <w:rPr>
          <w:b/>
          <w:highlight w:val="yellow"/>
          <w:lang w:eastAsia="ja-JP"/>
        </w:rPr>
        <w:t xml:space="preserve">Supplemental </w:t>
      </w:r>
      <w:r w:rsidR="00BE4018">
        <w:rPr>
          <w:b/>
          <w:highlight w:val="yellow"/>
          <w:lang w:eastAsia="ja-JP"/>
        </w:rPr>
        <w:t>F</w:t>
      </w:r>
      <w:r w:rsidR="00C201D7" w:rsidRPr="00A64073">
        <w:rPr>
          <w:b/>
          <w:highlight w:val="yellow"/>
          <w:lang w:eastAsia="ja-JP"/>
        </w:rPr>
        <w:t>ile</w:t>
      </w:r>
      <w:r w:rsidR="0096750F" w:rsidRPr="00A64073">
        <w:rPr>
          <w:b/>
          <w:highlight w:val="yellow"/>
          <w:lang w:eastAsia="ja-JP"/>
        </w:rPr>
        <w:t xml:space="preserve"> </w:t>
      </w:r>
      <w:r w:rsidR="002E429F" w:rsidRPr="00A64073">
        <w:rPr>
          <w:b/>
          <w:highlight w:val="yellow"/>
          <w:lang w:eastAsia="ja-JP"/>
        </w:rPr>
        <w:t>4</w:t>
      </w:r>
      <w:r w:rsidR="0096750F" w:rsidRPr="00A64073">
        <w:rPr>
          <w:highlight w:val="yellow"/>
          <w:lang w:eastAsia="ja-JP"/>
        </w:rPr>
        <w:t>)</w:t>
      </w:r>
      <w:r w:rsidR="00195746" w:rsidRPr="00A64073">
        <w:rPr>
          <w:highlight w:val="yellow"/>
          <w:lang w:eastAsia="ja-JP"/>
        </w:rPr>
        <w:t>.</w:t>
      </w:r>
    </w:p>
    <w:p w14:paraId="35CC9A50" w14:textId="77777777" w:rsidR="008F3B59" w:rsidRPr="00A64073" w:rsidRDefault="008F3B59" w:rsidP="00A64073">
      <w:pPr>
        <w:pStyle w:val="ListParagraph"/>
        <w:pBdr>
          <w:top w:val="nil"/>
          <w:left w:val="nil"/>
          <w:bottom w:val="nil"/>
          <w:right w:val="nil"/>
          <w:between w:val="nil"/>
        </w:pBdr>
        <w:ind w:leftChars="0" w:left="0"/>
        <w:rPr>
          <w:lang w:eastAsia="ja-JP"/>
        </w:rPr>
      </w:pPr>
    </w:p>
    <w:p w14:paraId="3132A920" w14:textId="3A76458C" w:rsidR="008F3B59" w:rsidRPr="00A64073" w:rsidRDefault="00C23DD4">
      <w:pPr>
        <w:widowControl/>
        <w:contextualSpacing/>
        <w:rPr>
          <w:lang w:eastAsia="ja-JP"/>
        </w:rPr>
      </w:pPr>
      <w:r w:rsidRPr="00A64073">
        <w:rPr>
          <w:lang w:eastAsia="ja-JP"/>
        </w:rPr>
        <w:t>NOTE</w:t>
      </w:r>
      <w:r w:rsidR="008F3B59" w:rsidRPr="00A64073">
        <w:rPr>
          <w:lang w:eastAsia="ja-JP"/>
        </w:rPr>
        <w:t xml:space="preserve">: </w:t>
      </w:r>
      <w:r w:rsidR="00DA4958" w:rsidRPr="00A64073">
        <w:rPr>
          <w:lang w:eastAsia="ja-JP"/>
        </w:rPr>
        <w:t>For traction analysis,</w:t>
      </w:r>
      <w:r w:rsidR="008F3B59" w:rsidRPr="00A64073">
        <w:rPr>
          <w:lang w:eastAsia="ja-JP"/>
        </w:rPr>
        <w:t xml:space="preserve"> </w:t>
      </w:r>
      <w:r w:rsidR="00EE33AB" w:rsidRPr="00A64073">
        <w:rPr>
          <w:lang w:eastAsia="ja-JP"/>
        </w:rPr>
        <w:t xml:space="preserve">use </w:t>
      </w:r>
      <w:r w:rsidR="008F3B59" w:rsidRPr="00A64073">
        <w:rPr>
          <w:lang w:eastAsia="ja-JP"/>
        </w:rPr>
        <w:t>two fluorescent channels (</w:t>
      </w:r>
      <w:r w:rsidR="00EE33AB" w:rsidRPr="00A64073">
        <w:rPr>
          <w:lang w:eastAsia="ja-JP"/>
        </w:rPr>
        <w:t xml:space="preserve">for </w:t>
      </w:r>
      <w:r w:rsidR="00961F4E" w:rsidRPr="00A64073">
        <w:rPr>
          <w:lang w:eastAsia="ja-JP"/>
        </w:rPr>
        <w:t>fluorescent bead</w:t>
      </w:r>
      <w:r w:rsidR="008F3B59" w:rsidRPr="00A64073">
        <w:rPr>
          <w:lang w:eastAsia="ja-JP"/>
        </w:rPr>
        <w:t xml:space="preserve">s and EGFP) and </w:t>
      </w:r>
      <w:r w:rsidR="00BE4018">
        <w:rPr>
          <w:lang w:eastAsia="ja-JP"/>
        </w:rPr>
        <w:t xml:space="preserve">a </w:t>
      </w:r>
      <w:r w:rsidR="008F3B59" w:rsidRPr="00A64073">
        <w:rPr>
          <w:lang w:eastAsia="ja-JP"/>
        </w:rPr>
        <w:t>bright-field channel</w:t>
      </w:r>
      <w:r w:rsidR="00DA4958" w:rsidRPr="00A64073">
        <w:rPr>
          <w:lang w:eastAsia="ja-JP"/>
        </w:rPr>
        <w:t xml:space="preserve"> </w:t>
      </w:r>
      <w:r w:rsidR="00FA4440" w:rsidRPr="00A64073">
        <w:rPr>
          <w:lang w:eastAsia="ja-JP"/>
        </w:rPr>
        <w:t>(</w:t>
      </w:r>
      <w:r w:rsidR="00C517AE" w:rsidRPr="00A64073">
        <w:rPr>
          <w:lang w:eastAsia="ja-JP"/>
        </w:rPr>
        <w:t xml:space="preserve">capturing </w:t>
      </w:r>
      <w:r w:rsidR="00FA4440" w:rsidRPr="00A64073">
        <w:rPr>
          <w:lang w:eastAsia="ja-JP"/>
        </w:rPr>
        <w:t>d</w:t>
      </w:r>
      <w:r w:rsidR="00DA4958" w:rsidRPr="00A64073">
        <w:rPr>
          <w:lang w:eastAsia="ja-JP"/>
        </w:rPr>
        <w:t xml:space="preserve">ifferential interference contrast (DIC) </w:t>
      </w:r>
      <w:r w:rsidR="00FA4440" w:rsidRPr="00A64073">
        <w:rPr>
          <w:lang w:eastAsia="ja-JP"/>
        </w:rPr>
        <w:t>or</w:t>
      </w:r>
      <w:r w:rsidR="00DA4958" w:rsidRPr="00A64073">
        <w:rPr>
          <w:lang w:eastAsia="ja-JP"/>
        </w:rPr>
        <w:t xml:space="preserve"> phase-contrast</w:t>
      </w:r>
      <w:r w:rsidR="00FA4440" w:rsidRPr="00A64073">
        <w:rPr>
          <w:lang w:eastAsia="ja-JP"/>
        </w:rPr>
        <w:t xml:space="preserve"> images</w:t>
      </w:r>
      <w:r w:rsidR="00195069" w:rsidRPr="00A64073">
        <w:rPr>
          <w:lang w:eastAsia="ja-JP"/>
        </w:rPr>
        <w:t xml:space="preserve"> </w:t>
      </w:r>
      <w:r w:rsidR="00C517AE" w:rsidRPr="00A64073">
        <w:rPr>
          <w:lang w:eastAsia="ja-JP"/>
        </w:rPr>
        <w:t>is</w:t>
      </w:r>
      <w:r w:rsidR="00195069" w:rsidRPr="00A64073">
        <w:rPr>
          <w:lang w:eastAsia="ja-JP"/>
        </w:rPr>
        <w:t xml:space="preserve"> recommended</w:t>
      </w:r>
      <w:r w:rsidR="00FA4440" w:rsidRPr="00A64073">
        <w:rPr>
          <w:lang w:eastAsia="ja-JP"/>
        </w:rPr>
        <w:t>)</w:t>
      </w:r>
      <w:r w:rsidR="00DA4958" w:rsidRPr="00A64073">
        <w:rPr>
          <w:lang w:eastAsia="ja-JP"/>
        </w:rPr>
        <w:t>.</w:t>
      </w:r>
    </w:p>
    <w:p w14:paraId="4A556E88" w14:textId="77777777" w:rsidR="008F3B59" w:rsidRPr="00A64073" w:rsidRDefault="008F3B59" w:rsidP="00A64073">
      <w:pPr>
        <w:pBdr>
          <w:top w:val="nil"/>
          <w:left w:val="nil"/>
          <w:bottom w:val="nil"/>
          <w:right w:val="nil"/>
          <w:between w:val="nil"/>
        </w:pBdr>
        <w:rPr>
          <w:lang w:eastAsia="ja-JP"/>
        </w:rPr>
      </w:pPr>
    </w:p>
    <w:p w14:paraId="4616D0FE" w14:textId="366E6623" w:rsidR="004F67DA" w:rsidRPr="00A64073" w:rsidRDefault="00C82252" w:rsidP="00A64073">
      <w:pPr>
        <w:pStyle w:val="ListParagraph"/>
        <w:numPr>
          <w:ilvl w:val="0"/>
          <w:numId w:val="27"/>
        </w:numPr>
        <w:pBdr>
          <w:top w:val="nil"/>
          <w:left w:val="nil"/>
          <w:bottom w:val="nil"/>
          <w:right w:val="nil"/>
          <w:between w:val="nil"/>
        </w:pBdr>
        <w:ind w:leftChars="0" w:left="0" w:firstLine="0"/>
        <w:rPr>
          <w:highlight w:val="yellow"/>
          <w:lang w:eastAsia="ja-JP"/>
        </w:rPr>
      </w:pPr>
      <w:r w:rsidRPr="00A64073">
        <w:rPr>
          <w:highlight w:val="yellow"/>
          <w:lang w:eastAsia="ja-JP"/>
        </w:rPr>
        <w:t>Us</w:t>
      </w:r>
      <w:r w:rsidR="00C517AE" w:rsidRPr="00A64073">
        <w:rPr>
          <w:highlight w:val="yellow"/>
          <w:lang w:eastAsia="ja-JP"/>
        </w:rPr>
        <w:t>e</w:t>
      </w:r>
      <w:r w:rsidR="008F59A5" w:rsidRPr="00A64073">
        <w:rPr>
          <w:highlight w:val="yellow"/>
          <w:lang w:eastAsia="ja-JP"/>
        </w:rPr>
        <w:t xml:space="preserve"> an</w:t>
      </w:r>
      <w:r w:rsidR="006E1D03" w:rsidRPr="00A64073">
        <w:rPr>
          <w:highlight w:val="yellow"/>
          <w:lang w:eastAsia="ja-JP"/>
        </w:rPr>
        <w:t xml:space="preserve"> image </w:t>
      </w:r>
      <w:r w:rsidR="008F59A5" w:rsidRPr="00A64073">
        <w:rPr>
          <w:highlight w:val="yellow"/>
          <w:lang w:eastAsia="ja-JP"/>
        </w:rPr>
        <w:t>processing</w:t>
      </w:r>
      <w:r w:rsidR="006E1D03" w:rsidRPr="00A64073">
        <w:rPr>
          <w:highlight w:val="yellow"/>
          <w:lang w:eastAsia="ja-JP"/>
        </w:rPr>
        <w:t xml:space="preserve"> software</w:t>
      </w:r>
      <w:r w:rsidR="008F59A5" w:rsidRPr="00A64073">
        <w:rPr>
          <w:highlight w:val="yellow"/>
          <w:lang w:eastAsia="ja-JP"/>
        </w:rPr>
        <w:t xml:space="preserve"> (</w:t>
      </w:r>
      <w:r w:rsidR="00C83D63" w:rsidRPr="00A64073">
        <w:rPr>
          <w:highlight w:val="yellow"/>
          <w:lang w:eastAsia="ja-JP"/>
        </w:rPr>
        <w:t>e.g.,</w:t>
      </w:r>
      <w:r w:rsidR="008F59A5" w:rsidRPr="00A64073">
        <w:rPr>
          <w:highlight w:val="yellow"/>
          <w:lang w:eastAsia="ja-JP"/>
        </w:rPr>
        <w:t xml:space="preserve"> Fiji)</w:t>
      </w:r>
      <w:r w:rsidR="00C517AE" w:rsidRPr="00A64073">
        <w:rPr>
          <w:highlight w:val="yellow"/>
          <w:lang w:eastAsia="ja-JP"/>
        </w:rPr>
        <w:t xml:space="preserve"> to</w:t>
      </w:r>
      <w:r w:rsidRPr="00A64073">
        <w:rPr>
          <w:highlight w:val="yellow"/>
          <w:lang w:eastAsia="ja-JP"/>
        </w:rPr>
        <w:t xml:space="preserve"> </w:t>
      </w:r>
      <w:r w:rsidR="00A81348" w:rsidRPr="00A64073">
        <w:rPr>
          <w:highlight w:val="yellow"/>
          <w:lang w:eastAsia="ja-JP"/>
        </w:rPr>
        <w:t>p</w:t>
      </w:r>
      <w:r w:rsidRPr="00A64073">
        <w:rPr>
          <w:highlight w:val="yellow"/>
          <w:lang w:eastAsia="ja-JP"/>
        </w:rPr>
        <w:t xml:space="preserve">roduce </w:t>
      </w:r>
      <w:r w:rsidR="00CF5EA0" w:rsidRPr="00A64073">
        <w:rPr>
          <w:highlight w:val="yellow"/>
          <w:lang w:eastAsia="ja-JP"/>
        </w:rPr>
        <w:t>single</w:t>
      </w:r>
      <w:r w:rsidR="00B075E0" w:rsidRPr="00A64073">
        <w:rPr>
          <w:highlight w:val="yellow"/>
          <w:lang w:eastAsia="ja-JP"/>
        </w:rPr>
        <w:t>-</w:t>
      </w:r>
      <w:r w:rsidR="00CF5EA0" w:rsidRPr="00A64073">
        <w:rPr>
          <w:highlight w:val="yellow"/>
          <w:lang w:eastAsia="ja-JP"/>
        </w:rPr>
        <w:t xml:space="preserve">channel </w:t>
      </w:r>
      <w:r w:rsidR="00F02B54" w:rsidRPr="00A64073">
        <w:rPr>
          <w:highlight w:val="yellow"/>
          <w:lang w:eastAsia="ja-JP"/>
        </w:rPr>
        <w:t>time-lapse</w:t>
      </w:r>
      <w:r w:rsidR="00BE14DF" w:rsidRPr="00A64073">
        <w:rPr>
          <w:highlight w:val="yellow"/>
          <w:lang w:eastAsia="ja-JP"/>
        </w:rPr>
        <w:t xml:space="preserve"> </w:t>
      </w:r>
      <w:r w:rsidR="00C517AE" w:rsidRPr="00A64073">
        <w:rPr>
          <w:highlight w:val="yellow"/>
          <w:lang w:eastAsia="ja-JP"/>
        </w:rPr>
        <w:t xml:space="preserve">RGB image </w:t>
      </w:r>
      <w:r w:rsidR="00F02B54" w:rsidRPr="00A64073">
        <w:rPr>
          <w:highlight w:val="yellow"/>
          <w:lang w:eastAsia="ja-JP"/>
        </w:rPr>
        <w:lastRenderedPageBreak/>
        <w:t>stack</w:t>
      </w:r>
      <w:r w:rsidR="00C517AE" w:rsidRPr="00A64073">
        <w:rPr>
          <w:highlight w:val="yellow"/>
          <w:lang w:eastAsia="ja-JP"/>
        </w:rPr>
        <w:t>s</w:t>
      </w:r>
      <w:r w:rsidR="00A81348" w:rsidRPr="00A64073">
        <w:rPr>
          <w:highlight w:val="yellow"/>
          <w:lang w:eastAsia="ja-JP"/>
        </w:rPr>
        <w:t xml:space="preserve"> and save the</w:t>
      </w:r>
      <w:r w:rsidR="00C517AE" w:rsidRPr="00A64073">
        <w:rPr>
          <w:highlight w:val="yellow"/>
          <w:lang w:eastAsia="ja-JP"/>
        </w:rPr>
        <w:t xml:space="preserve">se images </w:t>
      </w:r>
      <w:r w:rsidR="00DA4C78" w:rsidRPr="00A64073">
        <w:rPr>
          <w:highlight w:val="yellow"/>
          <w:lang w:eastAsia="ja-JP"/>
        </w:rPr>
        <w:t>as</w:t>
      </w:r>
      <w:r w:rsidR="00C517AE" w:rsidRPr="00A64073">
        <w:rPr>
          <w:highlight w:val="yellow"/>
          <w:lang w:eastAsia="ja-JP"/>
        </w:rPr>
        <w:t xml:space="preserve"> tiff f</w:t>
      </w:r>
      <w:r w:rsidR="00DA4C78" w:rsidRPr="00A64073">
        <w:rPr>
          <w:highlight w:val="yellow"/>
          <w:lang w:eastAsia="ja-JP"/>
        </w:rPr>
        <w:t>iles</w:t>
      </w:r>
      <w:r w:rsidR="004F67DA" w:rsidRPr="00A64073">
        <w:rPr>
          <w:highlight w:val="yellow"/>
          <w:lang w:eastAsia="ja-JP"/>
        </w:rPr>
        <w:t>.</w:t>
      </w:r>
    </w:p>
    <w:p w14:paraId="5D68918A" w14:textId="56251C7A" w:rsidR="00C82252" w:rsidRPr="00A64073" w:rsidRDefault="00C82252" w:rsidP="00A64073">
      <w:pPr>
        <w:pBdr>
          <w:top w:val="nil"/>
          <w:left w:val="nil"/>
          <w:bottom w:val="nil"/>
          <w:right w:val="nil"/>
          <w:between w:val="nil"/>
        </w:pBdr>
        <w:rPr>
          <w:lang w:eastAsia="ja-JP"/>
        </w:rPr>
      </w:pPr>
    </w:p>
    <w:p w14:paraId="68C26802" w14:textId="74B76FFE" w:rsidR="00C82252" w:rsidRPr="00A64073" w:rsidRDefault="00C23DD4">
      <w:pPr>
        <w:pBdr>
          <w:top w:val="nil"/>
          <w:left w:val="nil"/>
          <w:bottom w:val="nil"/>
          <w:right w:val="nil"/>
          <w:between w:val="nil"/>
        </w:pBdr>
        <w:rPr>
          <w:lang w:eastAsia="ja-JP"/>
        </w:rPr>
      </w:pPr>
      <w:r w:rsidRPr="00A64073">
        <w:rPr>
          <w:lang w:eastAsia="ja-JP"/>
        </w:rPr>
        <w:t>NOTE</w:t>
      </w:r>
      <w:r w:rsidR="00C82252" w:rsidRPr="00A64073">
        <w:rPr>
          <w:lang w:eastAsia="ja-JP"/>
        </w:rPr>
        <w:t xml:space="preserve">: </w:t>
      </w:r>
      <w:r w:rsidR="00DA4C78" w:rsidRPr="00A64073">
        <w:rPr>
          <w:lang w:eastAsia="ja-JP"/>
        </w:rPr>
        <w:t>It is critical that i</w:t>
      </w:r>
      <w:r w:rsidR="00C517AE" w:rsidRPr="00A64073">
        <w:rPr>
          <w:lang w:eastAsia="ja-JP"/>
        </w:rPr>
        <w:t>nvestigators</w:t>
      </w:r>
      <w:r w:rsidR="00C82252" w:rsidRPr="00A64073">
        <w:rPr>
          <w:lang w:eastAsia="ja-JP"/>
        </w:rPr>
        <w:t xml:space="preserve"> also save</w:t>
      </w:r>
      <w:r w:rsidR="00DA4C78" w:rsidRPr="00A64073">
        <w:rPr>
          <w:lang w:eastAsia="ja-JP"/>
        </w:rPr>
        <w:t xml:space="preserve"> the</w:t>
      </w:r>
      <w:r w:rsidR="00C82252" w:rsidRPr="00A64073">
        <w:rPr>
          <w:lang w:eastAsia="ja-JP"/>
        </w:rPr>
        <w:t xml:space="preserve"> raw data. </w:t>
      </w:r>
    </w:p>
    <w:p w14:paraId="657BB067" w14:textId="77777777" w:rsidR="00C82252" w:rsidRPr="00A64073" w:rsidRDefault="00C82252" w:rsidP="00A64073">
      <w:pPr>
        <w:pBdr>
          <w:top w:val="nil"/>
          <w:left w:val="nil"/>
          <w:bottom w:val="nil"/>
          <w:right w:val="nil"/>
          <w:between w:val="nil"/>
        </w:pBdr>
        <w:rPr>
          <w:lang w:eastAsia="ja-JP"/>
        </w:rPr>
      </w:pPr>
    </w:p>
    <w:p w14:paraId="348AFB67" w14:textId="562E0BC7" w:rsidR="00195746" w:rsidRPr="00A64073" w:rsidRDefault="00195746" w:rsidP="00A64073">
      <w:pPr>
        <w:pStyle w:val="ListParagraph"/>
        <w:numPr>
          <w:ilvl w:val="0"/>
          <w:numId w:val="27"/>
        </w:numPr>
        <w:pBdr>
          <w:top w:val="nil"/>
          <w:left w:val="nil"/>
          <w:bottom w:val="nil"/>
          <w:right w:val="nil"/>
          <w:between w:val="nil"/>
        </w:pBdr>
        <w:ind w:leftChars="0" w:left="0" w:firstLine="0"/>
        <w:rPr>
          <w:highlight w:val="yellow"/>
          <w:lang w:eastAsia="ja-JP"/>
        </w:rPr>
      </w:pPr>
      <w:r w:rsidRPr="00A64073">
        <w:rPr>
          <w:highlight w:val="yellow"/>
          <w:lang w:eastAsia="ja-JP"/>
        </w:rPr>
        <w:t>Apply 100</w:t>
      </w:r>
      <w:r w:rsidRPr="00C66A77">
        <w:rPr>
          <w:highlight w:val="yellow"/>
          <w:lang w:eastAsia="ja-JP"/>
        </w:rPr>
        <w:t xml:space="preserve"> </w:t>
      </w:r>
      <w:r w:rsidR="00C66A77" w:rsidRPr="00C66A77">
        <w:rPr>
          <w:highlight w:val="yellow"/>
          <w:lang w:eastAsia="ja-JP"/>
        </w:rPr>
        <w:t>µ</w:t>
      </w:r>
      <w:r w:rsidRPr="00C66A77">
        <w:rPr>
          <w:highlight w:val="yellow"/>
          <w:lang w:eastAsia="ja-JP"/>
        </w:rPr>
        <w:t xml:space="preserve">L </w:t>
      </w:r>
      <w:r w:rsidRPr="00A64073">
        <w:rPr>
          <w:highlight w:val="yellow"/>
          <w:lang w:eastAsia="ja-JP"/>
        </w:rPr>
        <w:t>of 10% (w/v) sodium dodecyl sulfate</w:t>
      </w:r>
      <w:r w:rsidR="00C517AE" w:rsidRPr="00A64073">
        <w:rPr>
          <w:highlight w:val="yellow"/>
          <w:lang w:eastAsia="ja-JP"/>
        </w:rPr>
        <w:t xml:space="preserve"> (SDS), di</w:t>
      </w:r>
      <w:r w:rsidR="0027314B" w:rsidRPr="00A64073">
        <w:rPr>
          <w:highlight w:val="yellow"/>
          <w:lang w:eastAsia="ja-JP"/>
        </w:rPr>
        <w:t>ssolved</w:t>
      </w:r>
      <w:r w:rsidR="00C517AE" w:rsidRPr="00A64073">
        <w:rPr>
          <w:highlight w:val="yellow"/>
          <w:lang w:eastAsia="ja-JP"/>
        </w:rPr>
        <w:t xml:space="preserve"> in distilled</w:t>
      </w:r>
      <w:r w:rsidRPr="00A64073">
        <w:rPr>
          <w:highlight w:val="yellow"/>
          <w:lang w:eastAsia="ja-JP"/>
        </w:rPr>
        <w:t xml:space="preserve"> </w:t>
      </w:r>
      <w:r w:rsidR="002A0802" w:rsidRPr="00A64073">
        <w:rPr>
          <w:highlight w:val="yellow"/>
          <w:lang w:eastAsia="ja-JP"/>
        </w:rPr>
        <w:t>H</w:t>
      </w:r>
      <w:r w:rsidR="002A0802" w:rsidRPr="00A64073">
        <w:rPr>
          <w:highlight w:val="yellow"/>
          <w:vertAlign w:val="subscript"/>
          <w:lang w:eastAsia="ja-JP"/>
        </w:rPr>
        <w:t>2</w:t>
      </w:r>
      <w:r w:rsidR="002A0802" w:rsidRPr="00A64073">
        <w:rPr>
          <w:highlight w:val="yellow"/>
          <w:lang w:eastAsia="ja-JP"/>
        </w:rPr>
        <w:t>O</w:t>
      </w:r>
      <w:r w:rsidR="00C517AE" w:rsidRPr="00A64073">
        <w:rPr>
          <w:highlight w:val="yellow"/>
          <w:lang w:eastAsia="ja-JP"/>
        </w:rPr>
        <w:t>,</w:t>
      </w:r>
      <w:r w:rsidRPr="00A64073">
        <w:rPr>
          <w:highlight w:val="yellow"/>
          <w:lang w:eastAsia="ja-JP"/>
        </w:rPr>
        <w:t xml:space="preserve"> to the </w:t>
      </w:r>
      <w:r w:rsidR="0097438C" w:rsidRPr="00A64073">
        <w:rPr>
          <w:highlight w:val="yellow"/>
          <w:lang w:eastAsia="ja-JP"/>
        </w:rPr>
        <w:t>glass-bottom</w:t>
      </w:r>
      <w:r w:rsidRPr="00A64073">
        <w:rPr>
          <w:highlight w:val="yellow"/>
          <w:lang w:eastAsia="ja-JP"/>
        </w:rPr>
        <w:t xml:space="preserve"> dish to </w:t>
      </w:r>
      <w:r w:rsidR="0005649E" w:rsidRPr="00A64073">
        <w:rPr>
          <w:highlight w:val="yellow"/>
          <w:lang w:eastAsia="ja-JP"/>
        </w:rPr>
        <w:t>relax</w:t>
      </w:r>
      <w:r w:rsidR="00DA4C78" w:rsidRPr="00A64073">
        <w:rPr>
          <w:highlight w:val="yellow"/>
          <w:lang w:eastAsia="ja-JP"/>
        </w:rPr>
        <w:t xml:space="preserve"> the gel substrate by releasing neurons </w:t>
      </w:r>
      <w:r w:rsidR="00BE4018" w:rsidRPr="00A64073">
        <w:rPr>
          <w:highlight w:val="yellow"/>
          <w:lang w:eastAsia="ja-JP"/>
        </w:rPr>
        <w:t>f</w:t>
      </w:r>
      <w:r w:rsidR="00BE4018">
        <w:rPr>
          <w:highlight w:val="yellow"/>
          <w:lang w:eastAsia="ja-JP"/>
        </w:rPr>
        <w:t>ro</w:t>
      </w:r>
      <w:r w:rsidR="00BE4018" w:rsidRPr="00A64073">
        <w:rPr>
          <w:highlight w:val="yellow"/>
          <w:lang w:eastAsia="ja-JP"/>
        </w:rPr>
        <w:t xml:space="preserve">m </w:t>
      </w:r>
      <w:r w:rsidR="00DA4C78" w:rsidRPr="00A64073">
        <w:rPr>
          <w:highlight w:val="yellow"/>
          <w:lang w:eastAsia="ja-JP"/>
        </w:rPr>
        <w:t>the substrate</w:t>
      </w:r>
      <w:r w:rsidR="00C517AE" w:rsidRPr="00A64073">
        <w:rPr>
          <w:highlight w:val="yellow"/>
          <w:lang w:eastAsia="ja-JP"/>
        </w:rPr>
        <w:t>. I</w:t>
      </w:r>
      <w:r w:rsidR="009551F1" w:rsidRPr="00A64073">
        <w:rPr>
          <w:highlight w:val="yellow"/>
          <w:lang w:eastAsia="ja-JP"/>
        </w:rPr>
        <w:t xml:space="preserve">ncubate the dish </w:t>
      </w:r>
      <w:r w:rsidR="00C517AE" w:rsidRPr="00A64073">
        <w:rPr>
          <w:highlight w:val="yellow"/>
          <w:lang w:eastAsia="ja-JP"/>
        </w:rPr>
        <w:t xml:space="preserve">for 5 min </w:t>
      </w:r>
      <w:r w:rsidR="009551F1" w:rsidRPr="00A64073">
        <w:rPr>
          <w:highlight w:val="yellow"/>
          <w:lang w:eastAsia="ja-JP"/>
        </w:rPr>
        <w:t>at 37</w:t>
      </w:r>
      <w:r w:rsidR="009551F1" w:rsidRPr="00A64073">
        <w:rPr>
          <w:highlight w:val="yellow"/>
        </w:rPr>
        <w:t>°C to stabilize the temperature</w:t>
      </w:r>
      <w:r w:rsidR="00F00ACF" w:rsidRPr="00A64073">
        <w:rPr>
          <w:highlight w:val="yellow"/>
          <w:lang w:eastAsia="ja-JP"/>
        </w:rPr>
        <w:t>.</w:t>
      </w:r>
    </w:p>
    <w:p w14:paraId="62478187" w14:textId="11D19274" w:rsidR="009551F1" w:rsidRPr="00A64073" w:rsidRDefault="009551F1" w:rsidP="00A64073">
      <w:pPr>
        <w:pBdr>
          <w:top w:val="nil"/>
          <w:left w:val="nil"/>
          <w:bottom w:val="nil"/>
          <w:right w:val="nil"/>
          <w:between w:val="nil"/>
        </w:pBdr>
        <w:rPr>
          <w:lang w:eastAsia="ja-JP"/>
        </w:rPr>
      </w:pPr>
    </w:p>
    <w:p w14:paraId="2663DFE4" w14:textId="3E096EDE" w:rsidR="009551F1" w:rsidRPr="00A64073" w:rsidRDefault="00C23DD4">
      <w:pPr>
        <w:pBdr>
          <w:top w:val="nil"/>
          <w:left w:val="nil"/>
          <w:bottom w:val="nil"/>
          <w:right w:val="nil"/>
          <w:between w:val="nil"/>
        </w:pBdr>
        <w:rPr>
          <w:lang w:eastAsia="ja-JP"/>
        </w:rPr>
      </w:pPr>
      <w:r w:rsidRPr="00A64073">
        <w:rPr>
          <w:lang w:eastAsia="ja-JP"/>
        </w:rPr>
        <w:t>NOTE</w:t>
      </w:r>
      <w:r w:rsidR="009551F1" w:rsidRPr="00A64073">
        <w:rPr>
          <w:lang w:eastAsia="ja-JP"/>
        </w:rPr>
        <w:t xml:space="preserve">: The image of the beads in </w:t>
      </w:r>
      <w:r w:rsidR="00C83D63" w:rsidRPr="00A64073">
        <w:rPr>
          <w:lang w:eastAsia="ja-JP"/>
        </w:rPr>
        <w:t xml:space="preserve">an </w:t>
      </w:r>
      <w:r w:rsidR="009551F1" w:rsidRPr="00A64073">
        <w:rPr>
          <w:lang w:eastAsia="ja-JP"/>
        </w:rPr>
        <w:t xml:space="preserve">unstrained substrate is used to reference </w:t>
      </w:r>
      <w:r w:rsidR="00C517AE" w:rsidRPr="00A64073">
        <w:rPr>
          <w:lang w:eastAsia="ja-JP"/>
        </w:rPr>
        <w:t xml:space="preserve">the </w:t>
      </w:r>
      <w:r w:rsidR="009551F1" w:rsidRPr="00A64073">
        <w:rPr>
          <w:lang w:eastAsia="ja-JP"/>
        </w:rPr>
        <w:t xml:space="preserve">original bead positions </w:t>
      </w:r>
      <w:r w:rsidR="00C517AE" w:rsidRPr="00A64073">
        <w:rPr>
          <w:lang w:eastAsia="ja-JP"/>
        </w:rPr>
        <w:t>during</w:t>
      </w:r>
      <w:r w:rsidR="009551F1" w:rsidRPr="00A64073">
        <w:rPr>
          <w:lang w:eastAsia="ja-JP"/>
        </w:rPr>
        <w:t xml:space="preserve"> traction force analysis (</w:t>
      </w:r>
      <w:r w:rsidR="009551F1" w:rsidRPr="00A64073">
        <w:rPr>
          <w:b/>
          <w:lang w:eastAsia="ja-JP"/>
        </w:rPr>
        <w:t>Figure 6C</w:t>
      </w:r>
      <w:r w:rsidR="009551F1" w:rsidRPr="00A64073">
        <w:rPr>
          <w:lang w:eastAsia="ja-JP"/>
        </w:rPr>
        <w:t xml:space="preserve">). </w:t>
      </w:r>
      <w:bookmarkStart w:id="10" w:name="_Hlk83823754"/>
      <w:r w:rsidR="00C517AE" w:rsidRPr="00A64073">
        <w:rPr>
          <w:lang w:eastAsia="ja-JP"/>
        </w:rPr>
        <w:t xml:space="preserve">Application of </w:t>
      </w:r>
      <w:r w:rsidR="009551F1" w:rsidRPr="00A64073">
        <w:rPr>
          <w:lang w:eastAsia="ja-JP"/>
        </w:rPr>
        <w:t>SDS solution</w:t>
      </w:r>
      <w:bookmarkEnd w:id="10"/>
      <w:r w:rsidR="00C517AE" w:rsidRPr="00A64073">
        <w:rPr>
          <w:lang w:eastAsia="ja-JP"/>
        </w:rPr>
        <w:t xml:space="preserve"> alter</w:t>
      </w:r>
      <w:r w:rsidR="009551F1" w:rsidRPr="00A64073">
        <w:rPr>
          <w:lang w:eastAsia="ja-JP"/>
        </w:rPr>
        <w:t xml:space="preserve">s the </w:t>
      </w:r>
      <w:proofErr w:type="spellStart"/>
      <w:r w:rsidR="009551F1" w:rsidRPr="00A64073">
        <w:rPr>
          <w:lang w:eastAsia="ja-JP"/>
        </w:rPr>
        <w:t>xyz</w:t>
      </w:r>
      <w:proofErr w:type="spellEnd"/>
      <w:r w:rsidR="00C517AE" w:rsidRPr="00A64073">
        <w:rPr>
          <w:lang w:eastAsia="ja-JP"/>
        </w:rPr>
        <w:t>-</w:t>
      </w:r>
      <w:r w:rsidR="009551F1" w:rsidRPr="00A64073">
        <w:rPr>
          <w:lang w:eastAsia="ja-JP"/>
        </w:rPr>
        <w:t>positions</w:t>
      </w:r>
      <w:r w:rsidR="00DA4C78" w:rsidRPr="00A64073">
        <w:rPr>
          <w:lang w:eastAsia="ja-JP"/>
        </w:rPr>
        <w:t xml:space="preserve"> </w:t>
      </w:r>
      <w:r w:rsidR="009551F1" w:rsidRPr="00A64073">
        <w:rPr>
          <w:lang w:eastAsia="ja-JP"/>
        </w:rPr>
        <w:t xml:space="preserve">due to thermal change in the incubator and relaxation of the cell-induced deformation. </w:t>
      </w:r>
      <w:r w:rsidR="00313C93" w:rsidRPr="00A64073">
        <w:rPr>
          <w:lang w:eastAsia="ja-JP"/>
        </w:rPr>
        <w:t>I</w:t>
      </w:r>
      <w:r w:rsidR="00C517AE" w:rsidRPr="00A64073">
        <w:rPr>
          <w:lang w:eastAsia="ja-JP"/>
        </w:rPr>
        <w:t>nvestigator</w:t>
      </w:r>
      <w:r w:rsidR="009551F1" w:rsidRPr="00A64073">
        <w:rPr>
          <w:lang w:eastAsia="ja-JP"/>
        </w:rPr>
        <w:t>s</w:t>
      </w:r>
      <w:r w:rsidR="00C83D63" w:rsidRPr="00A64073">
        <w:rPr>
          <w:lang w:eastAsia="ja-JP"/>
        </w:rPr>
        <w:t>, therefore,</w:t>
      </w:r>
      <w:r w:rsidR="00313C93" w:rsidRPr="00A64073">
        <w:rPr>
          <w:lang w:eastAsia="ja-JP"/>
        </w:rPr>
        <w:t xml:space="preserve"> </w:t>
      </w:r>
      <w:r w:rsidR="009551F1" w:rsidRPr="00A64073">
        <w:rPr>
          <w:lang w:eastAsia="ja-JP"/>
        </w:rPr>
        <w:t>need to correct the foc</w:t>
      </w:r>
      <w:r w:rsidR="00C517AE" w:rsidRPr="00A64073">
        <w:rPr>
          <w:lang w:eastAsia="ja-JP"/>
        </w:rPr>
        <w:t>al</w:t>
      </w:r>
      <w:r w:rsidR="009551F1" w:rsidRPr="00A64073">
        <w:rPr>
          <w:lang w:eastAsia="ja-JP"/>
        </w:rPr>
        <w:t xml:space="preserve"> plane and </w:t>
      </w:r>
      <w:r w:rsidR="00C76243" w:rsidRPr="00A64073">
        <w:t>x–y</w:t>
      </w:r>
      <w:r w:rsidR="009551F1" w:rsidRPr="00A64073">
        <w:rPr>
          <w:lang w:eastAsia="ja-JP"/>
        </w:rPr>
        <w:t xml:space="preserve"> position. </w:t>
      </w:r>
    </w:p>
    <w:p w14:paraId="2FEC1E6B" w14:textId="77777777" w:rsidR="009551F1" w:rsidRPr="00A64073" w:rsidRDefault="009551F1" w:rsidP="00A64073">
      <w:pPr>
        <w:pBdr>
          <w:top w:val="nil"/>
          <w:left w:val="nil"/>
          <w:bottom w:val="nil"/>
          <w:right w:val="nil"/>
          <w:between w:val="nil"/>
        </w:pBdr>
        <w:rPr>
          <w:lang w:eastAsia="ja-JP"/>
        </w:rPr>
      </w:pPr>
    </w:p>
    <w:p w14:paraId="2E9117FA" w14:textId="4BCC85F7" w:rsidR="00F00ACF" w:rsidRPr="00A64073" w:rsidRDefault="00CD6E07" w:rsidP="00A64073">
      <w:pPr>
        <w:pStyle w:val="ListParagraph"/>
        <w:numPr>
          <w:ilvl w:val="0"/>
          <w:numId w:val="27"/>
        </w:numPr>
        <w:pBdr>
          <w:top w:val="nil"/>
          <w:left w:val="nil"/>
          <w:bottom w:val="nil"/>
          <w:right w:val="nil"/>
          <w:between w:val="nil"/>
        </w:pBdr>
        <w:ind w:leftChars="0" w:left="0" w:firstLine="0"/>
        <w:rPr>
          <w:highlight w:val="yellow"/>
          <w:lang w:eastAsia="ja-JP"/>
        </w:rPr>
      </w:pPr>
      <w:r w:rsidRPr="00A64073">
        <w:rPr>
          <w:highlight w:val="yellow"/>
          <w:lang w:eastAsia="ja-JP"/>
        </w:rPr>
        <w:t>F</w:t>
      </w:r>
      <w:r w:rsidR="00F04EE2" w:rsidRPr="00A64073">
        <w:rPr>
          <w:highlight w:val="yellow"/>
          <w:lang w:eastAsia="ja-JP"/>
        </w:rPr>
        <w:t>ocus on the gel surface</w:t>
      </w:r>
      <w:r w:rsidRPr="00A64073">
        <w:rPr>
          <w:highlight w:val="yellow"/>
          <w:lang w:eastAsia="ja-JP"/>
        </w:rPr>
        <w:t>, and a</w:t>
      </w:r>
      <w:r w:rsidR="00195746" w:rsidRPr="00A64073">
        <w:rPr>
          <w:highlight w:val="yellow"/>
          <w:lang w:eastAsia="ja-JP"/>
        </w:rPr>
        <w:t>cquire</w:t>
      </w:r>
      <w:r w:rsidR="00531CEA" w:rsidRPr="00A64073">
        <w:rPr>
          <w:highlight w:val="yellow"/>
          <w:lang w:eastAsia="ja-JP"/>
        </w:rPr>
        <w:t xml:space="preserve"> </w:t>
      </w:r>
      <w:r w:rsidR="008F59A5" w:rsidRPr="00A64073">
        <w:rPr>
          <w:highlight w:val="yellow"/>
          <w:lang w:eastAsia="ja-JP"/>
        </w:rPr>
        <w:t>an image of the beads in</w:t>
      </w:r>
      <w:r w:rsidR="00B478D6" w:rsidRPr="00A64073">
        <w:rPr>
          <w:highlight w:val="yellow"/>
          <w:lang w:eastAsia="ja-JP"/>
        </w:rPr>
        <w:t xml:space="preserve"> </w:t>
      </w:r>
      <w:r w:rsidR="00C83D63" w:rsidRPr="00A64073">
        <w:rPr>
          <w:highlight w:val="yellow"/>
          <w:lang w:eastAsia="ja-JP"/>
        </w:rPr>
        <w:t xml:space="preserve">the </w:t>
      </w:r>
      <w:r w:rsidR="00A81348" w:rsidRPr="00A64073">
        <w:rPr>
          <w:highlight w:val="yellow"/>
          <w:lang w:eastAsia="ja-JP"/>
        </w:rPr>
        <w:t>unstrained substrate</w:t>
      </w:r>
      <w:r w:rsidR="0096750F" w:rsidRPr="00A64073">
        <w:rPr>
          <w:highlight w:val="yellow"/>
          <w:lang w:eastAsia="ja-JP"/>
        </w:rPr>
        <w:t xml:space="preserve"> (</w:t>
      </w:r>
      <w:r w:rsidR="0096750F" w:rsidRPr="00A64073">
        <w:rPr>
          <w:b/>
          <w:highlight w:val="yellow"/>
          <w:lang w:eastAsia="ja-JP"/>
        </w:rPr>
        <w:t>Figure 6B</w:t>
      </w:r>
      <w:r w:rsidR="0096750F" w:rsidRPr="00A64073">
        <w:rPr>
          <w:highlight w:val="yellow"/>
          <w:lang w:eastAsia="ja-JP"/>
        </w:rPr>
        <w:t>)</w:t>
      </w:r>
      <w:r w:rsidR="00195746" w:rsidRPr="00A64073">
        <w:rPr>
          <w:highlight w:val="yellow"/>
          <w:lang w:eastAsia="ja-JP"/>
        </w:rPr>
        <w:t>.</w:t>
      </w:r>
    </w:p>
    <w:p w14:paraId="2BFF73E6" w14:textId="6A436489" w:rsidR="00D34C99" w:rsidRPr="00A64073" w:rsidRDefault="00D34C99" w:rsidP="00A64073">
      <w:pPr>
        <w:pStyle w:val="ListParagraph"/>
        <w:pBdr>
          <w:top w:val="nil"/>
          <w:left w:val="nil"/>
          <w:bottom w:val="nil"/>
          <w:right w:val="nil"/>
          <w:between w:val="nil"/>
        </w:pBdr>
        <w:ind w:leftChars="0" w:left="0"/>
        <w:rPr>
          <w:lang w:eastAsia="ja-JP"/>
        </w:rPr>
      </w:pPr>
    </w:p>
    <w:p w14:paraId="3674CD5D" w14:textId="7C5A0933" w:rsidR="00D34C99" w:rsidRPr="00A64073" w:rsidRDefault="00DA4C78" w:rsidP="00A64073">
      <w:pPr>
        <w:pStyle w:val="ListParagraph"/>
        <w:numPr>
          <w:ilvl w:val="0"/>
          <w:numId w:val="27"/>
        </w:numPr>
        <w:pBdr>
          <w:top w:val="nil"/>
          <w:left w:val="nil"/>
          <w:bottom w:val="nil"/>
          <w:right w:val="nil"/>
          <w:between w:val="nil"/>
        </w:pBdr>
        <w:ind w:leftChars="0" w:left="0" w:firstLine="0"/>
        <w:rPr>
          <w:highlight w:val="yellow"/>
          <w:lang w:eastAsia="ja-JP"/>
        </w:rPr>
      </w:pPr>
      <w:r w:rsidRPr="00A64073">
        <w:rPr>
          <w:highlight w:val="yellow"/>
          <w:lang w:eastAsia="ja-JP"/>
        </w:rPr>
        <w:t>P</w:t>
      </w:r>
      <w:r w:rsidR="00B365A0" w:rsidRPr="00A64073">
        <w:rPr>
          <w:highlight w:val="yellow"/>
          <w:lang w:eastAsia="ja-JP"/>
        </w:rPr>
        <w:t xml:space="preserve">roduce </w:t>
      </w:r>
      <w:r w:rsidRPr="00A64073">
        <w:rPr>
          <w:highlight w:val="yellow"/>
          <w:lang w:eastAsia="ja-JP"/>
        </w:rPr>
        <w:t>a single-channel RGB i</w:t>
      </w:r>
      <w:r w:rsidR="0031586F" w:rsidRPr="00A64073">
        <w:rPr>
          <w:highlight w:val="yellow"/>
          <w:lang w:eastAsia="ja-JP"/>
        </w:rPr>
        <w:t xml:space="preserve">mage of the </w:t>
      </w:r>
      <w:r w:rsidR="00A81348" w:rsidRPr="00A64073">
        <w:rPr>
          <w:highlight w:val="yellow"/>
          <w:lang w:eastAsia="ja-JP"/>
        </w:rPr>
        <w:t>bead</w:t>
      </w:r>
      <w:r w:rsidRPr="00A64073">
        <w:rPr>
          <w:highlight w:val="yellow"/>
          <w:lang w:eastAsia="ja-JP"/>
        </w:rPr>
        <w:t>s</w:t>
      </w:r>
      <w:r w:rsidR="00B365A0" w:rsidRPr="00A64073">
        <w:rPr>
          <w:highlight w:val="yellow"/>
          <w:lang w:eastAsia="ja-JP"/>
        </w:rPr>
        <w:t xml:space="preserve"> </w:t>
      </w:r>
      <w:r w:rsidR="0031586F" w:rsidRPr="00A64073">
        <w:rPr>
          <w:highlight w:val="yellow"/>
          <w:lang w:eastAsia="ja-JP"/>
        </w:rPr>
        <w:t xml:space="preserve">in </w:t>
      </w:r>
      <w:r w:rsidR="00C83D63" w:rsidRPr="00A64073">
        <w:rPr>
          <w:highlight w:val="yellow"/>
          <w:lang w:eastAsia="ja-JP"/>
        </w:rPr>
        <w:t xml:space="preserve">the </w:t>
      </w:r>
      <w:r w:rsidR="0031586F" w:rsidRPr="00A64073">
        <w:rPr>
          <w:highlight w:val="yellow"/>
          <w:lang w:eastAsia="ja-JP"/>
        </w:rPr>
        <w:t>unstrained substrate</w:t>
      </w:r>
      <w:r w:rsidR="00A81348" w:rsidRPr="00A64073">
        <w:rPr>
          <w:highlight w:val="yellow"/>
          <w:lang w:eastAsia="ja-JP"/>
        </w:rPr>
        <w:t xml:space="preserve">, and save </w:t>
      </w:r>
      <w:r w:rsidRPr="00A64073">
        <w:rPr>
          <w:highlight w:val="yellow"/>
          <w:lang w:eastAsia="ja-JP"/>
        </w:rPr>
        <w:t>this image as a tiff file</w:t>
      </w:r>
      <w:r w:rsidR="00D34C99" w:rsidRPr="00A64073">
        <w:rPr>
          <w:highlight w:val="yellow"/>
          <w:lang w:eastAsia="ja-JP"/>
        </w:rPr>
        <w:t>.</w:t>
      </w:r>
    </w:p>
    <w:p w14:paraId="7E797172" w14:textId="77777777" w:rsidR="00CD6E07" w:rsidRPr="00A64073" w:rsidRDefault="00CD6E07" w:rsidP="00A64073">
      <w:pPr>
        <w:pStyle w:val="ListParagraph"/>
        <w:pBdr>
          <w:top w:val="nil"/>
          <w:left w:val="nil"/>
          <w:bottom w:val="nil"/>
          <w:right w:val="nil"/>
          <w:between w:val="nil"/>
        </w:pBdr>
        <w:ind w:leftChars="0" w:left="0"/>
        <w:rPr>
          <w:lang w:eastAsia="ja-JP"/>
        </w:rPr>
      </w:pPr>
    </w:p>
    <w:p w14:paraId="7E71F376" w14:textId="2D565B12" w:rsidR="00DA4381" w:rsidRPr="00A64073" w:rsidRDefault="00F04EE2" w:rsidP="00A64073">
      <w:pPr>
        <w:pStyle w:val="ListParagraph"/>
        <w:numPr>
          <w:ilvl w:val="0"/>
          <w:numId w:val="27"/>
        </w:numPr>
        <w:pBdr>
          <w:top w:val="nil"/>
          <w:left w:val="nil"/>
          <w:bottom w:val="nil"/>
          <w:right w:val="nil"/>
          <w:between w:val="nil"/>
        </w:pBdr>
        <w:ind w:leftChars="0" w:left="0" w:firstLine="0"/>
        <w:rPr>
          <w:lang w:eastAsia="ja-JP"/>
        </w:rPr>
      </w:pPr>
      <w:r w:rsidRPr="00A64073">
        <w:rPr>
          <w:lang w:eastAsia="ja-JP"/>
        </w:rPr>
        <w:t xml:space="preserve"> Correction of </w:t>
      </w:r>
      <w:r w:rsidR="00313C93" w:rsidRPr="00A64073">
        <w:rPr>
          <w:lang w:eastAsia="ja-JP"/>
        </w:rPr>
        <w:t xml:space="preserve">the </w:t>
      </w:r>
      <w:r w:rsidR="00C76243" w:rsidRPr="00A64073">
        <w:t>x–y</w:t>
      </w:r>
      <w:r w:rsidR="00610C43" w:rsidRPr="00A64073">
        <w:rPr>
          <w:lang w:eastAsia="ja-JP"/>
        </w:rPr>
        <w:t xml:space="preserve"> position of </w:t>
      </w:r>
      <w:r w:rsidRPr="00A64073">
        <w:rPr>
          <w:lang w:eastAsia="ja-JP"/>
        </w:rPr>
        <w:t xml:space="preserve">the </w:t>
      </w:r>
      <w:r w:rsidR="00610C43" w:rsidRPr="00A64073">
        <w:rPr>
          <w:lang w:eastAsia="ja-JP"/>
        </w:rPr>
        <w:t xml:space="preserve">bead </w:t>
      </w:r>
      <w:r w:rsidRPr="00A64073">
        <w:rPr>
          <w:lang w:eastAsia="ja-JP"/>
        </w:rPr>
        <w:t xml:space="preserve">image in </w:t>
      </w:r>
      <w:r w:rsidR="00C83D63" w:rsidRPr="00A64073">
        <w:rPr>
          <w:lang w:eastAsia="ja-JP"/>
        </w:rPr>
        <w:t xml:space="preserve">the </w:t>
      </w:r>
      <w:r w:rsidRPr="00A64073">
        <w:rPr>
          <w:lang w:eastAsia="ja-JP"/>
        </w:rPr>
        <w:t>unstrained substrate using Fiji</w:t>
      </w:r>
    </w:p>
    <w:p w14:paraId="7A42BCDC" w14:textId="77777777" w:rsidR="00DA4381" w:rsidRPr="00A64073" w:rsidRDefault="00DA4381" w:rsidP="00A64073">
      <w:pPr>
        <w:pStyle w:val="ListParagraph"/>
        <w:pBdr>
          <w:top w:val="nil"/>
          <w:left w:val="nil"/>
          <w:bottom w:val="nil"/>
          <w:right w:val="nil"/>
          <w:between w:val="nil"/>
        </w:pBdr>
        <w:ind w:leftChars="0" w:left="0"/>
        <w:rPr>
          <w:lang w:eastAsia="ja-JP"/>
        </w:rPr>
      </w:pPr>
    </w:p>
    <w:p w14:paraId="7F462F95" w14:textId="2E5D2B78" w:rsidR="004F67DA" w:rsidRPr="00A64073" w:rsidRDefault="00313C93" w:rsidP="00A64073">
      <w:pPr>
        <w:pStyle w:val="ListParagraph"/>
        <w:numPr>
          <w:ilvl w:val="2"/>
          <w:numId w:val="45"/>
        </w:numPr>
        <w:pBdr>
          <w:top w:val="nil"/>
          <w:left w:val="nil"/>
          <w:bottom w:val="nil"/>
          <w:right w:val="nil"/>
          <w:between w:val="nil"/>
        </w:pBdr>
        <w:ind w:leftChars="0" w:left="0" w:firstLine="0"/>
        <w:rPr>
          <w:lang w:eastAsia="ja-JP"/>
        </w:rPr>
      </w:pPr>
      <w:r w:rsidRPr="00A64073">
        <w:rPr>
          <w:lang w:eastAsia="ja-JP"/>
        </w:rPr>
        <w:t>In Fiji, o</w:t>
      </w:r>
      <w:r w:rsidR="00766888" w:rsidRPr="00A64073">
        <w:rPr>
          <w:lang w:eastAsia="ja-JP"/>
        </w:rPr>
        <w:t xml:space="preserve">pen </w:t>
      </w:r>
      <w:r w:rsidR="00610C43" w:rsidRPr="00A64073">
        <w:rPr>
          <w:lang w:eastAsia="ja-JP"/>
        </w:rPr>
        <w:t xml:space="preserve">the bead image in </w:t>
      </w:r>
      <w:r w:rsidR="00C83D63" w:rsidRPr="00A64073">
        <w:rPr>
          <w:lang w:eastAsia="ja-JP"/>
        </w:rPr>
        <w:t xml:space="preserve">the </w:t>
      </w:r>
      <w:r w:rsidR="00610C43" w:rsidRPr="00A64073">
        <w:rPr>
          <w:lang w:eastAsia="ja-JP"/>
        </w:rPr>
        <w:t>unstrained substrate and the time-lapse stack image of fluorescent beads.</w:t>
      </w:r>
    </w:p>
    <w:p w14:paraId="5158E43E" w14:textId="77777777" w:rsidR="005E3F21" w:rsidRPr="00A64073" w:rsidRDefault="005E3F21" w:rsidP="00A64073">
      <w:pPr>
        <w:pStyle w:val="ListParagraph"/>
        <w:pBdr>
          <w:top w:val="nil"/>
          <w:left w:val="nil"/>
          <w:bottom w:val="nil"/>
          <w:right w:val="nil"/>
          <w:between w:val="nil"/>
        </w:pBdr>
        <w:ind w:leftChars="0" w:left="0"/>
        <w:rPr>
          <w:lang w:eastAsia="ja-JP"/>
        </w:rPr>
      </w:pPr>
    </w:p>
    <w:p w14:paraId="7B49DFD8" w14:textId="7A1FF9D2" w:rsidR="00A5702A" w:rsidRPr="00A64073" w:rsidRDefault="00A5702A" w:rsidP="00A64073">
      <w:pPr>
        <w:pStyle w:val="ListParagraph"/>
        <w:numPr>
          <w:ilvl w:val="2"/>
          <w:numId w:val="45"/>
        </w:numPr>
        <w:pBdr>
          <w:top w:val="nil"/>
          <w:left w:val="nil"/>
          <w:bottom w:val="nil"/>
          <w:right w:val="nil"/>
          <w:between w:val="nil"/>
        </w:pBdr>
        <w:ind w:leftChars="0" w:left="0" w:firstLine="0"/>
        <w:rPr>
          <w:lang w:eastAsia="ja-JP"/>
        </w:rPr>
      </w:pPr>
      <w:r w:rsidRPr="00A64073">
        <w:rPr>
          <w:lang w:eastAsia="ja-JP"/>
        </w:rPr>
        <w:t>Select</w:t>
      </w:r>
      <w:r w:rsidRPr="00A64073">
        <w:rPr>
          <w:b/>
          <w:lang w:eastAsia="ja-JP"/>
        </w:rPr>
        <w:t xml:space="preserve"> Image</w:t>
      </w:r>
      <w:r w:rsidR="00313C93" w:rsidRPr="00A64073">
        <w:rPr>
          <w:b/>
          <w:lang w:eastAsia="ja-JP"/>
        </w:rPr>
        <w:t xml:space="preserve"> </w:t>
      </w:r>
      <w:r w:rsidRPr="00A64073">
        <w:rPr>
          <w:bCs/>
          <w:lang w:eastAsia="ja-JP"/>
        </w:rPr>
        <w:t>&gt;</w:t>
      </w:r>
      <w:r w:rsidR="00313C93" w:rsidRPr="00A64073">
        <w:rPr>
          <w:b/>
          <w:lang w:eastAsia="ja-JP"/>
        </w:rPr>
        <w:t xml:space="preserve"> </w:t>
      </w:r>
      <w:r w:rsidRPr="00A64073">
        <w:rPr>
          <w:b/>
          <w:lang w:eastAsia="ja-JP"/>
        </w:rPr>
        <w:t>Stacks</w:t>
      </w:r>
      <w:r w:rsidR="00313C93" w:rsidRPr="00A64073">
        <w:rPr>
          <w:b/>
          <w:lang w:eastAsia="ja-JP"/>
        </w:rPr>
        <w:t xml:space="preserve"> </w:t>
      </w:r>
      <w:r w:rsidRPr="00A64073">
        <w:rPr>
          <w:bCs/>
          <w:lang w:eastAsia="ja-JP"/>
        </w:rPr>
        <w:t>&gt;</w:t>
      </w:r>
      <w:r w:rsidR="00313C93" w:rsidRPr="00A64073">
        <w:rPr>
          <w:b/>
          <w:lang w:eastAsia="ja-JP"/>
        </w:rPr>
        <w:t xml:space="preserve"> </w:t>
      </w:r>
      <w:r w:rsidRPr="00A64073">
        <w:rPr>
          <w:b/>
          <w:lang w:eastAsia="ja-JP"/>
        </w:rPr>
        <w:t>Tools</w:t>
      </w:r>
      <w:r w:rsidR="00313C93" w:rsidRPr="00A64073">
        <w:rPr>
          <w:b/>
          <w:lang w:eastAsia="ja-JP"/>
        </w:rPr>
        <w:t xml:space="preserve"> </w:t>
      </w:r>
      <w:r w:rsidRPr="00A64073">
        <w:rPr>
          <w:bCs/>
          <w:lang w:eastAsia="ja-JP"/>
        </w:rPr>
        <w:t>&gt;</w:t>
      </w:r>
      <w:r w:rsidR="00313C93" w:rsidRPr="00A64073">
        <w:rPr>
          <w:b/>
          <w:lang w:eastAsia="ja-JP"/>
        </w:rPr>
        <w:t xml:space="preserve"> </w:t>
      </w:r>
      <w:r w:rsidRPr="00A64073">
        <w:rPr>
          <w:b/>
          <w:lang w:eastAsia="ja-JP"/>
        </w:rPr>
        <w:t>Concatenate</w:t>
      </w:r>
      <w:r w:rsidR="00B17A98" w:rsidRPr="00A64073">
        <w:rPr>
          <w:lang w:eastAsia="ja-JP"/>
        </w:rPr>
        <w:t>. A</w:t>
      </w:r>
      <w:r w:rsidRPr="00A64073">
        <w:rPr>
          <w:lang w:eastAsia="ja-JP"/>
        </w:rPr>
        <w:t xml:space="preserve"> dialogue box </w:t>
      </w:r>
      <w:r w:rsidR="00266BFE" w:rsidRPr="00A64073">
        <w:rPr>
          <w:lang w:eastAsia="ja-JP"/>
        </w:rPr>
        <w:t xml:space="preserve">will </w:t>
      </w:r>
      <w:r w:rsidRPr="00A64073">
        <w:rPr>
          <w:lang w:eastAsia="ja-JP"/>
        </w:rPr>
        <w:t>appear on the screen (</w:t>
      </w:r>
      <w:r w:rsidRPr="00A64073">
        <w:rPr>
          <w:b/>
          <w:lang w:eastAsia="ja-JP"/>
        </w:rPr>
        <w:t>Figure 7A</w:t>
      </w:r>
      <w:r w:rsidRPr="00A64073">
        <w:rPr>
          <w:lang w:eastAsia="ja-JP"/>
        </w:rPr>
        <w:t>, 1).</w:t>
      </w:r>
    </w:p>
    <w:p w14:paraId="2A6EFDF1" w14:textId="77777777" w:rsidR="00A5702A" w:rsidRPr="00A64073" w:rsidRDefault="00A5702A" w:rsidP="00A64073">
      <w:pPr>
        <w:pStyle w:val="ListParagraph"/>
        <w:ind w:leftChars="0" w:left="0"/>
        <w:rPr>
          <w:lang w:eastAsia="ja-JP"/>
        </w:rPr>
      </w:pPr>
    </w:p>
    <w:p w14:paraId="3EE54CF1" w14:textId="7BCE2060" w:rsidR="00935CDD" w:rsidRPr="00A64073" w:rsidRDefault="00A5702A" w:rsidP="00A64073">
      <w:pPr>
        <w:pStyle w:val="ListParagraph"/>
        <w:numPr>
          <w:ilvl w:val="2"/>
          <w:numId w:val="45"/>
        </w:numPr>
        <w:pBdr>
          <w:top w:val="nil"/>
          <w:left w:val="nil"/>
          <w:bottom w:val="nil"/>
          <w:right w:val="nil"/>
          <w:between w:val="nil"/>
        </w:pBdr>
        <w:ind w:leftChars="0" w:left="0" w:firstLine="0"/>
        <w:rPr>
          <w:lang w:eastAsia="ja-JP"/>
        </w:rPr>
      </w:pPr>
      <w:r w:rsidRPr="00A64073">
        <w:rPr>
          <w:lang w:eastAsia="ja-JP"/>
        </w:rPr>
        <w:t xml:space="preserve">Select </w:t>
      </w:r>
      <w:r w:rsidR="003331F4" w:rsidRPr="00A64073">
        <w:rPr>
          <w:lang w:eastAsia="ja-JP"/>
        </w:rPr>
        <w:t xml:space="preserve">the </w:t>
      </w:r>
      <w:r w:rsidRPr="00A64073">
        <w:rPr>
          <w:lang w:eastAsia="ja-JP"/>
        </w:rPr>
        <w:t xml:space="preserve">bead image in </w:t>
      </w:r>
      <w:r w:rsidR="00C83D63" w:rsidRPr="00A64073">
        <w:rPr>
          <w:lang w:eastAsia="ja-JP"/>
        </w:rPr>
        <w:t xml:space="preserve">the </w:t>
      </w:r>
      <w:r w:rsidRPr="00A64073">
        <w:rPr>
          <w:lang w:eastAsia="ja-JP"/>
        </w:rPr>
        <w:t xml:space="preserve">unstrained substrate and the time-lapse stack image of fluorescent beads in </w:t>
      </w:r>
      <w:r w:rsidRPr="00A64073">
        <w:rPr>
          <w:b/>
          <w:lang w:eastAsia="ja-JP"/>
        </w:rPr>
        <w:t>Image1</w:t>
      </w:r>
      <w:r w:rsidRPr="00A64073">
        <w:rPr>
          <w:lang w:eastAsia="ja-JP"/>
        </w:rPr>
        <w:t xml:space="preserve"> and </w:t>
      </w:r>
      <w:r w:rsidR="00266BFE" w:rsidRPr="00A64073">
        <w:t>I</w:t>
      </w:r>
      <w:r w:rsidRPr="00A64073">
        <w:rPr>
          <w:b/>
          <w:lang w:eastAsia="ja-JP"/>
        </w:rPr>
        <w:t>mage2</w:t>
      </w:r>
      <w:r w:rsidRPr="00A64073">
        <w:t>, respectively</w:t>
      </w:r>
      <w:r w:rsidRPr="00A64073">
        <w:rPr>
          <w:lang w:eastAsia="ja-JP"/>
        </w:rPr>
        <w:t xml:space="preserve"> (</w:t>
      </w:r>
      <w:r w:rsidRPr="00A64073">
        <w:rPr>
          <w:b/>
          <w:lang w:eastAsia="ja-JP"/>
        </w:rPr>
        <w:t>Figure 7A</w:t>
      </w:r>
      <w:r w:rsidRPr="00A64073">
        <w:rPr>
          <w:lang w:eastAsia="ja-JP"/>
        </w:rPr>
        <w:t>, 2)</w:t>
      </w:r>
      <w:r w:rsidR="00935CDD" w:rsidRPr="00A64073">
        <w:rPr>
          <w:lang w:eastAsia="ja-JP"/>
        </w:rPr>
        <w:t>.</w:t>
      </w:r>
    </w:p>
    <w:p w14:paraId="59D405E3" w14:textId="34A068CC" w:rsidR="00935CDD" w:rsidRPr="00A64073" w:rsidRDefault="00935CDD" w:rsidP="00A64073">
      <w:pPr>
        <w:pStyle w:val="ListParagraph"/>
        <w:ind w:leftChars="0" w:left="0"/>
        <w:rPr>
          <w:lang w:eastAsia="ja-JP"/>
        </w:rPr>
      </w:pPr>
    </w:p>
    <w:p w14:paraId="423DD8B6" w14:textId="3CAF973C" w:rsidR="00A5702A" w:rsidRPr="00A64073" w:rsidRDefault="00935CDD" w:rsidP="00A64073">
      <w:pPr>
        <w:pStyle w:val="ListParagraph"/>
        <w:numPr>
          <w:ilvl w:val="2"/>
          <w:numId w:val="45"/>
        </w:numPr>
        <w:pBdr>
          <w:top w:val="nil"/>
          <w:left w:val="nil"/>
          <w:bottom w:val="nil"/>
          <w:right w:val="nil"/>
          <w:between w:val="nil"/>
        </w:pBdr>
        <w:ind w:leftChars="0" w:left="0" w:firstLine="0"/>
        <w:rPr>
          <w:lang w:eastAsia="ja-JP"/>
        </w:rPr>
      </w:pPr>
      <w:r w:rsidRPr="00A64073">
        <w:rPr>
          <w:lang w:eastAsia="ja-JP"/>
        </w:rPr>
        <w:t>Click</w:t>
      </w:r>
      <w:r w:rsidR="00C83D63" w:rsidRPr="00A64073">
        <w:rPr>
          <w:lang w:eastAsia="ja-JP"/>
        </w:rPr>
        <w:t xml:space="preserve"> on</w:t>
      </w:r>
      <w:r w:rsidRPr="00A64073">
        <w:rPr>
          <w:lang w:eastAsia="ja-JP"/>
        </w:rPr>
        <w:t xml:space="preserve"> </w:t>
      </w:r>
      <w:r w:rsidRPr="00A64073">
        <w:rPr>
          <w:b/>
          <w:lang w:eastAsia="ja-JP"/>
        </w:rPr>
        <w:t>OK</w:t>
      </w:r>
      <w:r w:rsidR="00266BFE" w:rsidRPr="00A64073">
        <w:rPr>
          <w:lang w:eastAsia="ja-JP"/>
        </w:rPr>
        <w:t>.</w:t>
      </w:r>
      <w:r w:rsidR="000F41A6" w:rsidRPr="00A64073">
        <w:rPr>
          <w:lang w:eastAsia="ja-JP"/>
        </w:rPr>
        <w:t xml:space="preserve"> </w:t>
      </w:r>
      <w:r w:rsidR="00266BFE" w:rsidRPr="00A64073">
        <w:rPr>
          <w:lang w:eastAsia="ja-JP"/>
        </w:rPr>
        <w:t>T</w:t>
      </w:r>
      <w:r w:rsidR="00520DBA" w:rsidRPr="00A64073">
        <w:rPr>
          <w:lang w:eastAsia="ja-JP"/>
        </w:rPr>
        <w:t>he</w:t>
      </w:r>
      <w:r w:rsidRPr="00A64073">
        <w:rPr>
          <w:lang w:eastAsia="ja-JP"/>
        </w:rPr>
        <w:t xml:space="preserve"> bead image in </w:t>
      </w:r>
      <w:r w:rsidR="00412B0D" w:rsidRPr="00A64073">
        <w:rPr>
          <w:lang w:eastAsia="ja-JP"/>
        </w:rPr>
        <w:t xml:space="preserve">the </w:t>
      </w:r>
      <w:r w:rsidRPr="00A64073">
        <w:rPr>
          <w:lang w:eastAsia="ja-JP"/>
        </w:rPr>
        <w:t>unstrained substrate</w:t>
      </w:r>
      <w:r w:rsidR="006D0BC9" w:rsidRPr="00A64073">
        <w:rPr>
          <w:lang w:eastAsia="ja-JP"/>
        </w:rPr>
        <w:t xml:space="preserve"> is </w:t>
      </w:r>
      <w:r w:rsidR="003331F4" w:rsidRPr="00A64073">
        <w:rPr>
          <w:lang w:eastAsia="ja-JP"/>
        </w:rPr>
        <w:t>added to</w:t>
      </w:r>
      <w:r w:rsidR="006D0BC9" w:rsidRPr="00A64073">
        <w:rPr>
          <w:lang w:eastAsia="ja-JP"/>
        </w:rPr>
        <w:t xml:space="preserve"> </w:t>
      </w:r>
      <w:r w:rsidR="00516E01" w:rsidRPr="00A64073">
        <w:rPr>
          <w:lang w:eastAsia="ja-JP"/>
        </w:rPr>
        <w:t>the</w:t>
      </w:r>
      <w:r w:rsidR="006D0BC9" w:rsidRPr="00A64073">
        <w:rPr>
          <w:lang w:eastAsia="ja-JP"/>
        </w:rPr>
        <w:t xml:space="preserve"> </w:t>
      </w:r>
      <w:r w:rsidR="00516E01" w:rsidRPr="00A64073">
        <w:rPr>
          <w:lang w:eastAsia="ja-JP"/>
        </w:rPr>
        <w:t xml:space="preserve">time-lapse stack image </w:t>
      </w:r>
      <w:r w:rsidR="000F41A6" w:rsidRPr="00A64073">
        <w:rPr>
          <w:lang w:eastAsia="ja-JP"/>
        </w:rPr>
        <w:t>(</w:t>
      </w:r>
      <w:r w:rsidRPr="00A64073">
        <w:rPr>
          <w:b/>
          <w:lang w:eastAsia="ja-JP"/>
        </w:rPr>
        <w:t>Figure 7A</w:t>
      </w:r>
      <w:r w:rsidRPr="00A64073">
        <w:rPr>
          <w:lang w:eastAsia="ja-JP"/>
        </w:rPr>
        <w:t>, 3</w:t>
      </w:r>
      <w:r w:rsidR="000F41A6" w:rsidRPr="00A64073">
        <w:rPr>
          <w:lang w:eastAsia="ja-JP"/>
        </w:rPr>
        <w:t>)</w:t>
      </w:r>
      <w:r w:rsidR="00A5702A" w:rsidRPr="00A64073">
        <w:rPr>
          <w:lang w:eastAsia="ja-JP"/>
        </w:rPr>
        <w:t xml:space="preserve">. </w:t>
      </w:r>
    </w:p>
    <w:p w14:paraId="0692239F" w14:textId="77777777" w:rsidR="00A5702A" w:rsidRPr="00A64073" w:rsidRDefault="00A5702A" w:rsidP="00A64073">
      <w:pPr>
        <w:pStyle w:val="ListParagraph"/>
        <w:ind w:leftChars="0" w:left="0"/>
        <w:rPr>
          <w:lang w:eastAsia="ja-JP"/>
        </w:rPr>
      </w:pPr>
    </w:p>
    <w:p w14:paraId="04EF8F70" w14:textId="6910A291" w:rsidR="00610C43" w:rsidRPr="00A64073" w:rsidRDefault="00DC3EC5" w:rsidP="00A64073">
      <w:pPr>
        <w:pStyle w:val="ListParagraph"/>
        <w:numPr>
          <w:ilvl w:val="2"/>
          <w:numId w:val="45"/>
        </w:numPr>
        <w:pBdr>
          <w:top w:val="nil"/>
          <w:left w:val="nil"/>
          <w:bottom w:val="nil"/>
          <w:right w:val="nil"/>
          <w:between w:val="nil"/>
        </w:pBdr>
        <w:ind w:leftChars="0" w:left="0" w:firstLine="0"/>
        <w:rPr>
          <w:lang w:eastAsia="ja-JP"/>
        </w:rPr>
      </w:pPr>
      <w:r w:rsidRPr="00A64073">
        <w:rPr>
          <w:lang w:eastAsia="ja-JP"/>
        </w:rPr>
        <w:t>Using the scroll bar (</w:t>
      </w:r>
      <w:r w:rsidRPr="00A64073">
        <w:rPr>
          <w:b/>
          <w:lang w:eastAsia="ja-JP"/>
        </w:rPr>
        <w:t>Figure 7B</w:t>
      </w:r>
      <w:r w:rsidRPr="00A64073">
        <w:rPr>
          <w:lang w:eastAsia="ja-JP"/>
        </w:rPr>
        <w:t>, 1, red frame), display the second frame of the stack image</w:t>
      </w:r>
      <w:r w:rsidR="006A721A" w:rsidRPr="00A64073">
        <w:rPr>
          <w:lang w:eastAsia="ja-JP"/>
        </w:rPr>
        <w:t xml:space="preserve"> </w:t>
      </w:r>
      <w:r w:rsidRPr="00A64073">
        <w:rPr>
          <w:lang w:eastAsia="ja-JP"/>
        </w:rPr>
        <w:t>(red arrow)</w:t>
      </w:r>
      <w:r w:rsidR="00695CC7" w:rsidRPr="00A64073">
        <w:rPr>
          <w:lang w:eastAsia="ja-JP"/>
        </w:rPr>
        <w:t>.</w:t>
      </w:r>
    </w:p>
    <w:p w14:paraId="65425E75" w14:textId="77777777" w:rsidR="00695CC7" w:rsidRPr="00A64073" w:rsidRDefault="00695CC7" w:rsidP="00A64073">
      <w:pPr>
        <w:pStyle w:val="ListParagraph"/>
        <w:pBdr>
          <w:top w:val="nil"/>
          <w:left w:val="nil"/>
          <w:bottom w:val="nil"/>
          <w:right w:val="nil"/>
          <w:between w:val="nil"/>
        </w:pBdr>
        <w:ind w:leftChars="0" w:left="0"/>
        <w:rPr>
          <w:lang w:eastAsia="ja-JP"/>
        </w:rPr>
      </w:pPr>
    </w:p>
    <w:p w14:paraId="37279F12" w14:textId="5EA8990F" w:rsidR="00695CC7" w:rsidRPr="00A64073" w:rsidRDefault="00695CC7" w:rsidP="00A64073">
      <w:pPr>
        <w:pStyle w:val="ListParagraph"/>
        <w:numPr>
          <w:ilvl w:val="2"/>
          <w:numId w:val="45"/>
        </w:numPr>
        <w:pBdr>
          <w:top w:val="nil"/>
          <w:left w:val="nil"/>
          <w:bottom w:val="nil"/>
          <w:right w:val="nil"/>
          <w:between w:val="nil"/>
        </w:pBdr>
        <w:ind w:leftChars="0" w:left="0" w:firstLine="0"/>
        <w:rPr>
          <w:lang w:eastAsia="ja-JP"/>
        </w:rPr>
      </w:pPr>
      <w:r w:rsidRPr="00A64073">
        <w:rPr>
          <w:lang w:eastAsia="ja-JP"/>
        </w:rPr>
        <w:t xml:space="preserve">Select </w:t>
      </w:r>
      <w:r w:rsidRPr="00A64073">
        <w:rPr>
          <w:b/>
          <w:lang w:eastAsia="ja-JP"/>
        </w:rPr>
        <w:t>Plugins</w:t>
      </w:r>
      <w:r w:rsidR="00266BFE" w:rsidRPr="00A64073">
        <w:rPr>
          <w:b/>
          <w:lang w:eastAsia="ja-JP"/>
        </w:rPr>
        <w:t xml:space="preserve"> </w:t>
      </w:r>
      <w:r w:rsidRPr="00A64073">
        <w:rPr>
          <w:bCs/>
          <w:lang w:eastAsia="ja-JP"/>
        </w:rPr>
        <w:t>&gt;</w:t>
      </w:r>
      <w:r w:rsidR="00266BFE" w:rsidRPr="00A64073">
        <w:rPr>
          <w:b/>
          <w:lang w:eastAsia="ja-JP"/>
        </w:rPr>
        <w:t xml:space="preserve"> </w:t>
      </w:r>
      <w:proofErr w:type="spellStart"/>
      <w:r w:rsidRPr="00A64073">
        <w:rPr>
          <w:b/>
          <w:lang w:eastAsia="ja-JP"/>
        </w:rPr>
        <w:t>StackReg</w:t>
      </w:r>
      <w:proofErr w:type="spellEnd"/>
      <w:r w:rsidRPr="00A64073">
        <w:rPr>
          <w:lang w:eastAsia="ja-JP"/>
        </w:rPr>
        <w:t xml:space="preserve"> (</w:t>
      </w:r>
      <w:r w:rsidRPr="00A64073">
        <w:rPr>
          <w:b/>
          <w:lang w:eastAsia="ja-JP"/>
        </w:rPr>
        <w:t>Figure 7B</w:t>
      </w:r>
      <w:r w:rsidRPr="00A64073">
        <w:rPr>
          <w:lang w:eastAsia="ja-JP"/>
        </w:rPr>
        <w:t>, 2)</w:t>
      </w:r>
      <w:r w:rsidR="00266BFE" w:rsidRPr="00A64073">
        <w:rPr>
          <w:lang w:eastAsia="ja-JP"/>
        </w:rPr>
        <w:t>. A</w:t>
      </w:r>
      <w:r w:rsidRPr="00A64073">
        <w:rPr>
          <w:lang w:eastAsia="ja-JP"/>
        </w:rPr>
        <w:t xml:space="preserve"> dialogue box</w:t>
      </w:r>
      <w:r w:rsidR="00266BFE" w:rsidRPr="00A64073">
        <w:rPr>
          <w:lang w:eastAsia="ja-JP"/>
        </w:rPr>
        <w:t xml:space="preserve"> will</w:t>
      </w:r>
      <w:r w:rsidRPr="00A64073">
        <w:rPr>
          <w:lang w:eastAsia="ja-JP"/>
        </w:rPr>
        <w:t xml:space="preserve"> appear on the screen (</w:t>
      </w:r>
      <w:r w:rsidRPr="00A64073">
        <w:rPr>
          <w:b/>
          <w:lang w:eastAsia="ja-JP"/>
        </w:rPr>
        <w:t>Figure 7</w:t>
      </w:r>
      <w:r w:rsidR="00426194" w:rsidRPr="00A64073">
        <w:rPr>
          <w:b/>
          <w:lang w:eastAsia="ja-JP"/>
        </w:rPr>
        <w:t>B</w:t>
      </w:r>
      <w:r w:rsidRPr="00A64073">
        <w:rPr>
          <w:lang w:eastAsia="ja-JP"/>
        </w:rPr>
        <w:t>, 3).</w:t>
      </w:r>
    </w:p>
    <w:p w14:paraId="5016B4CD" w14:textId="77777777" w:rsidR="00426194" w:rsidRPr="00A64073" w:rsidRDefault="00426194" w:rsidP="00A64073">
      <w:pPr>
        <w:pStyle w:val="ListParagraph"/>
        <w:ind w:leftChars="0" w:left="0"/>
        <w:rPr>
          <w:lang w:eastAsia="ja-JP"/>
        </w:rPr>
      </w:pPr>
    </w:p>
    <w:p w14:paraId="08A0E458" w14:textId="520AE0A7" w:rsidR="00426194" w:rsidRPr="00A64073" w:rsidRDefault="00426194" w:rsidP="00A64073">
      <w:pPr>
        <w:pStyle w:val="ListParagraph"/>
        <w:numPr>
          <w:ilvl w:val="2"/>
          <w:numId w:val="45"/>
        </w:numPr>
        <w:pBdr>
          <w:top w:val="nil"/>
          <w:left w:val="nil"/>
          <w:bottom w:val="nil"/>
          <w:right w:val="nil"/>
          <w:between w:val="nil"/>
        </w:pBdr>
        <w:ind w:leftChars="0" w:left="0" w:firstLine="0"/>
        <w:rPr>
          <w:lang w:eastAsia="ja-JP"/>
        </w:rPr>
      </w:pPr>
      <w:r w:rsidRPr="00A64073">
        <w:rPr>
          <w:lang w:eastAsia="ja-JP"/>
        </w:rPr>
        <w:t xml:space="preserve">Select </w:t>
      </w:r>
      <w:r w:rsidRPr="00A64073">
        <w:rPr>
          <w:b/>
          <w:lang w:eastAsia="ja-JP"/>
        </w:rPr>
        <w:t>Rigid Body</w:t>
      </w:r>
      <w:r w:rsidRPr="00A64073">
        <w:rPr>
          <w:lang w:eastAsia="ja-JP"/>
        </w:rPr>
        <w:t xml:space="preserve"> from the drop-down list (</w:t>
      </w:r>
      <w:r w:rsidRPr="00A64073">
        <w:rPr>
          <w:b/>
          <w:lang w:eastAsia="ja-JP"/>
        </w:rPr>
        <w:t>Figure 7B</w:t>
      </w:r>
      <w:r w:rsidRPr="00A64073">
        <w:rPr>
          <w:lang w:eastAsia="ja-JP"/>
        </w:rPr>
        <w:t>, 3, red frame)</w:t>
      </w:r>
      <w:r w:rsidR="002C0BE7" w:rsidRPr="00A64073">
        <w:rPr>
          <w:lang w:eastAsia="ja-JP"/>
        </w:rPr>
        <w:t xml:space="preserve"> and click</w:t>
      </w:r>
      <w:r w:rsidR="00C83D63" w:rsidRPr="00A64073">
        <w:rPr>
          <w:lang w:eastAsia="ja-JP"/>
        </w:rPr>
        <w:t xml:space="preserve"> on</w:t>
      </w:r>
      <w:r w:rsidR="002C0BE7" w:rsidRPr="00A64073">
        <w:rPr>
          <w:lang w:eastAsia="ja-JP"/>
        </w:rPr>
        <w:t xml:space="preserve"> </w:t>
      </w:r>
      <w:r w:rsidR="002C0BE7" w:rsidRPr="00A64073">
        <w:rPr>
          <w:b/>
          <w:lang w:eastAsia="ja-JP"/>
        </w:rPr>
        <w:t>OK</w:t>
      </w:r>
      <w:r w:rsidR="00266BFE" w:rsidRPr="00A64073">
        <w:rPr>
          <w:lang w:eastAsia="ja-JP"/>
        </w:rPr>
        <w:t>. T</w:t>
      </w:r>
      <w:r w:rsidR="002E5E6E" w:rsidRPr="00A64073">
        <w:rPr>
          <w:lang w:eastAsia="ja-JP"/>
        </w:rPr>
        <w:t xml:space="preserve">he </w:t>
      </w:r>
      <w:r w:rsidR="002C0BE7" w:rsidRPr="00A64073">
        <w:rPr>
          <w:lang w:eastAsia="ja-JP"/>
        </w:rPr>
        <w:t xml:space="preserve">correction of </w:t>
      </w:r>
      <w:r w:rsidR="00266BFE" w:rsidRPr="00A64073">
        <w:rPr>
          <w:lang w:eastAsia="ja-JP"/>
        </w:rPr>
        <w:t xml:space="preserve">the </w:t>
      </w:r>
      <w:r w:rsidR="00C76243" w:rsidRPr="00A64073">
        <w:t>x–y</w:t>
      </w:r>
      <w:r w:rsidR="002C0BE7" w:rsidRPr="00A64073">
        <w:rPr>
          <w:lang w:eastAsia="ja-JP"/>
        </w:rPr>
        <w:t xml:space="preserve"> position</w:t>
      </w:r>
      <w:r w:rsidR="00266BFE" w:rsidRPr="00A64073">
        <w:rPr>
          <w:lang w:eastAsia="ja-JP"/>
        </w:rPr>
        <w:t xml:space="preserve"> then begins</w:t>
      </w:r>
      <w:r w:rsidRPr="00A64073">
        <w:rPr>
          <w:lang w:eastAsia="ja-JP"/>
        </w:rPr>
        <w:t>.</w:t>
      </w:r>
    </w:p>
    <w:p w14:paraId="0F22883D" w14:textId="77777777" w:rsidR="002C0BE7" w:rsidRPr="00A64073" w:rsidRDefault="002C0BE7">
      <w:pPr>
        <w:rPr>
          <w:lang w:eastAsia="ja-JP"/>
        </w:rPr>
      </w:pPr>
    </w:p>
    <w:p w14:paraId="7C239142" w14:textId="6B4E99CF" w:rsidR="002C0BE7" w:rsidRPr="00A64073" w:rsidRDefault="002C0BE7" w:rsidP="00A64073">
      <w:pPr>
        <w:pStyle w:val="ListParagraph"/>
        <w:numPr>
          <w:ilvl w:val="2"/>
          <w:numId w:val="45"/>
        </w:numPr>
        <w:pBdr>
          <w:top w:val="nil"/>
          <w:left w:val="nil"/>
          <w:bottom w:val="nil"/>
          <w:right w:val="nil"/>
          <w:between w:val="nil"/>
        </w:pBdr>
        <w:ind w:leftChars="0" w:left="0" w:firstLine="0"/>
        <w:rPr>
          <w:lang w:eastAsia="ja-JP"/>
        </w:rPr>
      </w:pPr>
      <w:r w:rsidRPr="00A64073">
        <w:rPr>
          <w:lang w:eastAsia="ja-JP"/>
        </w:rPr>
        <w:t>Us</w:t>
      </w:r>
      <w:r w:rsidR="00266BFE" w:rsidRPr="00A64073">
        <w:rPr>
          <w:lang w:eastAsia="ja-JP"/>
        </w:rPr>
        <w:t xml:space="preserve">e the scroll bar to </w:t>
      </w:r>
      <w:r w:rsidRPr="00A64073">
        <w:rPr>
          <w:lang w:eastAsia="ja-JP"/>
        </w:rPr>
        <w:t xml:space="preserve">display the first frame of </w:t>
      </w:r>
      <w:r w:rsidR="00636CE1" w:rsidRPr="00A64073">
        <w:rPr>
          <w:lang w:eastAsia="ja-JP"/>
        </w:rPr>
        <w:t xml:space="preserve">the </w:t>
      </w:r>
      <w:r w:rsidR="00C76243" w:rsidRPr="00A64073">
        <w:t>x–y</w:t>
      </w:r>
      <w:r w:rsidRPr="00A64073">
        <w:rPr>
          <w:lang w:eastAsia="ja-JP"/>
        </w:rPr>
        <w:t xml:space="preserve"> position-corrected stack image.</w:t>
      </w:r>
    </w:p>
    <w:p w14:paraId="09F3F544" w14:textId="77777777" w:rsidR="008A7EBF" w:rsidRPr="00A64073" w:rsidRDefault="008A7EBF" w:rsidP="00A64073">
      <w:pPr>
        <w:pStyle w:val="ListParagraph"/>
        <w:pBdr>
          <w:top w:val="nil"/>
          <w:left w:val="nil"/>
          <w:bottom w:val="nil"/>
          <w:right w:val="nil"/>
          <w:between w:val="nil"/>
        </w:pBdr>
        <w:ind w:leftChars="0" w:left="0"/>
        <w:rPr>
          <w:lang w:eastAsia="ja-JP"/>
        </w:rPr>
      </w:pPr>
    </w:p>
    <w:p w14:paraId="2851A7F6" w14:textId="4DEF2C18" w:rsidR="00AE3299" w:rsidRPr="00A64073" w:rsidRDefault="00AE3299" w:rsidP="00C83D63">
      <w:pPr>
        <w:pStyle w:val="ListParagraph"/>
        <w:numPr>
          <w:ilvl w:val="2"/>
          <w:numId w:val="45"/>
        </w:numPr>
        <w:pBdr>
          <w:top w:val="nil"/>
          <w:left w:val="nil"/>
          <w:bottom w:val="nil"/>
          <w:right w:val="nil"/>
          <w:between w:val="nil"/>
        </w:pBdr>
        <w:ind w:leftChars="0" w:left="0" w:firstLine="0"/>
        <w:rPr>
          <w:lang w:eastAsia="ja-JP"/>
        </w:rPr>
      </w:pPr>
      <w:r w:rsidRPr="00A64073">
        <w:rPr>
          <w:lang w:eastAsia="ja-JP"/>
        </w:rPr>
        <w:lastRenderedPageBreak/>
        <w:t xml:space="preserve">Select </w:t>
      </w:r>
      <w:r w:rsidRPr="00A64073">
        <w:rPr>
          <w:b/>
          <w:lang w:eastAsia="ja-JP"/>
        </w:rPr>
        <w:t>Image</w:t>
      </w:r>
      <w:r w:rsidR="00266BFE" w:rsidRPr="00A64073">
        <w:rPr>
          <w:b/>
          <w:lang w:eastAsia="ja-JP"/>
        </w:rPr>
        <w:t xml:space="preserve"> </w:t>
      </w:r>
      <w:r w:rsidRPr="00BE4018">
        <w:rPr>
          <w:bCs/>
          <w:lang w:eastAsia="ja-JP"/>
        </w:rPr>
        <w:t>&gt;</w:t>
      </w:r>
      <w:r w:rsidR="00266BFE" w:rsidRPr="00A64073">
        <w:rPr>
          <w:b/>
          <w:lang w:eastAsia="ja-JP"/>
        </w:rPr>
        <w:t xml:space="preserve"> </w:t>
      </w:r>
      <w:r w:rsidRPr="00A64073">
        <w:rPr>
          <w:b/>
          <w:lang w:eastAsia="ja-JP"/>
        </w:rPr>
        <w:t>Duplicate</w:t>
      </w:r>
      <w:r w:rsidRPr="00A64073">
        <w:rPr>
          <w:lang w:eastAsia="ja-JP"/>
        </w:rPr>
        <w:t xml:space="preserve"> (</w:t>
      </w:r>
      <w:r w:rsidRPr="00A64073">
        <w:rPr>
          <w:b/>
          <w:lang w:eastAsia="ja-JP"/>
        </w:rPr>
        <w:t>Figure 7C</w:t>
      </w:r>
      <w:r w:rsidRPr="00A64073">
        <w:rPr>
          <w:lang w:eastAsia="ja-JP"/>
        </w:rPr>
        <w:t>, 1)</w:t>
      </w:r>
      <w:r w:rsidR="00266BFE" w:rsidRPr="00A64073">
        <w:rPr>
          <w:lang w:eastAsia="ja-JP"/>
        </w:rPr>
        <w:t>.</w:t>
      </w:r>
      <w:r w:rsidRPr="00A64073">
        <w:rPr>
          <w:lang w:eastAsia="ja-JP"/>
        </w:rPr>
        <w:t xml:space="preserve"> </w:t>
      </w:r>
      <w:r w:rsidR="00266BFE" w:rsidRPr="00A64073">
        <w:rPr>
          <w:lang w:eastAsia="ja-JP"/>
        </w:rPr>
        <w:t>A</w:t>
      </w:r>
      <w:r w:rsidRPr="00A64073">
        <w:rPr>
          <w:lang w:eastAsia="ja-JP"/>
        </w:rPr>
        <w:t xml:space="preserve"> dialogue box </w:t>
      </w:r>
      <w:r w:rsidR="00266BFE" w:rsidRPr="00A64073">
        <w:rPr>
          <w:lang w:eastAsia="ja-JP"/>
        </w:rPr>
        <w:t xml:space="preserve">will </w:t>
      </w:r>
      <w:r w:rsidRPr="00A64073">
        <w:rPr>
          <w:lang w:eastAsia="ja-JP"/>
        </w:rPr>
        <w:t>appear on the screen (</w:t>
      </w:r>
      <w:r w:rsidRPr="00A64073">
        <w:rPr>
          <w:b/>
          <w:lang w:eastAsia="ja-JP"/>
        </w:rPr>
        <w:t>Figure 7B</w:t>
      </w:r>
      <w:r w:rsidRPr="00A64073">
        <w:rPr>
          <w:lang w:eastAsia="ja-JP"/>
        </w:rPr>
        <w:t xml:space="preserve">, </w:t>
      </w:r>
      <w:r w:rsidR="008A7EBF" w:rsidRPr="00A64073">
        <w:rPr>
          <w:lang w:eastAsia="ja-JP"/>
        </w:rPr>
        <w:t>2</w:t>
      </w:r>
      <w:r w:rsidRPr="00A64073">
        <w:rPr>
          <w:lang w:eastAsia="ja-JP"/>
        </w:rPr>
        <w:t>).</w:t>
      </w:r>
    </w:p>
    <w:p w14:paraId="6B7B66FD" w14:textId="77777777" w:rsidR="00C83D63" w:rsidRPr="00A64073" w:rsidRDefault="00C83D63" w:rsidP="00A64073">
      <w:pPr>
        <w:pStyle w:val="ListParagraph"/>
        <w:pBdr>
          <w:top w:val="nil"/>
          <w:left w:val="nil"/>
          <w:bottom w:val="nil"/>
          <w:right w:val="nil"/>
          <w:between w:val="nil"/>
        </w:pBdr>
        <w:ind w:leftChars="0" w:left="0"/>
        <w:rPr>
          <w:lang w:eastAsia="ja-JP"/>
        </w:rPr>
      </w:pPr>
    </w:p>
    <w:p w14:paraId="6783D830" w14:textId="25309A5B" w:rsidR="008A7EBF" w:rsidRPr="00A64073" w:rsidRDefault="008A7EBF" w:rsidP="00A64073">
      <w:pPr>
        <w:pStyle w:val="ListParagraph"/>
        <w:numPr>
          <w:ilvl w:val="2"/>
          <w:numId w:val="45"/>
        </w:numPr>
        <w:pBdr>
          <w:top w:val="nil"/>
          <w:left w:val="nil"/>
          <w:bottom w:val="nil"/>
          <w:right w:val="nil"/>
          <w:between w:val="nil"/>
        </w:pBdr>
        <w:ind w:leftChars="0" w:left="0" w:firstLine="0"/>
        <w:rPr>
          <w:lang w:eastAsia="ja-JP"/>
        </w:rPr>
      </w:pPr>
      <w:r w:rsidRPr="00A64073">
        <w:rPr>
          <w:lang w:eastAsia="ja-JP"/>
        </w:rPr>
        <w:t xml:space="preserve">Input </w:t>
      </w:r>
      <w:r w:rsidRPr="00A64073">
        <w:rPr>
          <w:b/>
          <w:lang w:eastAsia="ja-JP"/>
        </w:rPr>
        <w:t>1</w:t>
      </w:r>
      <w:r w:rsidRPr="00A64073">
        <w:rPr>
          <w:lang w:eastAsia="ja-JP"/>
        </w:rPr>
        <w:t xml:space="preserve"> in the </w:t>
      </w:r>
      <w:r w:rsidRPr="00A64073">
        <w:rPr>
          <w:b/>
          <w:lang w:eastAsia="ja-JP"/>
        </w:rPr>
        <w:t>Range</w:t>
      </w:r>
      <w:r w:rsidRPr="00A64073">
        <w:t xml:space="preserve">, deselect </w:t>
      </w:r>
      <w:r w:rsidRPr="00A64073">
        <w:rPr>
          <w:b/>
        </w:rPr>
        <w:t xml:space="preserve">Duplicate </w:t>
      </w:r>
      <w:r w:rsidR="00C83D63" w:rsidRPr="00A64073">
        <w:rPr>
          <w:b/>
        </w:rPr>
        <w:t>Stack</w:t>
      </w:r>
      <w:r w:rsidR="00C83D63" w:rsidRPr="00A64073">
        <w:t xml:space="preserve"> </w:t>
      </w:r>
      <w:r w:rsidRPr="00A64073">
        <w:rPr>
          <w:lang w:eastAsia="ja-JP"/>
        </w:rPr>
        <w:t>(</w:t>
      </w:r>
      <w:r w:rsidRPr="00A64073">
        <w:rPr>
          <w:b/>
          <w:lang w:eastAsia="ja-JP"/>
        </w:rPr>
        <w:t>Figure 7C</w:t>
      </w:r>
      <w:r w:rsidRPr="00A64073">
        <w:rPr>
          <w:lang w:eastAsia="ja-JP"/>
        </w:rPr>
        <w:t>, 2</w:t>
      </w:r>
      <w:r w:rsidRPr="00A64073">
        <w:t>)</w:t>
      </w:r>
      <w:r w:rsidR="00C83D63" w:rsidRPr="00A64073">
        <w:t>, and</w:t>
      </w:r>
      <w:r w:rsidR="00C83D63" w:rsidRPr="00A64073">
        <w:rPr>
          <w:lang w:eastAsia="ja-JP"/>
        </w:rPr>
        <w:t xml:space="preserve"> c</w:t>
      </w:r>
      <w:r w:rsidRPr="00A64073">
        <w:rPr>
          <w:lang w:eastAsia="ja-JP"/>
        </w:rPr>
        <w:t>lick</w:t>
      </w:r>
      <w:r w:rsidR="00C83D63" w:rsidRPr="00A64073">
        <w:rPr>
          <w:lang w:eastAsia="ja-JP"/>
        </w:rPr>
        <w:t xml:space="preserve"> </w:t>
      </w:r>
      <w:r w:rsidRPr="00A64073">
        <w:rPr>
          <w:b/>
          <w:lang w:eastAsia="ja-JP"/>
        </w:rPr>
        <w:t>OK</w:t>
      </w:r>
      <w:r w:rsidR="00B3356F" w:rsidRPr="00A64073">
        <w:rPr>
          <w:b/>
          <w:lang w:eastAsia="ja-JP"/>
        </w:rPr>
        <w:t>.</w:t>
      </w:r>
      <w:r w:rsidR="00B3356F" w:rsidRPr="00A64073">
        <w:rPr>
          <w:lang w:eastAsia="ja-JP"/>
        </w:rPr>
        <w:t xml:space="preserve"> T</w:t>
      </w:r>
      <w:r w:rsidRPr="00A64073">
        <w:rPr>
          <w:lang w:eastAsia="ja-JP"/>
        </w:rPr>
        <w:t xml:space="preserve">he </w:t>
      </w:r>
      <w:r w:rsidR="00C76243" w:rsidRPr="00A64073">
        <w:t>x–y</w:t>
      </w:r>
      <w:r w:rsidRPr="00A64073">
        <w:rPr>
          <w:lang w:eastAsia="ja-JP"/>
        </w:rPr>
        <w:t xml:space="preserve"> position-corrected bead image in </w:t>
      </w:r>
      <w:r w:rsidR="00C83D63" w:rsidRPr="00A64073">
        <w:rPr>
          <w:lang w:eastAsia="ja-JP"/>
        </w:rPr>
        <w:t xml:space="preserve">the </w:t>
      </w:r>
      <w:r w:rsidRPr="00A64073">
        <w:rPr>
          <w:lang w:eastAsia="ja-JP"/>
        </w:rPr>
        <w:t>unstrained substrate</w:t>
      </w:r>
      <w:r w:rsidR="00B3356F" w:rsidRPr="00A64073">
        <w:rPr>
          <w:lang w:eastAsia="ja-JP"/>
        </w:rPr>
        <w:t xml:space="preserve"> will</w:t>
      </w:r>
      <w:r w:rsidRPr="00A64073">
        <w:rPr>
          <w:lang w:eastAsia="ja-JP"/>
        </w:rPr>
        <w:t xml:space="preserve"> appear on the screen (</w:t>
      </w:r>
      <w:r w:rsidRPr="00A64073">
        <w:rPr>
          <w:b/>
          <w:lang w:eastAsia="ja-JP"/>
        </w:rPr>
        <w:t>Figure 7C</w:t>
      </w:r>
      <w:r w:rsidRPr="00A64073">
        <w:rPr>
          <w:lang w:eastAsia="ja-JP"/>
        </w:rPr>
        <w:t xml:space="preserve">, 3). Save </w:t>
      </w:r>
      <w:r w:rsidR="00B3356F" w:rsidRPr="00A64073">
        <w:rPr>
          <w:lang w:eastAsia="ja-JP"/>
        </w:rPr>
        <w:t>this image</w:t>
      </w:r>
      <w:r w:rsidR="006A721A" w:rsidRPr="00A64073">
        <w:rPr>
          <w:lang w:eastAsia="ja-JP"/>
        </w:rPr>
        <w:t xml:space="preserve"> as a </w:t>
      </w:r>
      <w:r w:rsidR="006C3472" w:rsidRPr="00A64073">
        <w:rPr>
          <w:lang w:eastAsia="ja-JP"/>
        </w:rPr>
        <w:t xml:space="preserve">tiff </w:t>
      </w:r>
      <w:r w:rsidR="006A721A" w:rsidRPr="00A64073">
        <w:rPr>
          <w:lang w:eastAsia="ja-JP"/>
        </w:rPr>
        <w:t>file</w:t>
      </w:r>
      <w:r w:rsidRPr="00A64073">
        <w:rPr>
          <w:lang w:eastAsia="ja-JP"/>
        </w:rPr>
        <w:t>.</w:t>
      </w:r>
    </w:p>
    <w:p w14:paraId="144B38A0" w14:textId="77777777" w:rsidR="008A7EBF" w:rsidRPr="00A64073" w:rsidRDefault="008A7EBF">
      <w:pPr>
        <w:rPr>
          <w:lang w:eastAsia="ja-JP"/>
        </w:rPr>
      </w:pPr>
    </w:p>
    <w:p w14:paraId="69E18720" w14:textId="57E6F385" w:rsidR="008B3EE9" w:rsidRPr="00D400B5" w:rsidRDefault="008B512F" w:rsidP="00D400B5">
      <w:pPr>
        <w:pStyle w:val="ListParagraph"/>
        <w:numPr>
          <w:ilvl w:val="1"/>
          <w:numId w:val="45"/>
        </w:numPr>
        <w:pBdr>
          <w:top w:val="nil"/>
          <w:left w:val="nil"/>
          <w:bottom w:val="nil"/>
          <w:right w:val="nil"/>
          <w:between w:val="nil"/>
        </w:pBdr>
        <w:ind w:leftChars="0" w:left="0" w:firstLine="0"/>
        <w:rPr>
          <w:highlight w:val="yellow"/>
          <w:lang w:eastAsia="ja-JP"/>
        </w:rPr>
      </w:pPr>
      <w:r w:rsidRPr="00D400B5">
        <w:rPr>
          <w:highlight w:val="yellow"/>
          <w:lang w:eastAsia="ja-JP"/>
        </w:rPr>
        <w:t xml:space="preserve">Quantification </w:t>
      </w:r>
      <w:r w:rsidR="002C0A15" w:rsidRPr="00D400B5">
        <w:rPr>
          <w:highlight w:val="yellow"/>
          <w:lang w:eastAsia="ja-JP"/>
        </w:rPr>
        <w:t xml:space="preserve">of </w:t>
      </w:r>
      <w:r w:rsidR="00771B76" w:rsidRPr="00D400B5">
        <w:rPr>
          <w:highlight w:val="yellow"/>
          <w:lang w:eastAsia="ja-JP"/>
        </w:rPr>
        <w:t>t</w:t>
      </w:r>
      <w:r w:rsidR="002C0A15" w:rsidRPr="00D400B5">
        <w:rPr>
          <w:highlight w:val="yellow"/>
          <w:lang w:eastAsia="ja-JP"/>
        </w:rPr>
        <w:t xml:space="preserve">raction </w:t>
      </w:r>
      <w:r w:rsidR="00771B76" w:rsidRPr="00D400B5">
        <w:rPr>
          <w:highlight w:val="yellow"/>
          <w:lang w:eastAsia="ja-JP"/>
        </w:rPr>
        <w:t>f</w:t>
      </w:r>
      <w:r w:rsidR="002C0A15" w:rsidRPr="00D400B5">
        <w:rPr>
          <w:highlight w:val="yellow"/>
          <w:lang w:eastAsia="ja-JP"/>
        </w:rPr>
        <w:t xml:space="preserve">orce </w:t>
      </w:r>
    </w:p>
    <w:p w14:paraId="5EA547B5" w14:textId="77777777" w:rsidR="00943DA6" w:rsidRPr="00A64073" w:rsidRDefault="00943DA6">
      <w:pPr>
        <w:pBdr>
          <w:top w:val="nil"/>
          <w:left w:val="nil"/>
          <w:bottom w:val="nil"/>
          <w:right w:val="nil"/>
          <w:between w:val="nil"/>
        </w:pBdr>
        <w:rPr>
          <w:lang w:eastAsia="ja-JP"/>
        </w:rPr>
      </w:pPr>
    </w:p>
    <w:p w14:paraId="2028F219" w14:textId="549E65E8" w:rsidR="005711C9" w:rsidRPr="00A64073" w:rsidRDefault="00C23DD4">
      <w:pPr>
        <w:pBdr>
          <w:top w:val="nil"/>
          <w:left w:val="nil"/>
          <w:bottom w:val="nil"/>
          <w:right w:val="nil"/>
          <w:between w:val="nil"/>
        </w:pBdr>
      </w:pPr>
      <w:r w:rsidRPr="00A64073">
        <w:rPr>
          <w:lang w:eastAsia="ja-JP"/>
        </w:rPr>
        <w:t>NOTE</w:t>
      </w:r>
      <w:r w:rsidR="00943DA6" w:rsidRPr="00A64073">
        <w:rPr>
          <w:lang w:eastAsia="ja-JP"/>
        </w:rPr>
        <w:t xml:space="preserve">: </w:t>
      </w:r>
      <w:r w:rsidR="00904147" w:rsidRPr="00A64073">
        <w:rPr>
          <w:lang w:eastAsia="ja-JP"/>
        </w:rPr>
        <w:t xml:space="preserve">The </w:t>
      </w:r>
      <w:r w:rsidR="00B3356F" w:rsidRPr="00A64073">
        <w:rPr>
          <w:lang w:eastAsia="ja-JP"/>
        </w:rPr>
        <w:t xml:space="preserve">method described here for </w:t>
      </w:r>
      <w:r w:rsidR="00904147" w:rsidRPr="00A64073">
        <w:rPr>
          <w:lang w:eastAsia="ja-JP"/>
        </w:rPr>
        <w:t>t</w:t>
      </w:r>
      <w:r w:rsidR="008609D2" w:rsidRPr="00A64073">
        <w:rPr>
          <w:lang w:eastAsia="ja-JP"/>
        </w:rPr>
        <w:t>raction force analys</w:t>
      </w:r>
      <w:r w:rsidR="00904147" w:rsidRPr="00A64073">
        <w:rPr>
          <w:lang w:eastAsia="ja-JP"/>
        </w:rPr>
        <w:t>i</w:t>
      </w:r>
      <w:r w:rsidR="008609D2" w:rsidRPr="00A64073">
        <w:rPr>
          <w:lang w:eastAsia="ja-JP"/>
        </w:rPr>
        <w:t>s</w:t>
      </w:r>
      <w:r w:rsidR="00904147" w:rsidRPr="00A64073">
        <w:rPr>
          <w:lang w:eastAsia="ja-JP"/>
        </w:rPr>
        <w:t xml:space="preserve"> </w:t>
      </w:r>
      <w:r w:rsidR="00A556EA" w:rsidRPr="00A64073">
        <w:rPr>
          <w:lang w:eastAsia="ja-JP"/>
        </w:rPr>
        <w:t>us</w:t>
      </w:r>
      <w:r w:rsidR="008609D2" w:rsidRPr="00A64073">
        <w:rPr>
          <w:lang w:eastAsia="ja-JP"/>
        </w:rPr>
        <w:t>e</w:t>
      </w:r>
      <w:r w:rsidR="00904147" w:rsidRPr="00A64073">
        <w:rPr>
          <w:lang w:eastAsia="ja-JP"/>
        </w:rPr>
        <w:t>s</w:t>
      </w:r>
      <w:r w:rsidR="008609D2" w:rsidRPr="00A64073">
        <w:rPr>
          <w:lang w:eastAsia="ja-JP"/>
        </w:rPr>
        <w:t xml:space="preserve"> MATLAB </w:t>
      </w:r>
      <w:r w:rsidR="0019478E" w:rsidRPr="00A64073">
        <w:rPr>
          <w:lang w:eastAsia="ja-JP"/>
        </w:rPr>
        <w:t xml:space="preserve">and two </w:t>
      </w:r>
      <w:r w:rsidR="00904147" w:rsidRPr="00A64073">
        <w:rPr>
          <w:lang w:eastAsia="ja-JP"/>
        </w:rPr>
        <w:t xml:space="preserve">MATLAB </w:t>
      </w:r>
      <w:r w:rsidR="0019478E" w:rsidRPr="00A64073">
        <w:rPr>
          <w:lang w:eastAsia="ja-JP"/>
        </w:rPr>
        <w:t>toolboxes</w:t>
      </w:r>
      <w:r w:rsidR="00406B37" w:rsidRPr="00A64073">
        <w:rPr>
          <w:lang w:eastAsia="ja-JP"/>
        </w:rPr>
        <w:t>,</w:t>
      </w:r>
      <w:r w:rsidR="0019478E" w:rsidRPr="00A64073">
        <w:rPr>
          <w:lang w:eastAsia="ja-JP"/>
        </w:rPr>
        <w:t xml:space="preserve"> </w:t>
      </w:r>
      <w:r w:rsidR="00406B37" w:rsidRPr="00A64073">
        <w:t>'</w:t>
      </w:r>
      <w:r w:rsidR="0019478E" w:rsidRPr="00A64073">
        <w:rPr>
          <w:lang w:eastAsia="ja-JP"/>
        </w:rPr>
        <w:t>Image Processing Toolbox</w:t>
      </w:r>
      <w:r w:rsidR="00406B37" w:rsidRPr="00A64073">
        <w:t>'</w:t>
      </w:r>
      <w:r w:rsidR="0019478E" w:rsidRPr="00A64073">
        <w:rPr>
          <w:lang w:eastAsia="ja-JP"/>
        </w:rPr>
        <w:t xml:space="preserve"> and </w:t>
      </w:r>
      <w:r w:rsidR="00406B37" w:rsidRPr="00A64073">
        <w:t>'</w:t>
      </w:r>
      <w:r w:rsidR="0019478E" w:rsidRPr="00A64073">
        <w:rPr>
          <w:lang w:eastAsia="ja-JP"/>
        </w:rPr>
        <w:t>Parallel Computing Toolbox</w:t>
      </w:r>
      <w:r w:rsidR="00406B37" w:rsidRPr="00A64073">
        <w:t>'</w:t>
      </w:r>
      <w:r w:rsidR="0019478E" w:rsidRPr="00A64073">
        <w:rPr>
          <w:lang w:eastAsia="ja-JP"/>
        </w:rPr>
        <w:t xml:space="preserve">. </w:t>
      </w:r>
      <w:r w:rsidR="000C03DB" w:rsidRPr="00A64073">
        <w:rPr>
          <w:lang w:eastAsia="ja-JP"/>
        </w:rPr>
        <w:t>Investigator</w:t>
      </w:r>
      <w:r w:rsidR="0019478E" w:rsidRPr="00A64073">
        <w:rPr>
          <w:lang w:eastAsia="ja-JP"/>
        </w:rPr>
        <w:t xml:space="preserve">s </w:t>
      </w:r>
      <w:r w:rsidR="000C03DB" w:rsidRPr="00A64073">
        <w:rPr>
          <w:lang w:eastAsia="ja-JP"/>
        </w:rPr>
        <w:t xml:space="preserve">will </w:t>
      </w:r>
      <w:r w:rsidR="0019478E" w:rsidRPr="00A64073">
        <w:rPr>
          <w:lang w:eastAsia="ja-JP"/>
        </w:rPr>
        <w:t xml:space="preserve">need to install them </w:t>
      </w:r>
      <w:r w:rsidR="000C03DB" w:rsidRPr="00A64073">
        <w:rPr>
          <w:lang w:eastAsia="ja-JP"/>
        </w:rPr>
        <w:t>prior to</w:t>
      </w:r>
      <w:r w:rsidR="0000320C" w:rsidRPr="00A64073">
        <w:rPr>
          <w:lang w:eastAsia="ja-JP"/>
        </w:rPr>
        <w:t xml:space="preserve"> t</w:t>
      </w:r>
      <w:r w:rsidR="00A556EA" w:rsidRPr="00A64073">
        <w:rPr>
          <w:lang w:eastAsia="ja-JP"/>
        </w:rPr>
        <w:t>he</w:t>
      </w:r>
      <w:r w:rsidR="0000320C" w:rsidRPr="00A64073">
        <w:rPr>
          <w:lang w:eastAsia="ja-JP"/>
        </w:rPr>
        <w:t xml:space="preserve"> analysis</w:t>
      </w:r>
      <w:r w:rsidR="0019478E" w:rsidRPr="00A64073">
        <w:rPr>
          <w:lang w:eastAsia="ja-JP"/>
        </w:rPr>
        <w:t xml:space="preserve">. </w:t>
      </w:r>
      <w:r w:rsidR="008370B3" w:rsidRPr="00A64073">
        <w:rPr>
          <w:lang w:eastAsia="ja-JP"/>
        </w:rPr>
        <w:t>The</w:t>
      </w:r>
      <w:r w:rsidR="00087A99" w:rsidRPr="00A64073">
        <w:rPr>
          <w:lang w:eastAsia="ja-JP"/>
        </w:rPr>
        <w:t xml:space="preserve"> traction force</w:t>
      </w:r>
      <w:r w:rsidR="00FF67E4" w:rsidRPr="00A64073">
        <w:rPr>
          <w:lang w:eastAsia="ja-JP"/>
        </w:rPr>
        <w:t xml:space="preserve"> </w:t>
      </w:r>
      <w:r w:rsidR="00904147" w:rsidRPr="00A64073">
        <w:t>analysis</w:t>
      </w:r>
      <w:r w:rsidR="0000320C" w:rsidRPr="00A64073">
        <w:t xml:space="preserve"> code</w:t>
      </w:r>
      <w:r w:rsidR="003924AE" w:rsidRPr="00A64073">
        <w:t xml:space="preserve"> w</w:t>
      </w:r>
      <w:r w:rsidR="00904147" w:rsidRPr="00A64073">
        <w:t>as</w:t>
      </w:r>
      <w:r w:rsidR="003924AE" w:rsidRPr="00A64073">
        <w:t xml:space="preserve"> developed </w:t>
      </w:r>
      <w:r w:rsidR="005711C9" w:rsidRPr="00A64073">
        <w:t>based on M</w:t>
      </w:r>
      <w:r w:rsidR="00FD019F" w:rsidRPr="00A64073">
        <w:t>ATLAB</w:t>
      </w:r>
      <w:r w:rsidR="005711C9" w:rsidRPr="00A64073">
        <w:t xml:space="preserve"> </w:t>
      </w:r>
      <w:r w:rsidR="00904147" w:rsidRPr="00A64073">
        <w:t xml:space="preserve">version </w:t>
      </w:r>
      <w:r w:rsidR="005711C9" w:rsidRPr="00A64073">
        <w:t>2018a</w:t>
      </w:r>
      <w:r w:rsidR="003924AE" w:rsidRPr="00A64073">
        <w:t xml:space="preserve">. Therefore, </w:t>
      </w:r>
      <w:r w:rsidR="00904147" w:rsidRPr="00A64073">
        <w:t>MATLAB version 2018a</w:t>
      </w:r>
      <w:r w:rsidR="005711C9" w:rsidRPr="00A64073">
        <w:t xml:space="preserve"> </w:t>
      </w:r>
      <w:r w:rsidR="000C03DB" w:rsidRPr="00A64073">
        <w:t>(</w:t>
      </w:r>
      <w:r w:rsidR="005711C9" w:rsidRPr="00A64073">
        <w:t>or later</w:t>
      </w:r>
      <w:r w:rsidR="000C03DB" w:rsidRPr="00A64073">
        <w:t>)</w:t>
      </w:r>
      <w:r w:rsidR="009B02F8" w:rsidRPr="00A64073">
        <w:t xml:space="preserve"> </w:t>
      </w:r>
      <w:r w:rsidR="000C03DB" w:rsidRPr="00A64073">
        <w:t>must</w:t>
      </w:r>
      <w:r w:rsidR="008370B3" w:rsidRPr="00A64073">
        <w:t xml:space="preserve"> be used </w:t>
      </w:r>
      <w:r w:rsidR="009B02F8" w:rsidRPr="00A64073">
        <w:t xml:space="preserve">for </w:t>
      </w:r>
      <w:r w:rsidR="00904147" w:rsidRPr="00A64073">
        <w:t>the</w:t>
      </w:r>
      <w:r w:rsidR="00A556EA" w:rsidRPr="00A64073">
        <w:t xml:space="preserve"> analysis</w:t>
      </w:r>
      <w:r w:rsidR="003924AE" w:rsidRPr="00A64073">
        <w:t>.</w:t>
      </w:r>
      <w:r w:rsidR="00DC40F1" w:rsidRPr="00A64073">
        <w:t xml:space="preserve"> The algorithms used </w:t>
      </w:r>
      <w:r w:rsidR="000C03DB" w:rsidRPr="00A64073">
        <w:t>for</w:t>
      </w:r>
      <w:r w:rsidR="00DC40F1" w:rsidRPr="00A64073">
        <w:t xml:space="preserve"> </w:t>
      </w:r>
      <w:r w:rsidR="000C03DB" w:rsidRPr="00A64073">
        <w:t>traction force</w:t>
      </w:r>
      <w:r w:rsidR="00DC40F1" w:rsidRPr="00A64073">
        <w:t xml:space="preserve"> </w:t>
      </w:r>
      <w:r w:rsidR="00FF67E4" w:rsidRPr="00A64073">
        <w:t>analysis</w:t>
      </w:r>
      <w:r w:rsidR="00DC40F1" w:rsidRPr="00A64073">
        <w:t xml:space="preserve"> </w:t>
      </w:r>
      <w:r w:rsidR="00FF67E4" w:rsidRPr="00A64073">
        <w:t>were</w:t>
      </w:r>
      <w:r w:rsidR="00DC40F1" w:rsidRPr="00A64073">
        <w:t xml:space="preserve"> described </w:t>
      </w:r>
      <w:r w:rsidR="00F4766A" w:rsidRPr="00A64073">
        <w:t>previously</w:t>
      </w:r>
      <w:r w:rsidR="00B81D88" w:rsidRPr="00A64073">
        <w:fldChar w:fldCharType="begin"/>
      </w:r>
      <w:r w:rsidR="00455938" w:rsidRPr="00A64073">
        <w:instrText xml:space="preserve"> ADDIN EN.CITE &lt;EndNote&gt;&lt;Cite&gt;&lt;Author&gt;Toriyama&lt;/Author&gt;&lt;Year&gt;2013&lt;/Year&gt;&lt;RecNum&gt;22&lt;/RecNum&gt;&lt;DisplayText&gt;&lt;style face="superscript"&gt;22&lt;/style&gt;&lt;/DisplayText&gt;&lt;record&gt;&lt;rec-number&gt;22&lt;/rec-number&gt;&lt;foreign-keys&gt;&lt;key app="EN" db-id="evez0xtejx2vp3ee5tt5eavdpezxxed529wv" timestamp="1632820966"&gt;22&lt;/key&gt;&lt;/foreign-keys&gt;&lt;ref-type name="Journal Article"&gt;17&lt;/ref-type&gt;&lt;contributors&gt;&lt;authors&gt;&lt;author&gt;Toriyama, M.&lt;/author&gt;&lt;author&gt;Kozawa, S.&lt;/author&gt;&lt;author&gt;Sakumura, Y.&lt;/author&gt;&lt;author&gt;Inagaki, N.&lt;/author&gt;&lt;/authors&gt;&lt;/contributors&gt;&lt;auth-address&gt;Laboratory of Neuronal Cell Morphogenesis, Graduate School of Biological Sciences, Nara Institute of Science and Technology, Ikoma, Nara 630-0192, Japan.&lt;/auth-address&gt;&lt;titles&gt;&lt;title&gt;Conversion of a signal into forces for axon outgrowth through Pak1-mediated shootin1 phosphorylation&lt;/title&gt;&lt;secondary-title&gt;Current Biology&lt;/secondary-title&gt;&lt;/titles&gt;&lt;periodical&gt;&lt;full-title&gt;Current Biology&lt;/full-title&gt;&lt;/periodical&gt;&lt;pages&gt;529-534&lt;/pages&gt;&lt;volume&gt;23&lt;/volume&gt;&lt;edition&gt;2013/03/05&lt;/edition&gt;&lt;keywords&gt;&lt;keyword&gt;Actins/metabolism&lt;/keyword&gt;&lt;keyword&gt;Animals&lt;/keyword&gt;&lt;keyword&gt;Cells, Cultured&lt;/keyword&gt;&lt;keyword&gt;Growth Cones/*physiology&lt;/keyword&gt;&lt;keyword&gt;Hippocampus/growth &amp;amp; development/physiology&lt;/keyword&gt;&lt;keyword&gt;Mass Spectrometry&lt;/keyword&gt;&lt;keyword&gt;Nerve Growth Factors/*metabolism&lt;/keyword&gt;&lt;keyword&gt;Nerve Tissue Proteins/*metabolism&lt;/keyword&gt;&lt;keyword&gt;Netrin-1&lt;/keyword&gt;&lt;keyword&gt;Phosphorylation&lt;/keyword&gt;&lt;keyword&gt;Rats&lt;/keyword&gt;&lt;keyword&gt;*Signal Transduction&lt;/keyword&gt;&lt;keyword&gt;Tumor Suppressor Proteins/*metabolism&lt;/keyword&gt;&lt;keyword&gt;p21-Activated Kinases/*metabolism&lt;/keyword&gt;&lt;/keywords&gt;&lt;dates&gt;&lt;year&gt;2013&lt;/year&gt;&lt;pub-dates&gt;&lt;date&gt;Mar 18&lt;/date&gt;&lt;/pub-dates&gt;&lt;/dates&gt;&lt;isbn&gt;1879-0445 (Electronic)&amp;#xD;0960-9822 (Linking)&lt;/isbn&gt;&lt;accession-num&gt;23453953&lt;/accession-num&gt;&lt;urls&gt;&lt;related-urls&gt;&lt;url&gt;https://www.ncbi.nlm.nih.gov/pubmed/23453953&lt;/url&gt;&lt;/related-urls&gt;&lt;/urls&gt;&lt;electronic-resource-num&gt;10.1016/j.cub.2013.02.017&lt;/electronic-resource-num&gt;&lt;/record&gt;&lt;/Cite&gt;&lt;/EndNote&gt;</w:instrText>
      </w:r>
      <w:r w:rsidR="00B81D88" w:rsidRPr="00A64073">
        <w:fldChar w:fldCharType="separate"/>
      </w:r>
      <w:r w:rsidR="002705D2" w:rsidRPr="00A64073">
        <w:rPr>
          <w:noProof/>
          <w:vertAlign w:val="superscript"/>
        </w:rPr>
        <w:t>22</w:t>
      </w:r>
      <w:r w:rsidR="00B81D88" w:rsidRPr="00A64073">
        <w:fldChar w:fldCharType="end"/>
      </w:r>
      <w:r w:rsidR="00DC40F1" w:rsidRPr="00A64073">
        <w:t>.</w:t>
      </w:r>
    </w:p>
    <w:p w14:paraId="6FA9C2E0" w14:textId="77777777" w:rsidR="003924AE" w:rsidRPr="00A64073" w:rsidRDefault="003924AE">
      <w:pPr>
        <w:pBdr>
          <w:top w:val="nil"/>
          <w:left w:val="nil"/>
          <w:bottom w:val="nil"/>
          <w:right w:val="nil"/>
          <w:between w:val="nil"/>
        </w:pBdr>
        <w:rPr>
          <w:lang w:eastAsia="ja-JP"/>
        </w:rPr>
      </w:pPr>
    </w:p>
    <w:p w14:paraId="32BCD1C4" w14:textId="7DC82FA2" w:rsidR="005711C9" w:rsidRPr="00D400B5" w:rsidRDefault="003924AE" w:rsidP="00D400B5">
      <w:pPr>
        <w:pStyle w:val="ListParagraph"/>
        <w:numPr>
          <w:ilvl w:val="2"/>
          <w:numId w:val="45"/>
        </w:numPr>
        <w:pBdr>
          <w:top w:val="nil"/>
          <w:left w:val="nil"/>
          <w:bottom w:val="nil"/>
          <w:right w:val="nil"/>
          <w:between w:val="nil"/>
        </w:pBdr>
        <w:ind w:leftChars="0" w:left="0" w:firstLine="0"/>
        <w:rPr>
          <w:highlight w:val="yellow"/>
        </w:rPr>
      </w:pPr>
      <w:r w:rsidRPr="00D400B5">
        <w:rPr>
          <w:highlight w:val="yellow"/>
          <w:lang w:eastAsia="ja-JP"/>
        </w:rPr>
        <w:t>Download</w:t>
      </w:r>
      <w:r w:rsidR="00087A99" w:rsidRPr="00D400B5">
        <w:rPr>
          <w:highlight w:val="yellow"/>
          <w:lang w:eastAsia="ja-JP"/>
        </w:rPr>
        <w:t xml:space="preserve"> the traction force analysis code</w:t>
      </w:r>
      <w:r w:rsidR="00354B0C" w:rsidRPr="00D400B5">
        <w:rPr>
          <w:highlight w:val="yellow"/>
          <w:lang w:eastAsia="ja-JP"/>
        </w:rPr>
        <w:t xml:space="preserve"> TFM2021</w:t>
      </w:r>
      <w:r w:rsidR="00FD019F" w:rsidRPr="00D400B5">
        <w:rPr>
          <w:highlight w:val="yellow"/>
          <w:lang w:eastAsia="ja-JP"/>
        </w:rPr>
        <w:t xml:space="preserve"> from </w:t>
      </w:r>
      <w:r w:rsidR="00C201D7" w:rsidRPr="00D400B5">
        <w:rPr>
          <w:b/>
          <w:highlight w:val="yellow"/>
          <w:lang w:eastAsia="ja-JP"/>
        </w:rPr>
        <w:t xml:space="preserve">Supplemental </w:t>
      </w:r>
      <w:r w:rsidR="00C83D63" w:rsidRPr="00D400B5">
        <w:rPr>
          <w:b/>
          <w:highlight w:val="yellow"/>
          <w:lang w:eastAsia="ja-JP"/>
        </w:rPr>
        <w:t>F</w:t>
      </w:r>
      <w:r w:rsidR="00C201D7" w:rsidRPr="00D400B5">
        <w:rPr>
          <w:b/>
          <w:highlight w:val="yellow"/>
          <w:lang w:eastAsia="ja-JP"/>
        </w:rPr>
        <w:t xml:space="preserve">ile </w:t>
      </w:r>
      <w:r w:rsidR="0080563E" w:rsidRPr="00D400B5">
        <w:rPr>
          <w:b/>
          <w:highlight w:val="yellow"/>
          <w:lang w:eastAsia="ja-JP"/>
        </w:rPr>
        <w:t>5</w:t>
      </w:r>
      <w:r w:rsidR="009B02F8" w:rsidRPr="00D400B5">
        <w:rPr>
          <w:highlight w:val="yellow"/>
          <w:lang w:eastAsia="ja-JP"/>
        </w:rPr>
        <w:t>.</w:t>
      </w:r>
      <w:r w:rsidR="0005649E" w:rsidRPr="00D400B5">
        <w:rPr>
          <w:highlight w:val="yellow"/>
          <w:lang w:eastAsia="ja-JP"/>
        </w:rPr>
        <w:t xml:space="preserve"> Open TFM 2021 in MATLAB</w:t>
      </w:r>
    </w:p>
    <w:p w14:paraId="09065FC8" w14:textId="77777777" w:rsidR="004D4CAA" w:rsidRPr="00A64073" w:rsidRDefault="004D4CAA" w:rsidP="00D400B5">
      <w:pPr>
        <w:pStyle w:val="ListParagraph"/>
        <w:pBdr>
          <w:top w:val="nil"/>
          <w:left w:val="nil"/>
          <w:bottom w:val="nil"/>
          <w:right w:val="nil"/>
          <w:between w:val="nil"/>
        </w:pBdr>
        <w:ind w:leftChars="0" w:left="0"/>
        <w:rPr>
          <w:highlight w:val="yellow"/>
        </w:rPr>
      </w:pPr>
    </w:p>
    <w:p w14:paraId="3411271E" w14:textId="6A7AE4A9" w:rsidR="003924AE" w:rsidRPr="00A64073" w:rsidRDefault="008869ED" w:rsidP="00D400B5">
      <w:pPr>
        <w:pStyle w:val="ListParagraph"/>
        <w:numPr>
          <w:ilvl w:val="2"/>
          <w:numId w:val="45"/>
        </w:numPr>
        <w:pBdr>
          <w:top w:val="nil"/>
          <w:left w:val="nil"/>
          <w:bottom w:val="nil"/>
          <w:right w:val="nil"/>
          <w:between w:val="nil"/>
        </w:pBdr>
        <w:ind w:leftChars="0" w:left="0" w:firstLine="0"/>
        <w:rPr>
          <w:highlight w:val="yellow"/>
        </w:rPr>
      </w:pPr>
      <w:r w:rsidRPr="00A64073">
        <w:rPr>
          <w:highlight w:val="yellow"/>
          <w:lang w:eastAsia="ja-JP"/>
        </w:rPr>
        <w:t>Open</w:t>
      </w:r>
      <w:r w:rsidR="001325BF" w:rsidRPr="00A64073">
        <w:rPr>
          <w:highlight w:val="yellow"/>
          <w:lang w:eastAsia="ja-JP"/>
        </w:rPr>
        <w:t xml:space="preserve"> </w:t>
      </w:r>
      <w:proofErr w:type="spellStart"/>
      <w:r w:rsidR="003924AE" w:rsidRPr="00A64073">
        <w:rPr>
          <w:b/>
          <w:highlight w:val="yellow"/>
          <w:lang w:eastAsia="ja-JP"/>
        </w:rPr>
        <w:t>main</w:t>
      </w:r>
      <w:r w:rsidRPr="00A64073">
        <w:rPr>
          <w:b/>
          <w:highlight w:val="yellow"/>
          <w:lang w:eastAsia="ja-JP"/>
        </w:rPr>
        <w:t>.m</w:t>
      </w:r>
      <w:proofErr w:type="spellEnd"/>
      <w:r w:rsidR="001325BF" w:rsidRPr="00A64073">
        <w:rPr>
          <w:highlight w:val="yellow"/>
          <w:lang w:eastAsia="ja-JP"/>
        </w:rPr>
        <w:t xml:space="preserve"> </w:t>
      </w:r>
      <w:r w:rsidR="00961F21" w:rsidRPr="00A64073">
        <w:rPr>
          <w:highlight w:val="yellow"/>
          <w:lang w:eastAsia="ja-JP"/>
        </w:rPr>
        <w:t>in</w:t>
      </w:r>
      <w:r w:rsidR="001325BF" w:rsidRPr="00A64073">
        <w:rPr>
          <w:highlight w:val="yellow"/>
          <w:lang w:eastAsia="ja-JP"/>
        </w:rPr>
        <w:t xml:space="preserve"> </w:t>
      </w:r>
      <w:r w:rsidR="00961F21" w:rsidRPr="00A64073">
        <w:rPr>
          <w:highlight w:val="yellow"/>
          <w:lang w:eastAsia="ja-JP"/>
        </w:rPr>
        <w:t>TFM2021</w:t>
      </w:r>
      <w:r w:rsidR="001325BF" w:rsidRPr="00A64073">
        <w:rPr>
          <w:highlight w:val="yellow"/>
          <w:lang w:eastAsia="ja-JP"/>
        </w:rPr>
        <w:t xml:space="preserve"> and </w:t>
      </w:r>
      <w:r w:rsidR="009B02F8" w:rsidRPr="00A64073">
        <w:rPr>
          <w:highlight w:val="yellow"/>
          <w:lang w:eastAsia="ja-JP"/>
        </w:rPr>
        <w:t>run it</w:t>
      </w:r>
      <w:r w:rsidR="000C03DB" w:rsidRPr="00A64073">
        <w:rPr>
          <w:highlight w:val="yellow"/>
          <w:lang w:eastAsia="ja-JP"/>
        </w:rPr>
        <w:t>. A</w:t>
      </w:r>
      <w:r w:rsidR="009B02F8" w:rsidRPr="00A64073">
        <w:rPr>
          <w:highlight w:val="yellow"/>
          <w:lang w:eastAsia="ja-JP"/>
        </w:rPr>
        <w:t xml:space="preserve"> </w:t>
      </w:r>
      <w:r w:rsidR="00961F21" w:rsidRPr="00A64073">
        <w:rPr>
          <w:highlight w:val="yellow"/>
          <w:lang w:eastAsia="ja-JP"/>
        </w:rPr>
        <w:t xml:space="preserve">graphical user interface (GUI) </w:t>
      </w:r>
      <w:r w:rsidR="000C03DB" w:rsidRPr="00A64073">
        <w:rPr>
          <w:highlight w:val="yellow"/>
          <w:lang w:eastAsia="ja-JP"/>
        </w:rPr>
        <w:t xml:space="preserve">will </w:t>
      </w:r>
      <w:r w:rsidR="009B02F8" w:rsidRPr="00A64073">
        <w:rPr>
          <w:highlight w:val="yellow"/>
          <w:lang w:eastAsia="ja-JP"/>
        </w:rPr>
        <w:t>appear</w:t>
      </w:r>
      <w:r w:rsidR="008A40A4" w:rsidRPr="00A64073">
        <w:rPr>
          <w:highlight w:val="yellow"/>
          <w:lang w:eastAsia="ja-JP"/>
        </w:rPr>
        <w:t xml:space="preserve"> </w:t>
      </w:r>
      <w:r w:rsidR="00265EED" w:rsidRPr="00A64073">
        <w:rPr>
          <w:highlight w:val="yellow"/>
          <w:lang w:eastAsia="ja-JP"/>
        </w:rPr>
        <w:t xml:space="preserve">on the screen </w:t>
      </w:r>
      <w:r w:rsidR="008A40A4" w:rsidRPr="00A64073">
        <w:rPr>
          <w:highlight w:val="yellow"/>
          <w:lang w:eastAsia="ja-JP"/>
        </w:rPr>
        <w:t>(</w:t>
      </w:r>
      <w:r w:rsidR="008A40A4" w:rsidRPr="00A64073">
        <w:rPr>
          <w:b/>
          <w:highlight w:val="yellow"/>
          <w:lang w:eastAsia="ja-JP"/>
        </w:rPr>
        <w:t xml:space="preserve">Figure </w:t>
      </w:r>
      <w:r w:rsidR="0080563E" w:rsidRPr="00A64073">
        <w:rPr>
          <w:b/>
          <w:highlight w:val="yellow"/>
          <w:lang w:eastAsia="ja-JP"/>
        </w:rPr>
        <w:t>8</w:t>
      </w:r>
      <w:r w:rsidR="008A40A4" w:rsidRPr="00A64073">
        <w:rPr>
          <w:b/>
          <w:highlight w:val="yellow"/>
          <w:lang w:eastAsia="ja-JP"/>
        </w:rPr>
        <w:t>A</w:t>
      </w:r>
      <w:r w:rsidR="008A40A4" w:rsidRPr="00A64073">
        <w:rPr>
          <w:highlight w:val="yellow"/>
          <w:lang w:eastAsia="ja-JP"/>
        </w:rPr>
        <w:t>)</w:t>
      </w:r>
      <w:r w:rsidR="009B02F8" w:rsidRPr="00A64073">
        <w:rPr>
          <w:highlight w:val="yellow"/>
          <w:lang w:eastAsia="ja-JP"/>
        </w:rPr>
        <w:t>.</w:t>
      </w:r>
    </w:p>
    <w:p w14:paraId="0136D02E" w14:textId="77777777" w:rsidR="004D4CAA" w:rsidRPr="00A64073" w:rsidRDefault="004D4CAA" w:rsidP="00D400B5">
      <w:pPr>
        <w:pStyle w:val="ListParagraph"/>
        <w:pBdr>
          <w:top w:val="nil"/>
          <w:left w:val="nil"/>
          <w:bottom w:val="nil"/>
          <w:right w:val="nil"/>
          <w:between w:val="nil"/>
        </w:pBdr>
        <w:ind w:leftChars="0" w:left="0"/>
        <w:rPr>
          <w:highlight w:val="yellow"/>
        </w:rPr>
      </w:pPr>
    </w:p>
    <w:p w14:paraId="3CCC5ECB" w14:textId="2DE389CD" w:rsidR="008A40A4" w:rsidRPr="00A64073" w:rsidRDefault="008A40A4" w:rsidP="00D400B5">
      <w:pPr>
        <w:pStyle w:val="ListParagraph"/>
        <w:numPr>
          <w:ilvl w:val="2"/>
          <w:numId w:val="45"/>
        </w:numPr>
        <w:pBdr>
          <w:top w:val="nil"/>
          <w:left w:val="nil"/>
          <w:bottom w:val="nil"/>
          <w:right w:val="nil"/>
          <w:between w:val="nil"/>
        </w:pBdr>
        <w:ind w:leftChars="0" w:left="0" w:firstLine="0"/>
        <w:rPr>
          <w:highlight w:val="yellow"/>
        </w:rPr>
      </w:pPr>
      <w:r w:rsidRPr="00A64073">
        <w:rPr>
          <w:highlight w:val="yellow"/>
          <w:lang w:eastAsia="ja-JP"/>
        </w:rPr>
        <w:t>Click</w:t>
      </w:r>
      <w:r w:rsidR="00C83D63" w:rsidRPr="00A64073">
        <w:rPr>
          <w:highlight w:val="yellow"/>
          <w:lang w:eastAsia="ja-JP"/>
        </w:rPr>
        <w:t xml:space="preserve"> on</w:t>
      </w:r>
      <w:r w:rsidRPr="00A64073">
        <w:rPr>
          <w:highlight w:val="yellow"/>
          <w:lang w:eastAsia="ja-JP"/>
        </w:rPr>
        <w:t xml:space="preserve"> </w:t>
      </w:r>
      <w:r w:rsidR="009973FD" w:rsidRPr="00A64073">
        <w:rPr>
          <w:b/>
          <w:highlight w:val="yellow"/>
          <w:lang w:eastAsia="ja-JP"/>
        </w:rPr>
        <w:t>L</w:t>
      </w:r>
      <w:r w:rsidRPr="00A64073">
        <w:rPr>
          <w:b/>
          <w:highlight w:val="yellow"/>
          <w:lang w:eastAsia="ja-JP"/>
        </w:rPr>
        <w:t xml:space="preserve">oad </w:t>
      </w:r>
      <w:r w:rsidR="00C83D63" w:rsidRPr="00A64073">
        <w:rPr>
          <w:b/>
          <w:highlight w:val="yellow"/>
          <w:lang w:eastAsia="ja-JP"/>
        </w:rPr>
        <w:t>Unstrained Substrate Image</w:t>
      </w:r>
      <w:r w:rsidR="00C83D63" w:rsidRPr="00A64073">
        <w:rPr>
          <w:highlight w:val="yellow"/>
        </w:rPr>
        <w:t xml:space="preserve"> </w:t>
      </w:r>
      <w:r w:rsidR="00FF0234" w:rsidRPr="00A64073">
        <w:rPr>
          <w:highlight w:val="yellow"/>
        </w:rPr>
        <w:t>and</w:t>
      </w:r>
      <w:r w:rsidRPr="00A64073">
        <w:rPr>
          <w:highlight w:val="yellow"/>
          <w:lang w:eastAsia="ja-JP"/>
        </w:rPr>
        <w:t xml:space="preserve"> </w:t>
      </w:r>
      <w:r w:rsidR="00961F21" w:rsidRPr="00A64073">
        <w:rPr>
          <w:highlight w:val="yellow"/>
          <w:lang w:eastAsia="ja-JP"/>
        </w:rPr>
        <w:t>select</w:t>
      </w:r>
      <w:r w:rsidR="00FF0234" w:rsidRPr="00A64073">
        <w:rPr>
          <w:highlight w:val="yellow"/>
          <w:lang w:eastAsia="ja-JP"/>
        </w:rPr>
        <w:t xml:space="preserve"> the</w:t>
      </w:r>
      <w:r w:rsidRPr="00A64073">
        <w:rPr>
          <w:highlight w:val="yellow"/>
          <w:lang w:eastAsia="ja-JP"/>
        </w:rPr>
        <w:t xml:space="preserve"> </w:t>
      </w:r>
      <w:r w:rsidR="00C76243" w:rsidRPr="00A64073">
        <w:rPr>
          <w:highlight w:val="yellow"/>
        </w:rPr>
        <w:t>x–y</w:t>
      </w:r>
      <w:r w:rsidR="00EA68E4" w:rsidRPr="00A64073">
        <w:rPr>
          <w:highlight w:val="yellow"/>
          <w:lang w:eastAsia="ja-JP"/>
        </w:rPr>
        <w:t xml:space="preserve"> position-corrected </w:t>
      </w:r>
      <w:r w:rsidR="00FF0234" w:rsidRPr="00A64073">
        <w:rPr>
          <w:highlight w:val="yellow"/>
          <w:lang w:eastAsia="ja-JP"/>
        </w:rPr>
        <w:t>bead image</w:t>
      </w:r>
      <w:r w:rsidR="00A81348" w:rsidRPr="00A64073">
        <w:rPr>
          <w:highlight w:val="yellow"/>
          <w:lang w:eastAsia="ja-JP"/>
        </w:rPr>
        <w:t xml:space="preserve"> </w:t>
      </w:r>
      <w:r w:rsidR="0031586F" w:rsidRPr="00A64073">
        <w:rPr>
          <w:highlight w:val="yellow"/>
          <w:lang w:eastAsia="ja-JP"/>
        </w:rPr>
        <w:t>in</w:t>
      </w:r>
      <w:r w:rsidR="00E12DC5" w:rsidRPr="00A64073">
        <w:rPr>
          <w:highlight w:val="yellow"/>
          <w:lang w:eastAsia="ja-JP"/>
        </w:rPr>
        <w:t xml:space="preserve"> </w:t>
      </w:r>
      <w:r w:rsidR="0031586F" w:rsidRPr="00A64073">
        <w:rPr>
          <w:highlight w:val="yellow"/>
          <w:lang w:eastAsia="ja-JP"/>
        </w:rPr>
        <w:t>unstrained substrate</w:t>
      </w:r>
      <w:r w:rsidRPr="00A64073">
        <w:rPr>
          <w:highlight w:val="yellow"/>
          <w:lang w:eastAsia="ja-JP"/>
        </w:rPr>
        <w:t>.</w:t>
      </w:r>
    </w:p>
    <w:p w14:paraId="0188915E" w14:textId="77777777" w:rsidR="004D4CAA" w:rsidRPr="00A64073" w:rsidRDefault="004D4CAA" w:rsidP="00D400B5">
      <w:pPr>
        <w:pStyle w:val="ListParagraph"/>
        <w:pBdr>
          <w:top w:val="nil"/>
          <w:left w:val="nil"/>
          <w:bottom w:val="nil"/>
          <w:right w:val="nil"/>
          <w:between w:val="nil"/>
        </w:pBdr>
        <w:ind w:leftChars="0" w:left="0"/>
        <w:rPr>
          <w:highlight w:val="yellow"/>
        </w:rPr>
      </w:pPr>
    </w:p>
    <w:p w14:paraId="1A5BA998" w14:textId="58A8179E" w:rsidR="008A40A4" w:rsidRPr="00A64073" w:rsidRDefault="008A40A4" w:rsidP="00D400B5">
      <w:pPr>
        <w:pStyle w:val="ListParagraph"/>
        <w:numPr>
          <w:ilvl w:val="2"/>
          <w:numId w:val="45"/>
        </w:numPr>
        <w:pBdr>
          <w:top w:val="nil"/>
          <w:left w:val="nil"/>
          <w:bottom w:val="nil"/>
          <w:right w:val="nil"/>
          <w:between w:val="nil"/>
        </w:pBdr>
        <w:ind w:leftChars="0" w:left="0" w:firstLine="0"/>
        <w:rPr>
          <w:highlight w:val="yellow"/>
        </w:rPr>
      </w:pPr>
      <w:r w:rsidRPr="00A64073">
        <w:rPr>
          <w:highlight w:val="yellow"/>
          <w:lang w:eastAsia="ja-JP"/>
        </w:rPr>
        <w:t xml:space="preserve">Click </w:t>
      </w:r>
      <w:r w:rsidR="00C83D63" w:rsidRPr="00A64073">
        <w:rPr>
          <w:highlight w:val="yellow"/>
          <w:lang w:eastAsia="ja-JP"/>
        </w:rPr>
        <w:t xml:space="preserve">on </w:t>
      </w:r>
      <w:r w:rsidR="00FF0234" w:rsidRPr="00A64073">
        <w:rPr>
          <w:b/>
          <w:highlight w:val="yellow"/>
          <w:lang w:eastAsia="ja-JP"/>
        </w:rPr>
        <w:t>L</w:t>
      </w:r>
      <w:r w:rsidRPr="00A64073">
        <w:rPr>
          <w:b/>
          <w:highlight w:val="yellow"/>
          <w:lang w:eastAsia="ja-JP"/>
        </w:rPr>
        <w:t xml:space="preserve">oad </w:t>
      </w:r>
      <w:r w:rsidR="00C83D63" w:rsidRPr="00A64073">
        <w:rPr>
          <w:b/>
          <w:highlight w:val="yellow"/>
          <w:lang w:eastAsia="ja-JP"/>
        </w:rPr>
        <w:t>Fluorescent Bead</w:t>
      </w:r>
      <w:r w:rsidR="00C83D63" w:rsidRPr="00A64073">
        <w:rPr>
          <w:highlight w:val="yellow"/>
          <w:lang w:eastAsia="ja-JP"/>
        </w:rPr>
        <w:t xml:space="preserve"> </w:t>
      </w:r>
      <w:r w:rsidR="00C83D63" w:rsidRPr="00A64073">
        <w:rPr>
          <w:b/>
          <w:highlight w:val="yellow"/>
          <w:lang w:eastAsia="ja-JP"/>
        </w:rPr>
        <w:t>Images</w:t>
      </w:r>
      <w:r w:rsidR="00C83D63" w:rsidRPr="00A64073">
        <w:rPr>
          <w:highlight w:val="yellow"/>
          <w:lang w:eastAsia="ja-JP"/>
        </w:rPr>
        <w:t xml:space="preserve"> </w:t>
      </w:r>
      <w:r w:rsidRPr="00A64073">
        <w:rPr>
          <w:highlight w:val="yellow"/>
          <w:lang w:eastAsia="ja-JP"/>
        </w:rPr>
        <w:t>and</w:t>
      </w:r>
      <w:r w:rsidR="00961F21" w:rsidRPr="00A64073">
        <w:rPr>
          <w:highlight w:val="yellow"/>
          <w:lang w:eastAsia="ja-JP"/>
        </w:rPr>
        <w:t xml:space="preserve"> select</w:t>
      </w:r>
      <w:r w:rsidRPr="00A64073">
        <w:rPr>
          <w:highlight w:val="yellow"/>
          <w:lang w:eastAsia="ja-JP"/>
        </w:rPr>
        <w:t xml:space="preserve"> </w:t>
      </w:r>
      <w:r w:rsidR="00155A49" w:rsidRPr="00A64073">
        <w:rPr>
          <w:highlight w:val="yellow"/>
          <w:lang w:eastAsia="ja-JP"/>
        </w:rPr>
        <w:t xml:space="preserve">the </w:t>
      </w:r>
      <w:r w:rsidR="00D016B5" w:rsidRPr="00A64073">
        <w:rPr>
          <w:highlight w:val="yellow"/>
          <w:lang w:eastAsia="ja-JP"/>
        </w:rPr>
        <w:t xml:space="preserve">time-lapse </w:t>
      </w:r>
      <w:r w:rsidR="0045743F" w:rsidRPr="00A64073">
        <w:rPr>
          <w:highlight w:val="yellow"/>
          <w:lang w:eastAsia="ja-JP"/>
        </w:rPr>
        <w:t>stack image of beads</w:t>
      </w:r>
      <w:r w:rsidRPr="00A64073">
        <w:rPr>
          <w:highlight w:val="yellow"/>
          <w:lang w:eastAsia="ja-JP"/>
        </w:rPr>
        <w:t>.</w:t>
      </w:r>
    </w:p>
    <w:p w14:paraId="485F5A8A" w14:textId="77777777" w:rsidR="004D4CAA" w:rsidRPr="00A64073" w:rsidRDefault="004D4CAA" w:rsidP="00D400B5">
      <w:pPr>
        <w:pStyle w:val="ListParagraph"/>
        <w:pBdr>
          <w:top w:val="nil"/>
          <w:left w:val="nil"/>
          <w:bottom w:val="nil"/>
          <w:right w:val="nil"/>
          <w:between w:val="nil"/>
        </w:pBdr>
        <w:ind w:leftChars="0" w:left="0"/>
        <w:rPr>
          <w:highlight w:val="yellow"/>
        </w:rPr>
      </w:pPr>
    </w:p>
    <w:p w14:paraId="28010180" w14:textId="48B1CA94" w:rsidR="002852F5" w:rsidRPr="00A64073" w:rsidRDefault="002852F5" w:rsidP="00D400B5">
      <w:pPr>
        <w:pStyle w:val="ListParagraph"/>
        <w:numPr>
          <w:ilvl w:val="2"/>
          <w:numId w:val="45"/>
        </w:numPr>
        <w:pBdr>
          <w:top w:val="nil"/>
          <w:left w:val="nil"/>
          <w:bottom w:val="nil"/>
          <w:right w:val="nil"/>
          <w:between w:val="nil"/>
        </w:pBdr>
        <w:ind w:leftChars="0" w:left="0" w:firstLine="0"/>
        <w:rPr>
          <w:highlight w:val="yellow"/>
        </w:rPr>
      </w:pPr>
      <w:r w:rsidRPr="00A64073">
        <w:rPr>
          <w:highlight w:val="yellow"/>
          <w:lang w:eastAsia="ja-JP"/>
        </w:rPr>
        <w:t>Click</w:t>
      </w:r>
      <w:r w:rsidR="00C83D63" w:rsidRPr="00A64073">
        <w:rPr>
          <w:highlight w:val="yellow"/>
          <w:lang w:eastAsia="ja-JP"/>
        </w:rPr>
        <w:t xml:space="preserve"> on</w:t>
      </w:r>
      <w:r w:rsidRPr="00A64073">
        <w:rPr>
          <w:highlight w:val="yellow"/>
          <w:lang w:eastAsia="ja-JP"/>
        </w:rPr>
        <w:t xml:space="preserve"> </w:t>
      </w:r>
      <w:r w:rsidR="009973FD" w:rsidRPr="00A64073">
        <w:rPr>
          <w:b/>
          <w:highlight w:val="yellow"/>
          <w:lang w:eastAsia="ja-JP"/>
        </w:rPr>
        <w:t>L</w:t>
      </w:r>
      <w:r w:rsidRPr="00A64073">
        <w:rPr>
          <w:b/>
          <w:highlight w:val="yellow"/>
          <w:lang w:eastAsia="ja-JP"/>
        </w:rPr>
        <w:t xml:space="preserve">oad </w:t>
      </w:r>
      <w:r w:rsidR="00C83D63" w:rsidRPr="00A64073">
        <w:rPr>
          <w:b/>
          <w:highlight w:val="yellow"/>
          <w:lang w:eastAsia="ja-JP"/>
        </w:rPr>
        <w:t>Bright-Field Images</w:t>
      </w:r>
      <w:r w:rsidR="00C83D63" w:rsidRPr="00A64073">
        <w:rPr>
          <w:highlight w:val="yellow"/>
          <w:lang w:eastAsia="ja-JP"/>
        </w:rPr>
        <w:t xml:space="preserve"> </w:t>
      </w:r>
      <w:r w:rsidRPr="00A64073">
        <w:rPr>
          <w:highlight w:val="yellow"/>
          <w:lang w:eastAsia="ja-JP"/>
        </w:rPr>
        <w:t xml:space="preserve">and </w:t>
      </w:r>
      <w:r w:rsidR="00961F21" w:rsidRPr="00A64073">
        <w:rPr>
          <w:highlight w:val="yellow"/>
          <w:lang w:eastAsia="ja-JP"/>
        </w:rPr>
        <w:t>select</w:t>
      </w:r>
      <w:r w:rsidR="00155A49" w:rsidRPr="00A64073">
        <w:rPr>
          <w:highlight w:val="yellow"/>
          <w:lang w:eastAsia="ja-JP"/>
        </w:rPr>
        <w:t xml:space="preserve"> the</w:t>
      </w:r>
      <w:r w:rsidR="00D016B5" w:rsidRPr="00A64073">
        <w:rPr>
          <w:highlight w:val="yellow"/>
          <w:lang w:eastAsia="ja-JP"/>
        </w:rPr>
        <w:t xml:space="preserve"> time-lapse stack image</w:t>
      </w:r>
      <w:r w:rsidR="0045743F" w:rsidRPr="00A64073">
        <w:rPr>
          <w:highlight w:val="yellow"/>
          <w:lang w:eastAsia="ja-JP"/>
        </w:rPr>
        <w:t xml:space="preserve"> </w:t>
      </w:r>
      <w:r w:rsidRPr="00A64073">
        <w:rPr>
          <w:highlight w:val="yellow"/>
          <w:lang w:eastAsia="ja-JP"/>
        </w:rPr>
        <w:t>of bright</w:t>
      </w:r>
      <w:r w:rsidR="00C83D63" w:rsidRPr="00A64073">
        <w:rPr>
          <w:highlight w:val="yellow"/>
          <w:lang w:eastAsia="ja-JP"/>
        </w:rPr>
        <w:t>-</w:t>
      </w:r>
      <w:r w:rsidRPr="00A64073">
        <w:rPr>
          <w:highlight w:val="yellow"/>
          <w:lang w:eastAsia="ja-JP"/>
        </w:rPr>
        <w:t>field.</w:t>
      </w:r>
    </w:p>
    <w:p w14:paraId="7B9C889D" w14:textId="77777777" w:rsidR="004D4CAA" w:rsidRPr="00A64073" w:rsidRDefault="004D4CAA" w:rsidP="00D400B5">
      <w:pPr>
        <w:pStyle w:val="ListParagraph"/>
        <w:pBdr>
          <w:top w:val="nil"/>
          <w:left w:val="nil"/>
          <w:bottom w:val="nil"/>
          <w:right w:val="nil"/>
          <w:between w:val="nil"/>
        </w:pBdr>
        <w:ind w:leftChars="0" w:left="0"/>
        <w:rPr>
          <w:highlight w:val="yellow"/>
        </w:rPr>
      </w:pPr>
    </w:p>
    <w:p w14:paraId="3EBCE394" w14:textId="07BA62CF" w:rsidR="002852F5" w:rsidRPr="00A64073" w:rsidRDefault="002852F5" w:rsidP="00D400B5">
      <w:pPr>
        <w:pStyle w:val="ListParagraph"/>
        <w:numPr>
          <w:ilvl w:val="2"/>
          <w:numId w:val="45"/>
        </w:numPr>
        <w:pBdr>
          <w:top w:val="nil"/>
          <w:left w:val="nil"/>
          <w:bottom w:val="nil"/>
          <w:right w:val="nil"/>
          <w:between w:val="nil"/>
        </w:pBdr>
        <w:ind w:leftChars="0" w:left="0" w:firstLine="0"/>
        <w:rPr>
          <w:highlight w:val="yellow"/>
        </w:rPr>
      </w:pPr>
      <w:r w:rsidRPr="00A64073">
        <w:rPr>
          <w:highlight w:val="yellow"/>
          <w:lang w:eastAsia="ja-JP"/>
        </w:rPr>
        <w:t xml:space="preserve">Click </w:t>
      </w:r>
      <w:r w:rsidR="00C83D63" w:rsidRPr="00A64073">
        <w:rPr>
          <w:highlight w:val="yellow"/>
          <w:lang w:eastAsia="ja-JP"/>
        </w:rPr>
        <w:t xml:space="preserve">on </w:t>
      </w:r>
      <w:r w:rsidR="009973FD" w:rsidRPr="00A64073">
        <w:rPr>
          <w:b/>
          <w:highlight w:val="yellow"/>
          <w:lang w:eastAsia="ja-JP"/>
        </w:rPr>
        <w:t>L</w:t>
      </w:r>
      <w:r w:rsidRPr="00A64073">
        <w:rPr>
          <w:b/>
          <w:highlight w:val="yellow"/>
          <w:lang w:eastAsia="ja-JP"/>
        </w:rPr>
        <w:t>oad GFP</w:t>
      </w:r>
      <w:r w:rsidR="009973FD" w:rsidRPr="00A64073">
        <w:rPr>
          <w:b/>
          <w:highlight w:val="yellow"/>
          <w:lang w:eastAsia="ja-JP"/>
        </w:rPr>
        <w:t xml:space="preserve"> </w:t>
      </w:r>
      <w:r w:rsidR="00C83D63" w:rsidRPr="00A64073">
        <w:rPr>
          <w:b/>
          <w:highlight w:val="yellow"/>
          <w:lang w:eastAsia="ja-JP"/>
        </w:rPr>
        <w:t>Images</w:t>
      </w:r>
      <w:r w:rsidRPr="00A64073">
        <w:rPr>
          <w:highlight w:val="yellow"/>
          <w:lang w:eastAsia="ja-JP"/>
        </w:rPr>
        <w:t xml:space="preserve"> and </w:t>
      </w:r>
      <w:r w:rsidR="00961F21" w:rsidRPr="00A64073">
        <w:rPr>
          <w:highlight w:val="yellow"/>
          <w:lang w:eastAsia="ja-JP"/>
        </w:rPr>
        <w:t>select</w:t>
      </w:r>
      <w:r w:rsidRPr="00A64073">
        <w:rPr>
          <w:highlight w:val="yellow"/>
          <w:lang w:eastAsia="ja-JP"/>
        </w:rPr>
        <w:t xml:space="preserve"> the </w:t>
      </w:r>
      <w:r w:rsidR="00D016B5" w:rsidRPr="00A64073">
        <w:rPr>
          <w:highlight w:val="yellow"/>
          <w:lang w:eastAsia="ja-JP"/>
        </w:rPr>
        <w:t>time-lapse stack image</w:t>
      </w:r>
      <w:r w:rsidR="0045743F" w:rsidRPr="00A64073">
        <w:rPr>
          <w:highlight w:val="yellow"/>
          <w:lang w:eastAsia="ja-JP"/>
        </w:rPr>
        <w:t xml:space="preserve"> </w:t>
      </w:r>
      <w:r w:rsidRPr="00A64073">
        <w:rPr>
          <w:highlight w:val="yellow"/>
          <w:lang w:eastAsia="ja-JP"/>
        </w:rPr>
        <w:t>of EGFP.</w:t>
      </w:r>
    </w:p>
    <w:p w14:paraId="49C6A34D" w14:textId="77777777" w:rsidR="004D4CAA" w:rsidRPr="00A64073" w:rsidRDefault="004D4CAA" w:rsidP="00D400B5">
      <w:pPr>
        <w:pStyle w:val="ListParagraph"/>
        <w:pBdr>
          <w:top w:val="nil"/>
          <w:left w:val="nil"/>
          <w:bottom w:val="nil"/>
          <w:right w:val="nil"/>
          <w:between w:val="nil"/>
        </w:pBdr>
        <w:ind w:leftChars="0" w:left="0"/>
        <w:rPr>
          <w:highlight w:val="yellow"/>
        </w:rPr>
      </w:pPr>
    </w:p>
    <w:p w14:paraId="62435BF7" w14:textId="59493CD6" w:rsidR="002852F5" w:rsidRPr="00A64073" w:rsidRDefault="009973FD" w:rsidP="00D400B5">
      <w:pPr>
        <w:pStyle w:val="ListParagraph"/>
        <w:numPr>
          <w:ilvl w:val="2"/>
          <w:numId w:val="45"/>
        </w:numPr>
        <w:pBdr>
          <w:top w:val="nil"/>
          <w:left w:val="nil"/>
          <w:bottom w:val="nil"/>
          <w:right w:val="nil"/>
          <w:between w:val="nil"/>
        </w:pBdr>
        <w:ind w:leftChars="0" w:left="0" w:firstLine="0"/>
        <w:rPr>
          <w:highlight w:val="yellow"/>
          <w:lang w:eastAsia="ja-JP"/>
        </w:rPr>
      </w:pPr>
      <w:r w:rsidRPr="00A64073">
        <w:rPr>
          <w:highlight w:val="yellow"/>
          <w:lang w:eastAsia="ja-JP"/>
        </w:rPr>
        <w:t xml:space="preserve">Select </w:t>
      </w:r>
      <w:r w:rsidRPr="00A64073">
        <w:rPr>
          <w:b/>
          <w:highlight w:val="yellow"/>
          <w:lang w:eastAsia="ja-JP"/>
        </w:rPr>
        <w:t>GFP</w:t>
      </w:r>
      <w:r w:rsidR="002852F5" w:rsidRPr="00A64073">
        <w:rPr>
          <w:b/>
          <w:highlight w:val="yellow"/>
          <w:lang w:eastAsia="ja-JP"/>
        </w:rPr>
        <w:t xml:space="preserve"> </w:t>
      </w:r>
      <w:r w:rsidRPr="00A64073">
        <w:rPr>
          <w:highlight w:val="yellow"/>
          <w:lang w:eastAsia="ja-JP"/>
        </w:rPr>
        <w:t xml:space="preserve">from </w:t>
      </w:r>
      <w:r w:rsidR="005A24A4" w:rsidRPr="00A64073">
        <w:rPr>
          <w:highlight w:val="yellow"/>
          <w:lang w:eastAsia="ja-JP"/>
        </w:rPr>
        <w:t xml:space="preserve">the </w:t>
      </w:r>
      <w:r w:rsidRPr="00A64073">
        <w:rPr>
          <w:highlight w:val="yellow"/>
          <w:lang w:eastAsia="ja-JP"/>
        </w:rPr>
        <w:t xml:space="preserve">drop-down list </w:t>
      </w:r>
      <w:r w:rsidR="002852F5" w:rsidRPr="00A64073">
        <w:rPr>
          <w:highlight w:val="yellow"/>
          <w:lang w:eastAsia="ja-JP"/>
        </w:rPr>
        <w:t xml:space="preserve">on the </w:t>
      </w:r>
      <w:r w:rsidR="00961F21" w:rsidRPr="00A64073">
        <w:rPr>
          <w:highlight w:val="yellow"/>
          <w:lang w:eastAsia="ja-JP"/>
        </w:rPr>
        <w:t>GUI</w:t>
      </w:r>
      <w:r w:rsidR="002852F5" w:rsidRPr="00A64073">
        <w:rPr>
          <w:highlight w:val="yellow"/>
          <w:lang w:eastAsia="ja-JP"/>
        </w:rPr>
        <w:t xml:space="preserve"> (</w:t>
      </w:r>
      <w:r w:rsidR="002852F5" w:rsidRPr="00A64073">
        <w:rPr>
          <w:b/>
          <w:highlight w:val="yellow"/>
          <w:lang w:eastAsia="ja-JP"/>
        </w:rPr>
        <w:t xml:space="preserve">Figure </w:t>
      </w:r>
      <w:r w:rsidR="0080563E" w:rsidRPr="00A64073">
        <w:rPr>
          <w:b/>
          <w:highlight w:val="yellow"/>
          <w:lang w:eastAsia="ja-JP"/>
        </w:rPr>
        <w:t>8</w:t>
      </w:r>
      <w:r w:rsidR="00887766" w:rsidRPr="00A64073">
        <w:rPr>
          <w:b/>
          <w:highlight w:val="yellow"/>
          <w:lang w:eastAsia="ja-JP"/>
        </w:rPr>
        <w:t>A</w:t>
      </w:r>
      <w:r w:rsidR="00887766" w:rsidRPr="00A64073">
        <w:rPr>
          <w:highlight w:val="yellow"/>
          <w:lang w:eastAsia="ja-JP"/>
        </w:rPr>
        <w:t xml:space="preserve">, </w:t>
      </w:r>
      <w:r w:rsidR="002F4E4C" w:rsidRPr="00A64073">
        <w:rPr>
          <w:highlight w:val="yellow"/>
          <w:lang w:eastAsia="ja-JP"/>
        </w:rPr>
        <w:t>red box</w:t>
      </w:r>
      <w:r w:rsidR="002852F5" w:rsidRPr="00A64073">
        <w:rPr>
          <w:highlight w:val="yellow"/>
          <w:lang w:eastAsia="ja-JP"/>
        </w:rPr>
        <w:t>)</w:t>
      </w:r>
      <w:r w:rsidR="003C6C25" w:rsidRPr="00A64073">
        <w:rPr>
          <w:highlight w:val="yellow"/>
          <w:lang w:eastAsia="ja-JP"/>
        </w:rPr>
        <w:t>.</w:t>
      </w:r>
    </w:p>
    <w:p w14:paraId="308072AB" w14:textId="77777777" w:rsidR="004D4CAA" w:rsidRPr="00A64073" w:rsidRDefault="004D4CAA" w:rsidP="00D400B5">
      <w:pPr>
        <w:pStyle w:val="ListParagraph"/>
        <w:pBdr>
          <w:top w:val="nil"/>
          <w:left w:val="nil"/>
          <w:bottom w:val="nil"/>
          <w:right w:val="nil"/>
          <w:between w:val="nil"/>
        </w:pBdr>
        <w:ind w:leftChars="0" w:left="0"/>
        <w:rPr>
          <w:highlight w:val="yellow"/>
          <w:lang w:eastAsia="ja-JP"/>
        </w:rPr>
      </w:pPr>
    </w:p>
    <w:p w14:paraId="629D9827" w14:textId="483B6743" w:rsidR="009973FD" w:rsidRPr="00A64073" w:rsidRDefault="009973FD" w:rsidP="00D400B5">
      <w:pPr>
        <w:pStyle w:val="ListParagraph"/>
        <w:numPr>
          <w:ilvl w:val="2"/>
          <w:numId w:val="45"/>
        </w:numPr>
        <w:pBdr>
          <w:top w:val="nil"/>
          <w:left w:val="nil"/>
          <w:bottom w:val="nil"/>
          <w:right w:val="nil"/>
          <w:between w:val="nil"/>
        </w:pBdr>
        <w:ind w:leftChars="0" w:left="0" w:firstLine="0"/>
        <w:rPr>
          <w:highlight w:val="yellow"/>
        </w:rPr>
      </w:pPr>
      <w:r w:rsidRPr="00A64073">
        <w:rPr>
          <w:highlight w:val="yellow"/>
          <w:lang w:eastAsia="ja-JP"/>
        </w:rPr>
        <w:t>Click</w:t>
      </w:r>
      <w:r w:rsidR="00A568B4" w:rsidRPr="00A64073">
        <w:rPr>
          <w:highlight w:val="yellow"/>
          <w:lang w:eastAsia="ja-JP"/>
        </w:rPr>
        <w:t xml:space="preserve"> on</w:t>
      </w:r>
      <w:r w:rsidRPr="00A64073">
        <w:rPr>
          <w:highlight w:val="yellow"/>
          <w:lang w:eastAsia="ja-JP"/>
        </w:rPr>
        <w:t xml:space="preserve"> </w:t>
      </w:r>
      <w:r w:rsidRPr="00A64073">
        <w:rPr>
          <w:b/>
          <w:highlight w:val="yellow"/>
          <w:lang w:eastAsia="ja-JP"/>
        </w:rPr>
        <w:t>ROI</w:t>
      </w:r>
      <w:r w:rsidRPr="00A64073">
        <w:rPr>
          <w:highlight w:val="yellow"/>
          <w:lang w:eastAsia="ja-JP"/>
        </w:rPr>
        <w:t xml:space="preserve"> </w:t>
      </w:r>
      <w:r w:rsidR="00155A49" w:rsidRPr="00A64073">
        <w:rPr>
          <w:highlight w:val="yellow"/>
          <w:lang w:eastAsia="ja-JP"/>
        </w:rPr>
        <w:t xml:space="preserve">to specify </w:t>
      </w:r>
      <w:r w:rsidR="00DD0245" w:rsidRPr="00A64073">
        <w:rPr>
          <w:highlight w:val="yellow"/>
          <w:lang w:eastAsia="ja-JP"/>
        </w:rPr>
        <w:t xml:space="preserve">the </w:t>
      </w:r>
      <w:r w:rsidR="00155A49" w:rsidRPr="00A64073">
        <w:rPr>
          <w:highlight w:val="yellow"/>
          <w:lang w:eastAsia="ja-JP"/>
        </w:rPr>
        <w:t xml:space="preserve">rectangle region of interest </w:t>
      </w:r>
      <w:r w:rsidR="00702010" w:rsidRPr="00A64073">
        <w:rPr>
          <w:highlight w:val="yellow"/>
          <w:lang w:eastAsia="ja-JP"/>
        </w:rPr>
        <w:t>(ROI)</w:t>
      </w:r>
      <w:r w:rsidR="00C83D63" w:rsidRPr="00A64073">
        <w:rPr>
          <w:highlight w:val="yellow"/>
          <w:lang w:eastAsia="ja-JP"/>
        </w:rPr>
        <w:t>,</w:t>
      </w:r>
      <w:r w:rsidR="00702010" w:rsidRPr="00A64073">
        <w:rPr>
          <w:highlight w:val="yellow"/>
          <w:lang w:eastAsia="ja-JP"/>
        </w:rPr>
        <w:t xml:space="preserve"> </w:t>
      </w:r>
      <w:r w:rsidRPr="00A64073">
        <w:rPr>
          <w:highlight w:val="yellow"/>
          <w:lang w:eastAsia="ja-JP"/>
        </w:rPr>
        <w:t xml:space="preserve">including </w:t>
      </w:r>
      <w:r w:rsidR="00090467" w:rsidRPr="00A64073">
        <w:rPr>
          <w:highlight w:val="yellow"/>
          <w:lang w:eastAsia="ja-JP"/>
        </w:rPr>
        <w:t>the</w:t>
      </w:r>
      <w:r w:rsidRPr="00A64073">
        <w:rPr>
          <w:highlight w:val="yellow"/>
          <w:lang w:eastAsia="ja-JP"/>
        </w:rPr>
        <w:t xml:space="preserve"> growth cone</w:t>
      </w:r>
      <w:r w:rsidR="00C83D63" w:rsidRPr="00A64073">
        <w:rPr>
          <w:highlight w:val="yellow"/>
          <w:lang w:eastAsia="ja-JP"/>
        </w:rPr>
        <w:t>,</w:t>
      </w:r>
      <w:r w:rsidRPr="00A64073">
        <w:rPr>
          <w:highlight w:val="yellow"/>
          <w:lang w:eastAsia="ja-JP"/>
        </w:rPr>
        <w:t xml:space="preserve"> by clicking two points on the cell image displayed on the GUI</w:t>
      </w:r>
      <w:r w:rsidR="005B0592" w:rsidRPr="00A64073">
        <w:rPr>
          <w:highlight w:val="yellow"/>
          <w:lang w:eastAsia="ja-JP"/>
        </w:rPr>
        <w:t xml:space="preserve"> (</w:t>
      </w:r>
      <w:r w:rsidR="005B0592" w:rsidRPr="00A64073">
        <w:rPr>
          <w:b/>
          <w:highlight w:val="yellow"/>
          <w:lang w:eastAsia="ja-JP"/>
        </w:rPr>
        <w:t xml:space="preserve">Figure </w:t>
      </w:r>
      <w:r w:rsidR="0080563E" w:rsidRPr="00A64073">
        <w:rPr>
          <w:b/>
          <w:highlight w:val="yellow"/>
          <w:lang w:eastAsia="ja-JP"/>
        </w:rPr>
        <w:t>8</w:t>
      </w:r>
      <w:r w:rsidR="005B0592" w:rsidRPr="00A64073">
        <w:rPr>
          <w:b/>
          <w:highlight w:val="yellow"/>
          <w:lang w:eastAsia="ja-JP"/>
        </w:rPr>
        <w:t>B</w:t>
      </w:r>
      <w:r w:rsidR="005B0592" w:rsidRPr="00A64073">
        <w:rPr>
          <w:highlight w:val="yellow"/>
          <w:lang w:eastAsia="ja-JP"/>
        </w:rPr>
        <w:t>)</w:t>
      </w:r>
      <w:r w:rsidRPr="00A64073">
        <w:rPr>
          <w:highlight w:val="yellow"/>
          <w:lang w:eastAsia="ja-JP"/>
        </w:rPr>
        <w:t xml:space="preserve">. </w:t>
      </w:r>
    </w:p>
    <w:p w14:paraId="12C1908E" w14:textId="77777777" w:rsidR="004D4CAA" w:rsidRPr="00A64073" w:rsidRDefault="004D4CAA" w:rsidP="00D400B5">
      <w:pPr>
        <w:pStyle w:val="ListParagraph"/>
        <w:pBdr>
          <w:top w:val="nil"/>
          <w:left w:val="nil"/>
          <w:bottom w:val="nil"/>
          <w:right w:val="nil"/>
          <w:between w:val="nil"/>
        </w:pBdr>
        <w:ind w:leftChars="0" w:left="0"/>
        <w:rPr>
          <w:highlight w:val="yellow"/>
        </w:rPr>
      </w:pPr>
    </w:p>
    <w:p w14:paraId="212D4E5A" w14:textId="0E0DFAE4" w:rsidR="0031586F" w:rsidRPr="00A64073" w:rsidRDefault="0031586F" w:rsidP="00D400B5">
      <w:pPr>
        <w:pStyle w:val="ListParagraph"/>
        <w:numPr>
          <w:ilvl w:val="2"/>
          <w:numId w:val="45"/>
        </w:numPr>
        <w:pBdr>
          <w:top w:val="nil"/>
          <w:left w:val="nil"/>
          <w:bottom w:val="nil"/>
          <w:right w:val="nil"/>
          <w:between w:val="nil"/>
        </w:pBdr>
        <w:ind w:leftChars="0" w:left="0" w:firstLine="0"/>
        <w:rPr>
          <w:highlight w:val="yellow"/>
        </w:rPr>
      </w:pPr>
      <w:r w:rsidRPr="00A64073">
        <w:rPr>
          <w:highlight w:val="yellow"/>
          <w:lang w:eastAsia="ja-JP"/>
        </w:rPr>
        <w:t>Click</w:t>
      </w:r>
      <w:r w:rsidR="00A568B4" w:rsidRPr="00A64073">
        <w:rPr>
          <w:highlight w:val="yellow"/>
          <w:lang w:eastAsia="ja-JP"/>
        </w:rPr>
        <w:t xml:space="preserve"> on</w:t>
      </w:r>
      <w:r w:rsidRPr="00A64073">
        <w:rPr>
          <w:highlight w:val="yellow"/>
          <w:lang w:eastAsia="ja-JP"/>
        </w:rPr>
        <w:t xml:space="preserve"> </w:t>
      </w:r>
      <w:r w:rsidR="00DD0245" w:rsidRPr="00A64073">
        <w:rPr>
          <w:highlight w:val="yellow"/>
          <w:lang w:eastAsia="ja-JP"/>
        </w:rPr>
        <w:t xml:space="preserve">the </w:t>
      </w:r>
      <w:r w:rsidR="00DD0245" w:rsidRPr="00A64073">
        <w:rPr>
          <w:b/>
          <w:highlight w:val="yellow"/>
          <w:lang w:eastAsia="ja-JP"/>
        </w:rPr>
        <w:t>Save</w:t>
      </w:r>
      <w:r w:rsidRPr="00A64073">
        <w:rPr>
          <w:highlight w:val="yellow"/>
          <w:lang w:eastAsia="ja-JP"/>
        </w:rPr>
        <w:t xml:space="preserve"> button on the GUI (</w:t>
      </w:r>
      <w:r w:rsidRPr="00A64073">
        <w:rPr>
          <w:b/>
          <w:highlight w:val="yellow"/>
          <w:lang w:eastAsia="ja-JP"/>
        </w:rPr>
        <w:t xml:space="preserve">Figure </w:t>
      </w:r>
      <w:r w:rsidR="0080563E" w:rsidRPr="00A64073">
        <w:rPr>
          <w:b/>
          <w:highlight w:val="yellow"/>
          <w:lang w:eastAsia="ja-JP"/>
        </w:rPr>
        <w:t>8</w:t>
      </w:r>
      <w:r w:rsidR="001F70E0" w:rsidRPr="00A64073">
        <w:rPr>
          <w:b/>
          <w:highlight w:val="yellow"/>
          <w:lang w:eastAsia="ja-JP"/>
        </w:rPr>
        <w:t>A</w:t>
      </w:r>
      <w:r w:rsidRPr="00A64073">
        <w:rPr>
          <w:highlight w:val="yellow"/>
          <w:lang w:eastAsia="ja-JP"/>
        </w:rPr>
        <w:t>, red arrow)</w:t>
      </w:r>
      <w:r w:rsidR="00DD0245" w:rsidRPr="00A64073">
        <w:rPr>
          <w:highlight w:val="yellow"/>
          <w:lang w:eastAsia="ja-JP"/>
        </w:rPr>
        <w:t>.</w:t>
      </w:r>
      <w:r w:rsidRPr="00A64073">
        <w:rPr>
          <w:highlight w:val="yellow"/>
          <w:lang w:eastAsia="ja-JP"/>
        </w:rPr>
        <w:t xml:space="preserve"> </w:t>
      </w:r>
      <w:r w:rsidR="00DD0245" w:rsidRPr="00A64073">
        <w:rPr>
          <w:highlight w:val="yellow"/>
          <w:lang w:eastAsia="ja-JP"/>
        </w:rPr>
        <w:t xml:space="preserve">The </w:t>
      </w:r>
      <w:r w:rsidR="000637AC" w:rsidRPr="00A64073">
        <w:rPr>
          <w:highlight w:val="yellow"/>
          <w:lang w:eastAsia="ja-JP"/>
        </w:rPr>
        <w:t>selected</w:t>
      </w:r>
      <w:r w:rsidR="00407454" w:rsidRPr="00A64073">
        <w:rPr>
          <w:highlight w:val="yellow"/>
          <w:lang w:eastAsia="ja-JP"/>
        </w:rPr>
        <w:t xml:space="preserve"> stack</w:t>
      </w:r>
      <w:r w:rsidR="000637AC" w:rsidRPr="00A64073">
        <w:rPr>
          <w:highlight w:val="yellow"/>
          <w:lang w:eastAsia="ja-JP"/>
        </w:rPr>
        <w:t xml:space="preserve"> images</w:t>
      </w:r>
      <w:r w:rsidR="00155A49" w:rsidRPr="00A64073">
        <w:rPr>
          <w:highlight w:val="yellow"/>
          <w:lang w:eastAsia="ja-JP"/>
        </w:rPr>
        <w:t xml:space="preserve">, </w:t>
      </w:r>
      <w:r w:rsidR="00405501" w:rsidRPr="00A64073">
        <w:rPr>
          <w:highlight w:val="yellow"/>
          <w:lang w:eastAsia="ja-JP"/>
        </w:rPr>
        <w:t xml:space="preserve">together </w:t>
      </w:r>
      <w:r w:rsidR="00155A49" w:rsidRPr="00A64073">
        <w:rPr>
          <w:highlight w:val="yellow"/>
          <w:lang w:eastAsia="ja-JP"/>
        </w:rPr>
        <w:t>with the ROI,</w:t>
      </w:r>
      <w:r w:rsidR="000637AC" w:rsidRPr="00A64073">
        <w:rPr>
          <w:highlight w:val="yellow"/>
          <w:lang w:eastAsia="ja-JP"/>
        </w:rPr>
        <w:t xml:space="preserve"> </w:t>
      </w:r>
      <w:r w:rsidR="00155A49" w:rsidRPr="00A64073">
        <w:rPr>
          <w:highlight w:val="yellow"/>
          <w:lang w:eastAsia="ja-JP"/>
        </w:rPr>
        <w:t>will be</w:t>
      </w:r>
      <w:r w:rsidR="000637AC" w:rsidRPr="00A64073">
        <w:rPr>
          <w:highlight w:val="yellow"/>
          <w:lang w:eastAsia="ja-JP"/>
        </w:rPr>
        <w:t xml:space="preserve"> saved in a </w:t>
      </w:r>
      <w:r w:rsidR="00DD0245" w:rsidRPr="00A64073">
        <w:rPr>
          <w:highlight w:val="yellow"/>
          <w:lang w:eastAsia="ja-JP"/>
        </w:rPr>
        <w:t>.</w:t>
      </w:r>
      <w:r w:rsidR="000637AC" w:rsidRPr="00A64073">
        <w:rPr>
          <w:highlight w:val="yellow"/>
          <w:lang w:eastAsia="ja-JP"/>
        </w:rPr>
        <w:t>mat file</w:t>
      </w:r>
      <w:r w:rsidR="00407454" w:rsidRPr="00A64073">
        <w:rPr>
          <w:highlight w:val="yellow"/>
          <w:lang w:eastAsia="ja-JP"/>
        </w:rPr>
        <w:t xml:space="preserve"> </w:t>
      </w:r>
      <w:r w:rsidR="00155A49" w:rsidRPr="00A64073">
        <w:rPr>
          <w:highlight w:val="yellow"/>
          <w:lang w:eastAsia="ja-JP"/>
        </w:rPr>
        <w:t>(MATLAB format file)</w:t>
      </w:r>
      <w:r w:rsidR="000637AC" w:rsidRPr="00A64073">
        <w:rPr>
          <w:highlight w:val="yellow"/>
          <w:lang w:eastAsia="ja-JP"/>
        </w:rPr>
        <w:t>.</w:t>
      </w:r>
    </w:p>
    <w:p w14:paraId="43DD3EF6" w14:textId="77777777" w:rsidR="004D4CAA" w:rsidRPr="00A64073" w:rsidRDefault="004D4CAA" w:rsidP="00D400B5">
      <w:pPr>
        <w:pStyle w:val="ListParagraph"/>
        <w:pBdr>
          <w:top w:val="nil"/>
          <w:left w:val="nil"/>
          <w:bottom w:val="nil"/>
          <w:right w:val="nil"/>
          <w:between w:val="nil"/>
        </w:pBdr>
        <w:ind w:leftChars="0" w:left="0"/>
        <w:rPr>
          <w:highlight w:val="yellow"/>
        </w:rPr>
      </w:pPr>
    </w:p>
    <w:p w14:paraId="07D465B2" w14:textId="67B57DC2" w:rsidR="008A40A4" w:rsidRPr="00A64073" w:rsidRDefault="003C6C25" w:rsidP="00D400B5">
      <w:pPr>
        <w:pStyle w:val="ListParagraph"/>
        <w:numPr>
          <w:ilvl w:val="2"/>
          <w:numId w:val="45"/>
        </w:numPr>
        <w:pBdr>
          <w:top w:val="nil"/>
          <w:left w:val="nil"/>
          <w:bottom w:val="nil"/>
          <w:right w:val="nil"/>
          <w:between w:val="nil"/>
        </w:pBdr>
        <w:ind w:leftChars="0" w:left="0" w:firstLine="0"/>
        <w:rPr>
          <w:highlight w:val="yellow"/>
        </w:rPr>
      </w:pPr>
      <w:r w:rsidRPr="00A64073">
        <w:rPr>
          <w:highlight w:val="yellow"/>
          <w:lang w:eastAsia="ja-JP"/>
        </w:rPr>
        <w:t>Click</w:t>
      </w:r>
      <w:r w:rsidR="00A568B4" w:rsidRPr="00A64073">
        <w:rPr>
          <w:highlight w:val="yellow"/>
          <w:lang w:eastAsia="ja-JP"/>
        </w:rPr>
        <w:t xml:space="preserve"> on</w:t>
      </w:r>
      <w:r w:rsidRPr="00A64073">
        <w:rPr>
          <w:highlight w:val="yellow"/>
          <w:lang w:eastAsia="ja-JP"/>
        </w:rPr>
        <w:t xml:space="preserve"> </w:t>
      </w:r>
      <w:r w:rsidR="00DC40F1" w:rsidRPr="00A64073">
        <w:rPr>
          <w:b/>
          <w:highlight w:val="yellow"/>
          <w:lang w:eastAsia="ja-JP"/>
        </w:rPr>
        <w:t>S</w:t>
      </w:r>
      <w:r w:rsidRPr="00A64073">
        <w:rPr>
          <w:b/>
          <w:highlight w:val="yellow"/>
          <w:lang w:eastAsia="ja-JP"/>
        </w:rPr>
        <w:t xml:space="preserve">pot </w:t>
      </w:r>
      <w:r w:rsidR="00C83D63" w:rsidRPr="00A64073">
        <w:rPr>
          <w:b/>
          <w:highlight w:val="yellow"/>
          <w:lang w:eastAsia="ja-JP"/>
        </w:rPr>
        <w:t>Detect</w:t>
      </w:r>
      <w:r w:rsidR="00DD0245" w:rsidRPr="00A64073">
        <w:rPr>
          <w:highlight w:val="yellow"/>
          <w:lang w:eastAsia="ja-JP"/>
        </w:rPr>
        <w:t>.</w:t>
      </w:r>
      <w:r w:rsidR="00090467" w:rsidRPr="00A64073">
        <w:rPr>
          <w:highlight w:val="yellow"/>
          <w:lang w:eastAsia="ja-JP"/>
        </w:rPr>
        <w:t xml:space="preserve"> </w:t>
      </w:r>
      <w:r w:rsidR="00DD0245" w:rsidRPr="00A64073">
        <w:rPr>
          <w:highlight w:val="yellow"/>
          <w:lang w:eastAsia="ja-JP"/>
        </w:rPr>
        <w:t>A</w:t>
      </w:r>
      <w:r w:rsidR="00090467" w:rsidRPr="00A64073">
        <w:rPr>
          <w:highlight w:val="yellow"/>
          <w:lang w:eastAsia="ja-JP"/>
        </w:rPr>
        <w:t xml:space="preserve"> </w:t>
      </w:r>
      <w:r w:rsidR="00D016B5" w:rsidRPr="00A64073">
        <w:rPr>
          <w:highlight w:val="yellow"/>
          <w:lang w:eastAsia="ja-JP"/>
        </w:rPr>
        <w:t>dialogue box</w:t>
      </w:r>
      <w:r w:rsidR="00090467" w:rsidRPr="00A64073">
        <w:rPr>
          <w:highlight w:val="yellow"/>
          <w:lang w:eastAsia="ja-JP"/>
        </w:rPr>
        <w:t xml:space="preserve"> </w:t>
      </w:r>
      <w:r w:rsidR="00DD0245" w:rsidRPr="00A64073">
        <w:rPr>
          <w:highlight w:val="yellow"/>
          <w:lang w:eastAsia="ja-JP"/>
        </w:rPr>
        <w:t xml:space="preserve">will </w:t>
      </w:r>
      <w:r w:rsidR="00090467" w:rsidRPr="00A64073">
        <w:rPr>
          <w:highlight w:val="yellow"/>
          <w:lang w:eastAsia="ja-JP"/>
        </w:rPr>
        <w:t>appear</w:t>
      </w:r>
      <w:r w:rsidR="00CD4494" w:rsidRPr="00A64073">
        <w:rPr>
          <w:highlight w:val="yellow"/>
          <w:lang w:eastAsia="ja-JP"/>
        </w:rPr>
        <w:t xml:space="preserve"> on the screen</w:t>
      </w:r>
      <w:r w:rsidRPr="00A64073">
        <w:rPr>
          <w:highlight w:val="yellow"/>
          <w:lang w:eastAsia="ja-JP"/>
        </w:rPr>
        <w:t>.</w:t>
      </w:r>
    </w:p>
    <w:p w14:paraId="2A2FA4E3" w14:textId="77777777" w:rsidR="004D4CAA" w:rsidRPr="00A64073" w:rsidRDefault="004D4CAA" w:rsidP="00D400B5">
      <w:pPr>
        <w:pStyle w:val="ListParagraph"/>
        <w:pBdr>
          <w:top w:val="nil"/>
          <w:left w:val="nil"/>
          <w:bottom w:val="nil"/>
          <w:right w:val="nil"/>
          <w:between w:val="nil"/>
        </w:pBdr>
        <w:ind w:leftChars="0" w:left="0"/>
        <w:rPr>
          <w:highlight w:val="yellow"/>
        </w:rPr>
      </w:pPr>
    </w:p>
    <w:p w14:paraId="0D88068F" w14:textId="1E87A334" w:rsidR="00090467" w:rsidRPr="00A64073" w:rsidRDefault="00090467" w:rsidP="00D400B5">
      <w:pPr>
        <w:pStyle w:val="ListParagraph"/>
        <w:numPr>
          <w:ilvl w:val="2"/>
          <w:numId w:val="45"/>
        </w:numPr>
        <w:pBdr>
          <w:top w:val="nil"/>
          <w:left w:val="nil"/>
          <w:bottom w:val="nil"/>
          <w:right w:val="nil"/>
          <w:between w:val="nil"/>
        </w:pBdr>
        <w:ind w:leftChars="0" w:left="0" w:firstLine="0"/>
        <w:rPr>
          <w:highlight w:val="yellow"/>
        </w:rPr>
      </w:pPr>
      <w:r w:rsidRPr="00A64073">
        <w:rPr>
          <w:highlight w:val="yellow"/>
          <w:lang w:eastAsia="ja-JP"/>
        </w:rPr>
        <w:t xml:space="preserve">Input a </w:t>
      </w:r>
      <w:r w:rsidR="0031586F" w:rsidRPr="00A64073">
        <w:rPr>
          <w:highlight w:val="yellow"/>
          <w:lang w:eastAsia="ja-JP"/>
        </w:rPr>
        <w:t>value</w:t>
      </w:r>
      <w:r w:rsidRPr="00A64073">
        <w:rPr>
          <w:highlight w:val="yellow"/>
          <w:lang w:eastAsia="ja-JP"/>
        </w:rPr>
        <w:t xml:space="preserve"> (usually </w:t>
      </w:r>
      <w:r w:rsidR="0031586F" w:rsidRPr="00A64073">
        <w:rPr>
          <w:highlight w:val="yellow"/>
          <w:lang w:eastAsia="ja-JP"/>
        </w:rPr>
        <w:t>5</w:t>
      </w:r>
      <w:r w:rsidRPr="00A64073">
        <w:rPr>
          <w:highlight w:val="yellow"/>
          <w:lang w:eastAsia="ja-JP"/>
        </w:rPr>
        <w:t>0</w:t>
      </w:r>
      <w:r w:rsidR="00DD0245" w:rsidRPr="00A64073">
        <w:rPr>
          <w:highlight w:val="yellow"/>
          <w:lang w:eastAsia="ja-JP"/>
        </w:rPr>
        <w:t>–</w:t>
      </w:r>
      <w:r w:rsidR="006C5E99" w:rsidRPr="00A64073">
        <w:rPr>
          <w:highlight w:val="yellow"/>
          <w:lang w:eastAsia="ja-JP"/>
        </w:rPr>
        <w:t>15</w:t>
      </w:r>
      <w:r w:rsidRPr="00A64073">
        <w:rPr>
          <w:highlight w:val="yellow"/>
          <w:lang w:eastAsia="ja-JP"/>
        </w:rPr>
        <w:t xml:space="preserve">0) on the </w:t>
      </w:r>
      <w:r w:rsidR="00D016B5" w:rsidRPr="00A64073">
        <w:rPr>
          <w:highlight w:val="yellow"/>
          <w:lang w:eastAsia="ja-JP"/>
        </w:rPr>
        <w:t>dialogue box</w:t>
      </w:r>
      <w:r w:rsidRPr="00A64073">
        <w:rPr>
          <w:highlight w:val="yellow"/>
          <w:lang w:eastAsia="ja-JP"/>
        </w:rPr>
        <w:t xml:space="preserve"> to determine a threshold </w:t>
      </w:r>
      <w:r w:rsidR="00155A49" w:rsidRPr="00A64073">
        <w:rPr>
          <w:highlight w:val="yellow"/>
          <w:lang w:eastAsia="ja-JP"/>
        </w:rPr>
        <w:t>for</w:t>
      </w:r>
      <w:r w:rsidRPr="00A64073">
        <w:rPr>
          <w:highlight w:val="yellow"/>
          <w:lang w:eastAsia="ja-JP"/>
        </w:rPr>
        <w:t xml:space="preserve"> bead </w:t>
      </w:r>
      <w:r w:rsidR="0031586F" w:rsidRPr="00A64073">
        <w:rPr>
          <w:highlight w:val="yellow"/>
          <w:lang w:eastAsia="ja-JP"/>
        </w:rPr>
        <w:t>detection</w:t>
      </w:r>
      <w:r w:rsidRPr="00A64073">
        <w:rPr>
          <w:highlight w:val="yellow"/>
          <w:lang w:eastAsia="ja-JP"/>
        </w:rPr>
        <w:t>.</w:t>
      </w:r>
      <w:r w:rsidR="0000320C" w:rsidRPr="00A64073">
        <w:rPr>
          <w:highlight w:val="yellow"/>
          <w:lang w:eastAsia="ja-JP"/>
        </w:rPr>
        <w:t xml:space="preserve"> </w:t>
      </w:r>
      <w:r w:rsidR="00DD0245" w:rsidRPr="00A64073">
        <w:rPr>
          <w:highlight w:val="yellow"/>
          <w:lang w:eastAsia="ja-JP"/>
        </w:rPr>
        <w:t>C</w:t>
      </w:r>
      <w:r w:rsidR="0036194E" w:rsidRPr="00A64073">
        <w:rPr>
          <w:highlight w:val="yellow"/>
          <w:lang w:eastAsia="ja-JP"/>
        </w:rPr>
        <w:t>lick</w:t>
      </w:r>
      <w:r w:rsidR="00155A49" w:rsidRPr="00A64073">
        <w:rPr>
          <w:highlight w:val="yellow"/>
          <w:lang w:eastAsia="ja-JP"/>
        </w:rPr>
        <w:t>ing</w:t>
      </w:r>
      <w:r w:rsidR="0036194E" w:rsidRPr="00A64073">
        <w:rPr>
          <w:highlight w:val="yellow"/>
          <w:lang w:eastAsia="ja-JP"/>
        </w:rPr>
        <w:t xml:space="preserve"> </w:t>
      </w:r>
      <w:r w:rsidR="00DD0245" w:rsidRPr="00A64073">
        <w:rPr>
          <w:b/>
          <w:highlight w:val="yellow"/>
        </w:rPr>
        <w:t>OK</w:t>
      </w:r>
      <w:r w:rsidR="00DD0245" w:rsidRPr="00A64073">
        <w:rPr>
          <w:highlight w:val="yellow"/>
        </w:rPr>
        <w:t xml:space="preserve"> starts</w:t>
      </w:r>
      <w:r w:rsidR="00155A49" w:rsidRPr="00A64073">
        <w:rPr>
          <w:highlight w:val="yellow"/>
          <w:lang w:eastAsia="ja-JP"/>
        </w:rPr>
        <w:t xml:space="preserve"> the</w:t>
      </w:r>
      <w:r w:rsidR="0036194E" w:rsidRPr="00A64073">
        <w:rPr>
          <w:highlight w:val="yellow"/>
          <w:lang w:eastAsia="ja-JP"/>
        </w:rPr>
        <w:t xml:space="preserve"> calculation.</w:t>
      </w:r>
    </w:p>
    <w:p w14:paraId="17B83B62" w14:textId="77777777" w:rsidR="004D4CAA" w:rsidRPr="00A64073" w:rsidRDefault="004D4CAA" w:rsidP="00D400B5">
      <w:pPr>
        <w:pStyle w:val="ListParagraph"/>
        <w:pBdr>
          <w:top w:val="nil"/>
          <w:left w:val="nil"/>
          <w:bottom w:val="nil"/>
          <w:right w:val="nil"/>
          <w:between w:val="nil"/>
        </w:pBdr>
        <w:ind w:leftChars="0" w:left="0"/>
        <w:rPr>
          <w:highlight w:val="yellow"/>
        </w:rPr>
      </w:pPr>
    </w:p>
    <w:p w14:paraId="2FAFE392" w14:textId="6334ACCA" w:rsidR="00940342" w:rsidRPr="00A64073" w:rsidRDefault="0036194E" w:rsidP="00D400B5">
      <w:pPr>
        <w:pStyle w:val="ListParagraph"/>
        <w:numPr>
          <w:ilvl w:val="2"/>
          <w:numId w:val="45"/>
        </w:numPr>
        <w:pBdr>
          <w:top w:val="nil"/>
          <w:left w:val="nil"/>
          <w:bottom w:val="nil"/>
          <w:right w:val="nil"/>
          <w:between w:val="nil"/>
        </w:pBdr>
        <w:ind w:leftChars="0" w:left="0" w:firstLine="0"/>
        <w:rPr>
          <w:highlight w:val="yellow"/>
        </w:rPr>
      </w:pPr>
      <w:r w:rsidRPr="00A64073">
        <w:rPr>
          <w:highlight w:val="yellow"/>
          <w:lang w:eastAsia="ja-JP"/>
        </w:rPr>
        <w:t>After finishing the calculation, c</w:t>
      </w:r>
      <w:r w:rsidR="00B33D98" w:rsidRPr="00A64073">
        <w:rPr>
          <w:highlight w:val="yellow"/>
          <w:lang w:eastAsia="ja-JP"/>
        </w:rPr>
        <w:t>lick</w:t>
      </w:r>
      <w:r w:rsidR="00C83D63" w:rsidRPr="00A64073">
        <w:rPr>
          <w:highlight w:val="yellow"/>
          <w:lang w:eastAsia="ja-JP"/>
        </w:rPr>
        <w:t xml:space="preserve"> on</w:t>
      </w:r>
      <w:r w:rsidR="00B33D98" w:rsidRPr="00A64073">
        <w:rPr>
          <w:highlight w:val="yellow"/>
          <w:lang w:eastAsia="ja-JP"/>
        </w:rPr>
        <w:t xml:space="preserve"> </w:t>
      </w:r>
      <w:r w:rsidR="00B33D98" w:rsidRPr="00A64073">
        <w:rPr>
          <w:b/>
          <w:highlight w:val="yellow"/>
          <w:lang w:eastAsia="ja-JP"/>
        </w:rPr>
        <w:t>Plot track</w:t>
      </w:r>
      <w:r w:rsidR="00155A49" w:rsidRPr="00A64073">
        <w:rPr>
          <w:highlight w:val="yellow"/>
          <w:lang w:eastAsia="ja-JP"/>
        </w:rPr>
        <w:t xml:space="preserve"> to enlarge the</w:t>
      </w:r>
      <w:r w:rsidR="00B33D98" w:rsidRPr="00A64073">
        <w:rPr>
          <w:highlight w:val="yellow"/>
          <w:lang w:eastAsia="ja-JP"/>
        </w:rPr>
        <w:t xml:space="preserve"> region selected at </w:t>
      </w:r>
      <w:r w:rsidR="00C83D63" w:rsidRPr="00A64073">
        <w:rPr>
          <w:highlight w:val="yellow"/>
          <w:lang w:eastAsia="ja-JP"/>
        </w:rPr>
        <w:lastRenderedPageBreak/>
        <w:t xml:space="preserve">step </w:t>
      </w:r>
      <w:r w:rsidR="0005649E" w:rsidRPr="00A64073">
        <w:rPr>
          <w:highlight w:val="yellow"/>
          <w:lang w:eastAsia="ja-JP"/>
        </w:rPr>
        <w:t>8.</w:t>
      </w:r>
      <w:r w:rsidR="00D400B5" w:rsidRPr="00A64073">
        <w:rPr>
          <w:highlight w:val="yellow"/>
          <w:lang w:eastAsia="ja-JP"/>
        </w:rPr>
        <w:t>1</w:t>
      </w:r>
      <w:r w:rsidR="00D400B5">
        <w:rPr>
          <w:highlight w:val="yellow"/>
          <w:lang w:eastAsia="ja-JP"/>
        </w:rPr>
        <w:t>2</w:t>
      </w:r>
      <w:r w:rsidR="0005649E" w:rsidRPr="00A64073">
        <w:rPr>
          <w:highlight w:val="yellow"/>
          <w:lang w:eastAsia="ja-JP"/>
        </w:rPr>
        <w:t>.8</w:t>
      </w:r>
      <w:r w:rsidR="00B33D98" w:rsidRPr="00A64073">
        <w:rPr>
          <w:highlight w:val="yellow"/>
          <w:lang w:eastAsia="ja-JP"/>
        </w:rPr>
        <w:t xml:space="preserve"> </w:t>
      </w:r>
      <w:r w:rsidR="00090467" w:rsidRPr="00A64073">
        <w:rPr>
          <w:highlight w:val="yellow"/>
          <w:lang w:eastAsia="ja-JP"/>
        </w:rPr>
        <w:t xml:space="preserve">and </w:t>
      </w:r>
      <w:r w:rsidR="00155A49" w:rsidRPr="00A64073">
        <w:rPr>
          <w:highlight w:val="yellow"/>
          <w:lang w:eastAsia="ja-JP"/>
        </w:rPr>
        <w:t xml:space="preserve">display </w:t>
      </w:r>
      <w:r w:rsidR="001F70E0" w:rsidRPr="00A64073">
        <w:rPr>
          <w:highlight w:val="yellow"/>
          <w:lang w:eastAsia="ja-JP"/>
        </w:rPr>
        <w:t xml:space="preserve">the </w:t>
      </w:r>
      <w:r w:rsidR="00090467" w:rsidRPr="00A64073">
        <w:rPr>
          <w:highlight w:val="yellow"/>
          <w:lang w:eastAsia="ja-JP"/>
        </w:rPr>
        <w:t>detected beads</w:t>
      </w:r>
      <w:r w:rsidR="00292C28" w:rsidRPr="00A64073">
        <w:rPr>
          <w:highlight w:val="yellow"/>
          <w:lang w:eastAsia="ja-JP"/>
        </w:rPr>
        <w:t xml:space="preserve"> </w:t>
      </w:r>
      <w:r w:rsidR="001F70E0" w:rsidRPr="00A64073">
        <w:rPr>
          <w:highlight w:val="yellow"/>
          <w:lang w:eastAsia="ja-JP"/>
        </w:rPr>
        <w:t xml:space="preserve">as white dots </w:t>
      </w:r>
      <w:r w:rsidR="00292C28" w:rsidRPr="00A64073">
        <w:rPr>
          <w:highlight w:val="yellow"/>
          <w:lang w:eastAsia="ja-JP"/>
        </w:rPr>
        <w:t>(</w:t>
      </w:r>
      <w:r w:rsidR="00292C28" w:rsidRPr="00A64073">
        <w:rPr>
          <w:b/>
          <w:highlight w:val="yellow"/>
          <w:lang w:eastAsia="ja-JP"/>
        </w:rPr>
        <w:t xml:space="preserve">Figure </w:t>
      </w:r>
      <w:r w:rsidR="0080563E" w:rsidRPr="00A64073">
        <w:rPr>
          <w:b/>
          <w:highlight w:val="yellow"/>
          <w:lang w:eastAsia="ja-JP"/>
        </w:rPr>
        <w:t>8</w:t>
      </w:r>
      <w:r w:rsidR="00292C28" w:rsidRPr="00A64073">
        <w:rPr>
          <w:b/>
          <w:highlight w:val="yellow"/>
          <w:lang w:eastAsia="ja-JP"/>
        </w:rPr>
        <w:t>C</w:t>
      </w:r>
      <w:r w:rsidR="00891751" w:rsidRPr="00A64073">
        <w:rPr>
          <w:highlight w:val="yellow"/>
          <w:lang w:eastAsia="ja-JP"/>
        </w:rPr>
        <w:t>, 1</w:t>
      </w:r>
      <w:r w:rsidR="00292C28" w:rsidRPr="00A64073">
        <w:rPr>
          <w:highlight w:val="yellow"/>
          <w:lang w:eastAsia="ja-JP"/>
        </w:rPr>
        <w:t>)</w:t>
      </w:r>
      <w:r w:rsidR="00B33D98" w:rsidRPr="00A64073">
        <w:rPr>
          <w:highlight w:val="yellow"/>
          <w:lang w:eastAsia="ja-JP"/>
        </w:rPr>
        <w:t>.</w:t>
      </w:r>
    </w:p>
    <w:p w14:paraId="0CBC71BC" w14:textId="77777777" w:rsidR="00B33D98" w:rsidRPr="00A64073" w:rsidRDefault="00B33D98" w:rsidP="00D400B5">
      <w:pPr>
        <w:pStyle w:val="ListParagraph"/>
        <w:pBdr>
          <w:top w:val="nil"/>
          <w:left w:val="nil"/>
          <w:bottom w:val="nil"/>
          <w:right w:val="nil"/>
          <w:between w:val="nil"/>
        </w:pBdr>
        <w:ind w:leftChars="0" w:left="0"/>
        <w:rPr>
          <w:lang w:eastAsia="ja-JP"/>
        </w:rPr>
      </w:pPr>
    </w:p>
    <w:p w14:paraId="63EA7EBC" w14:textId="76D5BA04" w:rsidR="00B33D98" w:rsidRPr="00A64073" w:rsidRDefault="00C23DD4" w:rsidP="00D400B5">
      <w:pPr>
        <w:pStyle w:val="ListParagraph"/>
        <w:pBdr>
          <w:top w:val="nil"/>
          <w:left w:val="nil"/>
          <w:bottom w:val="nil"/>
          <w:right w:val="nil"/>
          <w:between w:val="nil"/>
        </w:pBdr>
        <w:ind w:leftChars="0" w:left="0"/>
      </w:pPr>
      <w:r w:rsidRPr="00A64073">
        <w:rPr>
          <w:lang w:eastAsia="ja-JP"/>
        </w:rPr>
        <w:t>NOTE</w:t>
      </w:r>
      <w:r w:rsidR="00B33D98" w:rsidRPr="00A64073">
        <w:rPr>
          <w:lang w:eastAsia="ja-JP"/>
        </w:rPr>
        <w:t>:</w:t>
      </w:r>
      <w:r w:rsidR="004D4CAA" w:rsidRPr="00A64073">
        <w:rPr>
          <w:lang w:eastAsia="ja-JP"/>
        </w:rPr>
        <w:t xml:space="preserve"> </w:t>
      </w:r>
      <w:r w:rsidR="00292C28" w:rsidRPr="00A64073">
        <w:rPr>
          <w:lang w:eastAsia="ja-JP"/>
        </w:rPr>
        <w:t xml:space="preserve">Confirm whether </w:t>
      </w:r>
      <w:r w:rsidR="004F5995" w:rsidRPr="00A64073">
        <w:rPr>
          <w:lang w:eastAsia="ja-JP"/>
        </w:rPr>
        <w:t>bead detection (white dots)</w:t>
      </w:r>
      <w:r w:rsidR="00292C28" w:rsidRPr="00A64073">
        <w:rPr>
          <w:lang w:eastAsia="ja-JP"/>
        </w:rPr>
        <w:t xml:space="preserve"> overlap</w:t>
      </w:r>
      <w:r w:rsidR="0027370D" w:rsidRPr="00A64073">
        <w:rPr>
          <w:lang w:eastAsia="ja-JP"/>
        </w:rPr>
        <w:t>s</w:t>
      </w:r>
      <w:r w:rsidR="00292C28" w:rsidRPr="00A64073">
        <w:rPr>
          <w:lang w:eastAsia="ja-JP"/>
        </w:rPr>
        <w:t xml:space="preserve"> with the fluorescent beads. </w:t>
      </w:r>
      <w:r w:rsidR="00DD0245" w:rsidRPr="00A64073">
        <w:t>B</w:t>
      </w:r>
      <w:r w:rsidR="00702010" w:rsidRPr="00A64073">
        <w:t xml:space="preserve">ead </w:t>
      </w:r>
      <w:r w:rsidR="004F5995" w:rsidRPr="00A64073">
        <w:rPr>
          <w:lang w:eastAsia="ja-JP"/>
        </w:rPr>
        <w:t xml:space="preserve">detection </w:t>
      </w:r>
      <w:r w:rsidR="00DD0245" w:rsidRPr="00A64073">
        <w:rPr>
          <w:lang w:eastAsia="ja-JP"/>
        </w:rPr>
        <w:t xml:space="preserve">may also </w:t>
      </w:r>
      <w:r w:rsidR="004F5995" w:rsidRPr="00A64073">
        <w:rPr>
          <w:lang w:eastAsia="ja-JP"/>
        </w:rPr>
        <w:t xml:space="preserve">detect </w:t>
      </w:r>
      <w:r w:rsidR="00DD0245" w:rsidRPr="00A64073">
        <w:rPr>
          <w:lang w:eastAsia="ja-JP"/>
        </w:rPr>
        <w:t xml:space="preserve">background </w:t>
      </w:r>
      <w:r w:rsidR="004F5995" w:rsidRPr="00A64073">
        <w:rPr>
          <w:lang w:eastAsia="ja-JP"/>
        </w:rPr>
        <w:t>noise</w:t>
      </w:r>
      <w:r w:rsidR="00630083" w:rsidRPr="00A64073">
        <w:rPr>
          <w:lang w:eastAsia="ja-JP"/>
        </w:rPr>
        <w:t>.</w:t>
      </w:r>
      <w:r w:rsidR="004F5995" w:rsidRPr="00A64073">
        <w:rPr>
          <w:lang w:eastAsia="ja-JP"/>
        </w:rPr>
        <w:t xml:space="preserve"> To reduce th</w:t>
      </w:r>
      <w:r w:rsidR="00DD0245" w:rsidRPr="00A64073">
        <w:rPr>
          <w:lang w:eastAsia="ja-JP"/>
        </w:rPr>
        <w:t>is ex</w:t>
      </w:r>
      <w:r w:rsidR="00702010" w:rsidRPr="00A64073">
        <w:rPr>
          <w:lang w:eastAsia="ja-JP"/>
        </w:rPr>
        <w:t>te</w:t>
      </w:r>
      <w:r w:rsidR="00DD0245" w:rsidRPr="00A64073">
        <w:rPr>
          <w:lang w:eastAsia="ja-JP"/>
        </w:rPr>
        <w:t>rnal interference</w:t>
      </w:r>
      <w:r w:rsidR="004F5995" w:rsidRPr="00A64073">
        <w:rPr>
          <w:lang w:eastAsia="ja-JP"/>
        </w:rPr>
        <w:t xml:space="preserve">, </w:t>
      </w:r>
      <w:r w:rsidR="00DD0245" w:rsidRPr="00A64073">
        <w:rPr>
          <w:lang w:eastAsia="ja-JP"/>
        </w:rPr>
        <w:t>change</w:t>
      </w:r>
      <w:r w:rsidR="004F5995" w:rsidRPr="00A64073">
        <w:rPr>
          <w:lang w:eastAsia="ja-JP"/>
        </w:rPr>
        <w:t xml:space="preserve"> the threshold value </w:t>
      </w:r>
      <w:r w:rsidR="00DD0245" w:rsidRPr="00A64073">
        <w:rPr>
          <w:lang w:eastAsia="ja-JP"/>
        </w:rPr>
        <w:t>at</w:t>
      </w:r>
      <w:r w:rsidR="004F5995" w:rsidRPr="00A64073">
        <w:rPr>
          <w:lang w:eastAsia="ja-JP"/>
        </w:rPr>
        <w:t xml:space="preserve"> </w:t>
      </w:r>
      <w:r w:rsidR="004F5995" w:rsidRPr="00A64073">
        <w:rPr>
          <w:b/>
          <w:lang w:eastAsia="ja-JP"/>
        </w:rPr>
        <w:t>Spot detect</w:t>
      </w:r>
      <w:r w:rsidR="00BE1473" w:rsidRPr="00A64073">
        <w:t>. In addition,</w:t>
      </w:r>
      <w:r w:rsidR="00DD0245" w:rsidRPr="00A64073">
        <w:t xml:space="preserve"> manually</w:t>
      </w:r>
      <w:r w:rsidR="00BE1473" w:rsidRPr="00A64073">
        <w:t xml:space="preserve"> select</w:t>
      </w:r>
      <w:r w:rsidR="004F5995" w:rsidRPr="00A64073">
        <w:t xml:space="preserve"> the </w:t>
      </w:r>
      <w:r w:rsidR="00BE1473" w:rsidRPr="00A64073">
        <w:t xml:space="preserve">correct </w:t>
      </w:r>
      <w:r w:rsidR="004F5995" w:rsidRPr="00A64073">
        <w:t>dots</w:t>
      </w:r>
      <w:r w:rsidR="00BE1473" w:rsidRPr="00A64073">
        <w:t xml:space="preserve"> at </w:t>
      </w:r>
      <w:r w:rsidR="00C83D63" w:rsidRPr="00A64073">
        <w:t xml:space="preserve">step </w:t>
      </w:r>
      <w:r w:rsidR="00DA4381" w:rsidRPr="00A64073">
        <w:t>8.</w:t>
      </w:r>
      <w:r w:rsidR="00D400B5" w:rsidRPr="00A64073">
        <w:t>1</w:t>
      </w:r>
      <w:r w:rsidR="00D400B5">
        <w:t>2</w:t>
      </w:r>
      <w:r w:rsidR="00DA4381" w:rsidRPr="00A64073">
        <w:t>.1</w:t>
      </w:r>
      <w:r w:rsidR="0005649E" w:rsidRPr="00A64073">
        <w:t>3</w:t>
      </w:r>
      <w:r w:rsidR="004F5995" w:rsidRPr="00A64073">
        <w:t>.</w:t>
      </w:r>
    </w:p>
    <w:p w14:paraId="7F6041FD" w14:textId="77777777" w:rsidR="00B33D98" w:rsidRPr="00A64073" w:rsidRDefault="00B33D98" w:rsidP="00D400B5">
      <w:pPr>
        <w:pStyle w:val="ListParagraph"/>
        <w:pBdr>
          <w:top w:val="nil"/>
          <w:left w:val="nil"/>
          <w:bottom w:val="nil"/>
          <w:right w:val="nil"/>
          <w:between w:val="nil"/>
        </w:pBdr>
        <w:ind w:leftChars="0" w:left="0"/>
        <w:rPr>
          <w:lang w:eastAsia="ja-JP"/>
        </w:rPr>
      </w:pPr>
    </w:p>
    <w:p w14:paraId="0258596A" w14:textId="5761606F" w:rsidR="00940342" w:rsidRPr="00A64073" w:rsidRDefault="00940342" w:rsidP="00D400B5">
      <w:pPr>
        <w:pStyle w:val="ListParagraph"/>
        <w:numPr>
          <w:ilvl w:val="2"/>
          <w:numId w:val="45"/>
        </w:numPr>
        <w:pBdr>
          <w:top w:val="nil"/>
          <w:left w:val="nil"/>
          <w:bottom w:val="nil"/>
          <w:right w:val="nil"/>
          <w:between w:val="nil"/>
        </w:pBdr>
        <w:ind w:leftChars="0" w:left="0" w:firstLine="0"/>
        <w:rPr>
          <w:highlight w:val="yellow"/>
        </w:rPr>
      </w:pPr>
      <w:r w:rsidRPr="00A64073">
        <w:rPr>
          <w:highlight w:val="yellow"/>
          <w:lang w:eastAsia="ja-JP"/>
        </w:rPr>
        <w:t>Click</w:t>
      </w:r>
      <w:r w:rsidR="00C83D63" w:rsidRPr="00A64073">
        <w:rPr>
          <w:highlight w:val="yellow"/>
          <w:lang w:eastAsia="ja-JP"/>
        </w:rPr>
        <w:t xml:space="preserve"> on</w:t>
      </w:r>
      <w:r w:rsidRPr="00A64073">
        <w:rPr>
          <w:highlight w:val="yellow"/>
          <w:lang w:eastAsia="ja-JP"/>
        </w:rPr>
        <w:t xml:space="preserve"> </w:t>
      </w:r>
      <w:r w:rsidR="00B24D23" w:rsidRPr="00A64073">
        <w:rPr>
          <w:b/>
          <w:highlight w:val="yellow"/>
          <w:lang w:eastAsia="ja-JP"/>
        </w:rPr>
        <w:t xml:space="preserve">Select </w:t>
      </w:r>
      <w:r w:rsidR="00C83D63" w:rsidRPr="00A64073">
        <w:rPr>
          <w:b/>
          <w:highlight w:val="yellow"/>
          <w:lang w:eastAsia="ja-JP"/>
        </w:rPr>
        <w:t>Beads</w:t>
      </w:r>
      <w:r w:rsidR="001F448D" w:rsidRPr="00A64073">
        <w:rPr>
          <w:highlight w:val="yellow"/>
          <w:lang w:eastAsia="ja-JP"/>
        </w:rPr>
        <w:t>,</w:t>
      </w:r>
      <w:r w:rsidRPr="00A64073">
        <w:rPr>
          <w:highlight w:val="yellow"/>
          <w:lang w:eastAsia="ja-JP"/>
        </w:rPr>
        <w:t xml:space="preserve"> </w:t>
      </w:r>
      <w:r w:rsidR="00B24D23" w:rsidRPr="00A64073">
        <w:rPr>
          <w:highlight w:val="yellow"/>
          <w:lang w:eastAsia="ja-JP"/>
        </w:rPr>
        <w:t>and</w:t>
      </w:r>
      <w:r w:rsidR="00DD0245" w:rsidRPr="00A64073">
        <w:rPr>
          <w:highlight w:val="yellow"/>
          <w:lang w:eastAsia="ja-JP"/>
        </w:rPr>
        <w:t xml:space="preserve"> demarcate</w:t>
      </w:r>
      <w:r w:rsidR="00B24D23" w:rsidRPr="00A64073">
        <w:rPr>
          <w:highlight w:val="yellow"/>
          <w:lang w:eastAsia="ja-JP"/>
        </w:rPr>
        <w:t xml:space="preserve"> a </w:t>
      </w:r>
      <w:r w:rsidR="004E79F3" w:rsidRPr="00A64073">
        <w:rPr>
          <w:highlight w:val="yellow"/>
          <w:lang w:eastAsia="ja-JP"/>
        </w:rPr>
        <w:t xml:space="preserve">polygonal </w:t>
      </w:r>
      <w:r w:rsidR="00B24D23" w:rsidRPr="00A64073">
        <w:rPr>
          <w:highlight w:val="yellow"/>
          <w:lang w:eastAsia="ja-JP"/>
        </w:rPr>
        <w:t xml:space="preserve">region </w:t>
      </w:r>
      <w:r w:rsidR="00DD0245" w:rsidRPr="00A64073">
        <w:rPr>
          <w:highlight w:val="yellow"/>
          <w:lang w:eastAsia="ja-JP"/>
        </w:rPr>
        <w:t>that includes</w:t>
      </w:r>
      <w:r w:rsidR="004E79F3" w:rsidRPr="00A64073">
        <w:rPr>
          <w:highlight w:val="yellow"/>
          <w:lang w:eastAsia="ja-JP"/>
        </w:rPr>
        <w:t xml:space="preserve"> </w:t>
      </w:r>
      <w:r w:rsidR="00B24D23" w:rsidRPr="00A64073">
        <w:rPr>
          <w:highlight w:val="yellow"/>
          <w:lang w:eastAsia="ja-JP"/>
        </w:rPr>
        <w:t xml:space="preserve">the </w:t>
      </w:r>
      <w:r w:rsidR="0027370D" w:rsidRPr="00A64073">
        <w:rPr>
          <w:highlight w:val="yellow"/>
          <w:lang w:eastAsia="ja-JP"/>
        </w:rPr>
        <w:t>correct dots</w:t>
      </w:r>
      <w:r w:rsidR="00265EED" w:rsidRPr="00A64073">
        <w:rPr>
          <w:highlight w:val="yellow"/>
          <w:lang w:eastAsia="ja-JP"/>
        </w:rPr>
        <w:t xml:space="preserve"> </w:t>
      </w:r>
      <w:r w:rsidR="0027370D" w:rsidRPr="00A64073">
        <w:rPr>
          <w:highlight w:val="yellow"/>
          <w:lang w:eastAsia="ja-JP"/>
        </w:rPr>
        <w:t>under the growth cone</w:t>
      </w:r>
      <w:r w:rsidR="00DD0245" w:rsidRPr="00A64073">
        <w:rPr>
          <w:highlight w:val="yellow"/>
          <w:lang w:eastAsia="ja-JP"/>
        </w:rPr>
        <w:t>. P</w:t>
      </w:r>
      <w:r w:rsidR="006E6FE9" w:rsidRPr="00A64073">
        <w:rPr>
          <w:highlight w:val="yellow"/>
          <w:lang w:eastAsia="ja-JP"/>
        </w:rPr>
        <w:t xml:space="preserve">ress </w:t>
      </w:r>
      <w:r w:rsidR="006E6FE9" w:rsidRPr="00A64073">
        <w:rPr>
          <w:b/>
          <w:highlight w:val="yellow"/>
          <w:lang w:eastAsia="ja-JP"/>
        </w:rPr>
        <w:t xml:space="preserve">Enter </w:t>
      </w:r>
      <w:r w:rsidR="006E6FE9" w:rsidRPr="00A64073">
        <w:rPr>
          <w:highlight w:val="yellow"/>
          <w:lang w:eastAsia="ja-JP"/>
        </w:rPr>
        <w:t>on the keyboard</w:t>
      </w:r>
      <w:r w:rsidR="0036194E" w:rsidRPr="00A64073">
        <w:rPr>
          <w:highlight w:val="yellow"/>
          <w:lang w:eastAsia="ja-JP"/>
        </w:rPr>
        <w:t>. T</w:t>
      </w:r>
      <w:r w:rsidR="00B24D23" w:rsidRPr="00A64073">
        <w:rPr>
          <w:highlight w:val="yellow"/>
          <w:lang w:eastAsia="ja-JP"/>
        </w:rPr>
        <w:t>he</w:t>
      </w:r>
      <w:r w:rsidR="00BE1473" w:rsidRPr="00A64073">
        <w:rPr>
          <w:highlight w:val="yellow"/>
          <w:lang w:eastAsia="ja-JP"/>
        </w:rPr>
        <w:t xml:space="preserve"> </w:t>
      </w:r>
      <w:r w:rsidR="00DD0245" w:rsidRPr="00A64073">
        <w:rPr>
          <w:highlight w:val="yellow"/>
          <w:lang w:eastAsia="ja-JP"/>
        </w:rPr>
        <w:t xml:space="preserve">white </w:t>
      </w:r>
      <w:r w:rsidR="00BE1473" w:rsidRPr="00A64073">
        <w:rPr>
          <w:highlight w:val="yellow"/>
          <w:lang w:eastAsia="ja-JP"/>
        </w:rPr>
        <w:t>dot</w:t>
      </w:r>
      <w:r w:rsidR="00B24D23" w:rsidRPr="00A64073">
        <w:rPr>
          <w:highlight w:val="yellow"/>
          <w:lang w:eastAsia="ja-JP"/>
        </w:rPr>
        <w:t xml:space="preserve">s </w:t>
      </w:r>
      <w:r w:rsidR="00DD0245" w:rsidRPr="00A64073">
        <w:rPr>
          <w:highlight w:val="yellow"/>
          <w:lang w:eastAsia="ja-JP"/>
        </w:rPr>
        <w:t>with</w:t>
      </w:r>
      <w:r w:rsidR="00B24D23" w:rsidRPr="00A64073">
        <w:rPr>
          <w:highlight w:val="yellow"/>
          <w:lang w:eastAsia="ja-JP"/>
        </w:rPr>
        <w:t xml:space="preserve">in the </w:t>
      </w:r>
      <w:r w:rsidR="00265EED" w:rsidRPr="00A64073">
        <w:rPr>
          <w:highlight w:val="yellow"/>
          <w:lang w:eastAsia="ja-JP"/>
        </w:rPr>
        <w:t xml:space="preserve">polygonal </w:t>
      </w:r>
      <w:r w:rsidR="00B24D23" w:rsidRPr="00A64073">
        <w:rPr>
          <w:highlight w:val="yellow"/>
          <w:lang w:eastAsia="ja-JP"/>
        </w:rPr>
        <w:t>region</w:t>
      </w:r>
      <w:r w:rsidR="001F1A62" w:rsidRPr="00A64073">
        <w:rPr>
          <w:highlight w:val="yellow"/>
          <w:lang w:eastAsia="ja-JP"/>
        </w:rPr>
        <w:t xml:space="preserve"> will</w:t>
      </w:r>
      <w:r w:rsidR="000737BB" w:rsidRPr="00A64073">
        <w:rPr>
          <w:highlight w:val="yellow"/>
          <w:lang w:eastAsia="ja-JP"/>
        </w:rPr>
        <w:t xml:space="preserve"> </w:t>
      </w:r>
      <w:r w:rsidR="00DD0245" w:rsidRPr="00A64073">
        <w:rPr>
          <w:highlight w:val="yellow"/>
          <w:lang w:eastAsia="ja-JP"/>
        </w:rPr>
        <w:t>change</w:t>
      </w:r>
      <w:r w:rsidR="000737BB" w:rsidRPr="00A64073">
        <w:rPr>
          <w:highlight w:val="yellow"/>
          <w:lang w:eastAsia="ja-JP"/>
        </w:rPr>
        <w:t xml:space="preserve"> </w:t>
      </w:r>
      <w:r w:rsidR="00DD0245" w:rsidRPr="00A64073">
        <w:rPr>
          <w:highlight w:val="yellow"/>
          <w:lang w:eastAsia="ja-JP"/>
        </w:rPr>
        <w:t>in</w:t>
      </w:r>
      <w:r w:rsidR="000737BB" w:rsidRPr="00A64073">
        <w:rPr>
          <w:highlight w:val="yellow"/>
          <w:lang w:eastAsia="ja-JP"/>
        </w:rPr>
        <w:t>to</w:t>
      </w:r>
      <w:r w:rsidR="00B24D23" w:rsidRPr="00A64073">
        <w:rPr>
          <w:highlight w:val="yellow"/>
          <w:lang w:eastAsia="ja-JP"/>
        </w:rPr>
        <w:t xml:space="preserve"> </w:t>
      </w:r>
      <w:r w:rsidR="00DD0245" w:rsidRPr="00A64073">
        <w:rPr>
          <w:highlight w:val="yellow"/>
          <w:lang w:eastAsia="ja-JP"/>
        </w:rPr>
        <w:t xml:space="preserve">a </w:t>
      </w:r>
      <w:r w:rsidR="00B24D23" w:rsidRPr="00A64073">
        <w:rPr>
          <w:highlight w:val="yellow"/>
          <w:lang w:eastAsia="ja-JP"/>
        </w:rPr>
        <w:t>red</w:t>
      </w:r>
      <w:r w:rsidR="005A24A4" w:rsidRPr="00A64073">
        <w:rPr>
          <w:highlight w:val="yellow"/>
          <w:lang w:eastAsia="ja-JP"/>
        </w:rPr>
        <w:t xml:space="preserve"> </w:t>
      </w:r>
      <w:r w:rsidR="000737BB" w:rsidRPr="00A64073">
        <w:rPr>
          <w:highlight w:val="yellow"/>
          <w:lang w:eastAsia="ja-JP"/>
        </w:rPr>
        <w:t xml:space="preserve">color </w:t>
      </w:r>
      <w:r w:rsidR="005A24A4" w:rsidRPr="00A64073">
        <w:rPr>
          <w:highlight w:val="yellow"/>
          <w:lang w:eastAsia="ja-JP"/>
        </w:rPr>
        <w:t>(</w:t>
      </w:r>
      <w:r w:rsidR="005A24A4" w:rsidRPr="00A64073">
        <w:rPr>
          <w:b/>
          <w:highlight w:val="yellow"/>
          <w:lang w:eastAsia="ja-JP"/>
        </w:rPr>
        <w:t xml:space="preserve">Figure </w:t>
      </w:r>
      <w:r w:rsidR="0080563E" w:rsidRPr="00A64073">
        <w:rPr>
          <w:b/>
          <w:highlight w:val="yellow"/>
          <w:lang w:eastAsia="ja-JP"/>
        </w:rPr>
        <w:t>8</w:t>
      </w:r>
      <w:r w:rsidR="00891751" w:rsidRPr="00A64073">
        <w:rPr>
          <w:b/>
          <w:highlight w:val="yellow"/>
          <w:lang w:eastAsia="ja-JP"/>
        </w:rPr>
        <w:t>C</w:t>
      </w:r>
      <w:r w:rsidR="00891751" w:rsidRPr="00A64073">
        <w:rPr>
          <w:highlight w:val="yellow"/>
          <w:lang w:eastAsia="ja-JP"/>
        </w:rPr>
        <w:t>, 2</w:t>
      </w:r>
      <w:r w:rsidR="005A24A4" w:rsidRPr="00A64073">
        <w:rPr>
          <w:highlight w:val="yellow"/>
          <w:lang w:eastAsia="ja-JP"/>
        </w:rPr>
        <w:t>)</w:t>
      </w:r>
      <w:r w:rsidRPr="00A64073">
        <w:rPr>
          <w:highlight w:val="yellow"/>
          <w:lang w:eastAsia="ja-JP"/>
        </w:rPr>
        <w:t>.</w:t>
      </w:r>
    </w:p>
    <w:p w14:paraId="262FDC43" w14:textId="77777777" w:rsidR="00256D7A" w:rsidRPr="00A64073" w:rsidRDefault="00256D7A" w:rsidP="00D400B5">
      <w:pPr>
        <w:pBdr>
          <w:top w:val="nil"/>
          <w:left w:val="nil"/>
          <w:bottom w:val="nil"/>
          <w:right w:val="nil"/>
          <w:between w:val="nil"/>
        </w:pBdr>
        <w:rPr>
          <w:highlight w:val="yellow"/>
        </w:rPr>
      </w:pPr>
    </w:p>
    <w:p w14:paraId="42CA8D9B" w14:textId="3BB9DAE4" w:rsidR="00E71800" w:rsidRPr="00A64073" w:rsidRDefault="00B24D23" w:rsidP="00D400B5">
      <w:pPr>
        <w:pStyle w:val="ListParagraph"/>
        <w:numPr>
          <w:ilvl w:val="2"/>
          <w:numId w:val="45"/>
        </w:numPr>
        <w:pBdr>
          <w:top w:val="nil"/>
          <w:left w:val="nil"/>
          <w:bottom w:val="nil"/>
          <w:right w:val="nil"/>
          <w:between w:val="nil"/>
        </w:pBdr>
        <w:ind w:leftChars="0" w:left="0" w:firstLine="0"/>
        <w:rPr>
          <w:highlight w:val="yellow"/>
        </w:rPr>
      </w:pPr>
      <w:r w:rsidRPr="00A64073">
        <w:rPr>
          <w:highlight w:val="yellow"/>
          <w:lang w:eastAsia="ja-JP"/>
        </w:rPr>
        <w:t>Click</w:t>
      </w:r>
      <w:r w:rsidR="00C83D63" w:rsidRPr="00A64073">
        <w:rPr>
          <w:highlight w:val="yellow"/>
          <w:lang w:eastAsia="ja-JP"/>
        </w:rPr>
        <w:t xml:space="preserve"> on</w:t>
      </w:r>
      <w:r w:rsidRPr="00A64073">
        <w:rPr>
          <w:highlight w:val="yellow"/>
          <w:lang w:eastAsia="ja-JP"/>
        </w:rPr>
        <w:t xml:space="preserve"> </w:t>
      </w:r>
      <w:r w:rsidRPr="00A64073">
        <w:rPr>
          <w:b/>
          <w:highlight w:val="yellow"/>
          <w:lang w:eastAsia="ja-JP"/>
        </w:rPr>
        <w:t xml:space="preserve">Estimate </w:t>
      </w:r>
      <w:r w:rsidR="00C83D63" w:rsidRPr="00A64073">
        <w:rPr>
          <w:b/>
          <w:highlight w:val="yellow"/>
          <w:lang w:eastAsia="ja-JP"/>
        </w:rPr>
        <w:t>Force</w:t>
      </w:r>
      <w:r w:rsidR="00C83D63" w:rsidRPr="00A64073">
        <w:rPr>
          <w:highlight w:val="yellow"/>
          <w:lang w:eastAsia="ja-JP"/>
        </w:rPr>
        <w:t xml:space="preserve"> </w:t>
      </w:r>
      <w:r w:rsidRPr="00A64073">
        <w:rPr>
          <w:highlight w:val="yellow"/>
          <w:lang w:eastAsia="ja-JP"/>
        </w:rPr>
        <w:t>on the GUI</w:t>
      </w:r>
      <w:r w:rsidR="0005649E" w:rsidRPr="00A64073">
        <w:rPr>
          <w:highlight w:val="yellow"/>
          <w:lang w:eastAsia="ja-JP"/>
        </w:rPr>
        <w:t>. Then,</w:t>
      </w:r>
      <w:r w:rsidR="00CD4494" w:rsidRPr="00A64073">
        <w:rPr>
          <w:highlight w:val="yellow"/>
          <w:lang w:eastAsia="ja-JP"/>
        </w:rPr>
        <w:t xml:space="preserve"> i</w:t>
      </w:r>
      <w:r w:rsidRPr="00A64073">
        <w:rPr>
          <w:highlight w:val="yellow"/>
          <w:lang w:eastAsia="ja-JP"/>
        </w:rPr>
        <w:t>nput</w:t>
      </w:r>
      <w:r w:rsidR="00E71800" w:rsidRPr="00A64073">
        <w:rPr>
          <w:highlight w:val="yellow"/>
          <w:lang w:eastAsia="ja-JP"/>
        </w:rPr>
        <w:t xml:space="preserve"> </w:t>
      </w:r>
      <w:r w:rsidR="0005649E" w:rsidRPr="00A64073">
        <w:rPr>
          <w:highlight w:val="yellow"/>
          <w:lang w:eastAsia="ja-JP"/>
        </w:rPr>
        <w:t xml:space="preserve">values for </w:t>
      </w:r>
      <w:r w:rsidR="00E71800" w:rsidRPr="00A64073">
        <w:rPr>
          <w:highlight w:val="yellow"/>
          <w:lang w:eastAsia="ja-JP"/>
        </w:rPr>
        <w:t>the following</w:t>
      </w:r>
      <w:r w:rsidRPr="00A64073">
        <w:rPr>
          <w:highlight w:val="yellow"/>
          <w:lang w:eastAsia="ja-JP"/>
        </w:rPr>
        <w:t xml:space="preserve"> parameters: </w:t>
      </w:r>
      <w:r w:rsidR="006E6FE9" w:rsidRPr="00A64073">
        <w:rPr>
          <w:highlight w:val="yellow"/>
          <w:lang w:eastAsia="ja-JP"/>
        </w:rPr>
        <w:t>pixel size</w:t>
      </w:r>
      <w:r w:rsidR="00384253" w:rsidRPr="00A64073">
        <w:rPr>
          <w:highlight w:val="yellow"/>
          <w:lang w:eastAsia="ja-JP"/>
        </w:rPr>
        <w:t>,</w:t>
      </w:r>
      <w:r w:rsidR="006E6FE9" w:rsidRPr="00A64073">
        <w:rPr>
          <w:highlight w:val="yellow"/>
          <w:lang w:eastAsia="ja-JP"/>
        </w:rPr>
        <w:t xml:space="preserve"> </w:t>
      </w:r>
      <w:r w:rsidR="00C66A77" w:rsidRPr="00C66A77">
        <w:rPr>
          <w:highlight w:val="yellow"/>
          <w:lang w:eastAsia="ja-JP"/>
        </w:rPr>
        <w:t>µ</w:t>
      </w:r>
      <w:r w:rsidRPr="00C66A77">
        <w:rPr>
          <w:highlight w:val="yellow"/>
          <w:lang w:eastAsia="ja-JP"/>
        </w:rPr>
        <w:t>m</w:t>
      </w:r>
      <w:r w:rsidR="006E6FE9" w:rsidRPr="00C66A77">
        <w:rPr>
          <w:highlight w:val="yellow"/>
          <w:lang w:eastAsia="ja-JP"/>
        </w:rPr>
        <w:t>/</w:t>
      </w:r>
      <w:r w:rsidR="006E6FE9" w:rsidRPr="00A64073">
        <w:rPr>
          <w:highlight w:val="yellow"/>
          <w:lang w:eastAsia="ja-JP"/>
        </w:rPr>
        <w:t>pixel</w:t>
      </w:r>
      <w:r w:rsidRPr="00A64073">
        <w:rPr>
          <w:highlight w:val="yellow"/>
          <w:lang w:eastAsia="ja-JP"/>
        </w:rPr>
        <w:t>; Young</w:t>
      </w:r>
      <w:r w:rsidR="00FF0234" w:rsidRPr="00A64073">
        <w:rPr>
          <w:highlight w:val="yellow"/>
        </w:rPr>
        <w:t>'</w:t>
      </w:r>
      <w:r w:rsidRPr="00A64073">
        <w:rPr>
          <w:highlight w:val="yellow"/>
          <w:lang w:eastAsia="ja-JP"/>
        </w:rPr>
        <w:t>s modul</w:t>
      </w:r>
      <w:r w:rsidR="00F4766A" w:rsidRPr="00A64073">
        <w:rPr>
          <w:highlight w:val="yellow"/>
          <w:lang w:eastAsia="ja-JP"/>
        </w:rPr>
        <w:t>us</w:t>
      </w:r>
      <w:r w:rsidR="00384253" w:rsidRPr="00A64073">
        <w:rPr>
          <w:highlight w:val="yellow"/>
          <w:lang w:eastAsia="ja-JP"/>
        </w:rPr>
        <w:t>, the value</w:t>
      </w:r>
      <w:r w:rsidRPr="00A64073">
        <w:rPr>
          <w:highlight w:val="yellow"/>
          <w:lang w:eastAsia="ja-JP"/>
        </w:rPr>
        <w:t xml:space="preserve"> calculated at Step 7.</w:t>
      </w:r>
      <w:r w:rsidR="0000320C" w:rsidRPr="00A64073">
        <w:rPr>
          <w:highlight w:val="yellow"/>
          <w:lang w:eastAsia="ja-JP"/>
        </w:rPr>
        <w:t>2</w:t>
      </w:r>
      <w:r w:rsidR="00D44A2A" w:rsidRPr="00A64073">
        <w:rPr>
          <w:highlight w:val="yellow"/>
          <w:lang w:eastAsia="ja-JP"/>
        </w:rPr>
        <w:t>.5</w:t>
      </w:r>
      <w:r w:rsidRPr="00A64073">
        <w:rPr>
          <w:highlight w:val="yellow"/>
          <w:lang w:eastAsia="ja-JP"/>
        </w:rPr>
        <w:t>; Poisson</w:t>
      </w:r>
      <w:r w:rsidR="00FF0234" w:rsidRPr="00A64073">
        <w:rPr>
          <w:highlight w:val="yellow"/>
        </w:rPr>
        <w:t>'</w:t>
      </w:r>
      <w:r w:rsidRPr="00A64073">
        <w:rPr>
          <w:highlight w:val="yellow"/>
          <w:lang w:eastAsia="ja-JP"/>
        </w:rPr>
        <w:t>s ratio</w:t>
      </w:r>
      <w:r w:rsidR="00384253" w:rsidRPr="00A64073">
        <w:rPr>
          <w:highlight w:val="yellow"/>
          <w:lang w:eastAsia="ja-JP"/>
        </w:rPr>
        <w:t xml:space="preserve">, </w:t>
      </w:r>
      <w:r w:rsidR="00E043E8" w:rsidRPr="00A64073">
        <w:rPr>
          <w:highlight w:val="yellow"/>
          <w:lang w:eastAsia="ja-JP"/>
        </w:rPr>
        <w:t>0.3</w:t>
      </w:r>
      <w:r w:rsidR="00E71800" w:rsidRPr="00A64073">
        <w:rPr>
          <w:highlight w:val="yellow"/>
          <w:lang w:eastAsia="ja-JP"/>
        </w:rPr>
        <w:t>.</w:t>
      </w:r>
    </w:p>
    <w:p w14:paraId="09CD4CF4" w14:textId="77777777" w:rsidR="004D4CAA" w:rsidRPr="00A64073" w:rsidRDefault="004D4CAA" w:rsidP="00D400B5">
      <w:pPr>
        <w:pStyle w:val="ListParagraph"/>
        <w:pBdr>
          <w:top w:val="nil"/>
          <w:left w:val="nil"/>
          <w:bottom w:val="nil"/>
          <w:right w:val="nil"/>
          <w:between w:val="nil"/>
        </w:pBdr>
        <w:ind w:leftChars="0" w:left="0"/>
        <w:rPr>
          <w:highlight w:val="yellow"/>
        </w:rPr>
      </w:pPr>
    </w:p>
    <w:p w14:paraId="6E16DF34" w14:textId="4979AE98" w:rsidR="000F5370" w:rsidRPr="00A64073" w:rsidRDefault="0005649E" w:rsidP="00D400B5">
      <w:pPr>
        <w:pStyle w:val="ListParagraph"/>
        <w:numPr>
          <w:ilvl w:val="2"/>
          <w:numId w:val="45"/>
        </w:numPr>
        <w:pBdr>
          <w:top w:val="nil"/>
          <w:left w:val="nil"/>
          <w:bottom w:val="nil"/>
          <w:right w:val="nil"/>
          <w:between w:val="nil"/>
        </w:pBdr>
        <w:ind w:leftChars="0" w:left="0" w:firstLine="0"/>
        <w:rPr>
          <w:highlight w:val="yellow"/>
        </w:rPr>
      </w:pPr>
      <w:r w:rsidRPr="00A64073">
        <w:rPr>
          <w:highlight w:val="yellow"/>
          <w:lang w:eastAsia="ja-JP"/>
        </w:rPr>
        <w:t>Execute</w:t>
      </w:r>
      <w:r w:rsidR="00E71800" w:rsidRPr="00A64073">
        <w:rPr>
          <w:highlight w:val="yellow"/>
          <w:lang w:eastAsia="ja-JP"/>
        </w:rPr>
        <w:t xml:space="preserve"> </w:t>
      </w:r>
      <w:r w:rsidR="00E71800" w:rsidRPr="00A64073">
        <w:rPr>
          <w:b/>
          <w:highlight w:val="yellow"/>
          <w:lang w:eastAsia="ja-JP"/>
        </w:rPr>
        <w:t xml:space="preserve">Estimate </w:t>
      </w:r>
      <w:r w:rsidR="00C83D63" w:rsidRPr="00A64073">
        <w:rPr>
          <w:b/>
          <w:highlight w:val="yellow"/>
          <w:lang w:eastAsia="ja-JP"/>
        </w:rPr>
        <w:t>Force</w:t>
      </w:r>
      <w:r w:rsidR="00C83D63" w:rsidRPr="00A64073">
        <w:rPr>
          <w:highlight w:val="yellow"/>
          <w:lang w:eastAsia="ja-JP"/>
        </w:rPr>
        <w:t xml:space="preserve"> </w:t>
      </w:r>
      <w:r w:rsidR="001F1A62" w:rsidRPr="00A64073">
        <w:rPr>
          <w:highlight w:val="yellow"/>
          <w:lang w:eastAsia="ja-JP"/>
        </w:rPr>
        <w:t xml:space="preserve">to </w:t>
      </w:r>
      <w:r w:rsidRPr="00A64073">
        <w:rPr>
          <w:highlight w:val="yellow"/>
          <w:lang w:eastAsia="ja-JP"/>
        </w:rPr>
        <w:t>initiate</w:t>
      </w:r>
      <w:r w:rsidR="001F1A62" w:rsidRPr="00A64073">
        <w:rPr>
          <w:highlight w:val="yellow"/>
          <w:lang w:eastAsia="ja-JP"/>
        </w:rPr>
        <w:t xml:space="preserve"> the</w:t>
      </w:r>
      <w:r w:rsidR="00407454" w:rsidRPr="00A64073">
        <w:rPr>
          <w:highlight w:val="yellow"/>
          <w:lang w:eastAsia="ja-JP"/>
        </w:rPr>
        <w:t xml:space="preserve"> calculation</w:t>
      </w:r>
      <w:r w:rsidR="002B1C1A" w:rsidRPr="00A64073">
        <w:rPr>
          <w:highlight w:val="yellow"/>
          <w:lang w:eastAsia="ja-JP"/>
        </w:rPr>
        <w:t xml:space="preserve">. </w:t>
      </w:r>
      <w:r w:rsidRPr="00A64073">
        <w:rPr>
          <w:highlight w:val="yellow"/>
          <w:lang w:eastAsia="ja-JP"/>
        </w:rPr>
        <w:t>T</w:t>
      </w:r>
      <w:r w:rsidR="002B1C1A" w:rsidRPr="00A64073">
        <w:rPr>
          <w:highlight w:val="yellow"/>
          <w:lang w:eastAsia="ja-JP"/>
        </w:rPr>
        <w:t>he</w:t>
      </w:r>
      <w:r w:rsidR="00894046" w:rsidRPr="00A64073">
        <w:rPr>
          <w:highlight w:val="yellow"/>
          <w:lang w:eastAsia="ja-JP"/>
        </w:rPr>
        <w:t xml:space="preserve"> software will save the </w:t>
      </w:r>
      <w:r w:rsidR="000A7511" w:rsidRPr="00A64073">
        <w:rPr>
          <w:highlight w:val="yellow"/>
          <w:lang w:eastAsia="ja-JP"/>
        </w:rPr>
        <w:t xml:space="preserve">calculation results in a </w:t>
      </w:r>
      <w:r w:rsidR="00C83D63" w:rsidRPr="00A64073">
        <w:rPr>
          <w:highlight w:val="yellow"/>
          <w:lang w:eastAsia="ja-JP"/>
        </w:rPr>
        <w:t xml:space="preserve">spreadsheet </w:t>
      </w:r>
      <w:r w:rsidR="000A7511" w:rsidRPr="00A64073">
        <w:rPr>
          <w:highlight w:val="yellow"/>
          <w:lang w:eastAsia="ja-JP"/>
        </w:rPr>
        <w:t xml:space="preserve">format </w:t>
      </w:r>
      <w:r w:rsidR="0093290F" w:rsidRPr="00A64073">
        <w:rPr>
          <w:highlight w:val="yellow"/>
          <w:lang w:eastAsia="ja-JP"/>
        </w:rPr>
        <w:t>file</w:t>
      </w:r>
      <w:r w:rsidR="000A7511" w:rsidRPr="00A64073">
        <w:rPr>
          <w:highlight w:val="yellow"/>
          <w:lang w:eastAsia="ja-JP"/>
        </w:rPr>
        <w:t xml:space="preserve"> automatically</w:t>
      </w:r>
      <w:r w:rsidR="000F5370" w:rsidRPr="00A64073">
        <w:rPr>
          <w:highlight w:val="yellow"/>
          <w:lang w:eastAsia="ja-JP"/>
        </w:rPr>
        <w:t>.</w:t>
      </w:r>
    </w:p>
    <w:p w14:paraId="223306FC" w14:textId="77777777" w:rsidR="000F5370" w:rsidRPr="00A64073" w:rsidRDefault="000F5370" w:rsidP="00D400B5">
      <w:pPr>
        <w:pStyle w:val="ListParagraph"/>
        <w:pBdr>
          <w:top w:val="nil"/>
          <w:left w:val="nil"/>
          <w:bottom w:val="nil"/>
          <w:right w:val="nil"/>
          <w:between w:val="nil"/>
        </w:pBdr>
        <w:ind w:leftChars="0" w:left="0"/>
        <w:rPr>
          <w:lang w:eastAsia="ja-JP"/>
        </w:rPr>
      </w:pPr>
    </w:p>
    <w:p w14:paraId="163AA86D" w14:textId="00F9C03E" w:rsidR="00E71800" w:rsidRPr="00BE4018" w:rsidRDefault="00C23DD4" w:rsidP="00D400B5">
      <w:pPr>
        <w:pStyle w:val="ListParagraph"/>
        <w:pBdr>
          <w:top w:val="nil"/>
          <w:left w:val="nil"/>
          <w:bottom w:val="nil"/>
          <w:right w:val="nil"/>
          <w:between w:val="nil"/>
        </w:pBdr>
        <w:ind w:leftChars="0" w:left="0"/>
        <w:rPr>
          <w:bCs/>
        </w:rPr>
      </w:pPr>
      <w:r w:rsidRPr="00A64073">
        <w:rPr>
          <w:lang w:eastAsia="ja-JP"/>
        </w:rPr>
        <w:t>NOTE</w:t>
      </w:r>
      <w:r w:rsidR="000F5370" w:rsidRPr="00A64073">
        <w:rPr>
          <w:lang w:eastAsia="ja-JP"/>
        </w:rPr>
        <w:t>: T</w:t>
      </w:r>
      <w:r w:rsidR="0093290F" w:rsidRPr="00A64073">
        <w:rPr>
          <w:lang w:eastAsia="ja-JP"/>
        </w:rPr>
        <w:t xml:space="preserve">he </w:t>
      </w:r>
      <w:r w:rsidR="0036194E" w:rsidRPr="00A64073">
        <w:rPr>
          <w:lang w:eastAsia="ja-JP"/>
        </w:rPr>
        <w:t>spread</w:t>
      </w:r>
      <w:r w:rsidR="00384253" w:rsidRPr="00A64073">
        <w:rPr>
          <w:lang w:eastAsia="ja-JP"/>
        </w:rPr>
        <w:t xml:space="preserve">sheet </w:t>
      </w:r>
      <w:r w:rsidR="0036194E" w:rsidRPr="00A64073">
        <w:rPr>
          <w:lang w:eastAsia="ja-JP"/>
        </w:rPr>
        <w:t>show</w:t>
      </w:r>
      <w:r w:rsidR="0093290F" w:rsidRPr="00A64073">
        <w:rPr>
          <w:lang w:eastAsia="ja-JP"/>
        </w:rPr>
        <w:t xml:space="preserve">s </w:t>
      </w:r>
      <w:r w:rsidR="0005649E" w:rsidRPr="00A64073">
        <w:rPr>
          <w:lang w:eastAsia="ja-JP"/>
        </w:rPr>
        <w:t xml:space="preserve">the </w:t>
      </w:r>
      <w:r w:rsidR="00DF2E3D" w:rsidRPr="00A64073">
        <w:rPr>
          <w:lang w:eastAsia="ja-JP"/>
        </w:rPr>
        <w:t>x</w:t>
      </w:r>
      <w:r w:rsidR="0005649E" w:rsidRPr="00A64073">
        <w:rPr>
          <w:lang w:eastAsia="ja-JP"/>
        </w:rPr>
        <w:t>-</w:t>
      </w:r>
      <w:r w:rsidR="00D72DAC" w:rsidRPr="00A64073">
        <w:rPr>
          <w:lang w:eastAsia="ja-JP"/>
        </w:rPr>
        <w:t>component</w:t>
      </w:r>
      <w:r w:rsidR="00DF2E3D" w:rsidRPr="00A64073">
        <w:rPr>
          <w:lang w:eastAsia="ja-JP"/>
        </w:rPr>
        <w:t>, y</w:t>
      </w:r>
      <w:r w:rsidR="0005649E" w:rsidRPr="00A64073">
        <w:rPr>
          <w:lang w:eastAsia="ja-JP"/>
        </w:rPr>
        <w:t>-</w:t>
      </w:r>
      <w:r w:rsidR="00D72DAC" w:rsidRPr="00A64073">
        <w:rPr>
          <w:lang w:eastAsia="ja-JP"/>
        </w:rPr>
        <w:t>component</w:t>
      </w:r>
      <w:r w:rsidR="000A7511" w:rsidRPr="00A64073">
        <w:rPr>
          <w:lang w:eastAsia="ja-JP"/>
        </w:rPr>
        <w:t>,</w:t>
      </w:r>
      <w:r w:rsidR="00DF2E3D" w:rsidRPr="00A64073">
        <w:rPr>
          <w:lang w:eastAsia="ja-JP"/>
        </w:rPr>
        <w:t xml:space="preserve"> and </w:t>
      </w:r>
      <w:r w:rsidR="000A7511" w:rsidRPr="00A64073">
        <w:rPr>
          <w:lang w:eastAsia="ja-JP"/>
        </w:rPr>
        <w:t xml:space="preserve">force </w:t>
      </w:r>
      <w:r w:rsidR="00DF2E3D" w:rsidRPr="00A64073">
        <w:rPr>
          <w:lang w:eastAsia="ja-JP"/>
        </w:rPr>
        <w:t xml:space="preserve">magnitude </w:t>
      </w:r>
      <w:r w:rsidR="00384253" w:rsidRPr="00A64073">
        <w:rPr>
          <w:lang w:eastAsia="ja-JP"/>
        </w:rPr>
        <w:t xml:space="preserve">at every </w:t>
      </w:r>
      <w:r w:rsidR="00977E34" w:rsidRPr="00A64073">
        <w:rPr>
          <w:lang w:eastAsia="ja-JP"/>
        </w:rPr>
        <w:t>time-</w:t>
      </w:r>
      <w:r w:rsidR="00D150EE" w:rsidRPr="00A64073">
        <w:rPr>
          <w:lang w:eastAsia="ja-JP"/>
        </w:rPr>
        <w:t>frame</w:t>
      </w:r>
      <w:r w:rsidR="003D6749" w:rsidRPr="00A64073">
        <w:rPr>
          <w:lang w:eastAsia="ja-JP"/>
        </w:rPr>
        <w:t xml:space="preserve"> (</w:t>
      </w:r>
      <w:r w:rsidR="003D6749" w:rsidRPr="00A64073">
        <w:rPr>
          <w:b/>
          <w:lang w:eastAsia="ja-JP"/>
        </w:rPr>
        <w:t xml:space="preserve">Figure </w:t>
      </w:r>
      <w:r w:rsidR="0080563E" w:rsidRPr="00A64073">
        <w:rPr>
          <w:b/>
          <w:lang w:eastAsia="ja-JP"/>
        </w:rPr>
        <w:t>8</w:t>
      </w:r>
      <w:r w:rsidR="0036194E" w:rsidRPr="00A64073">
        <w:rPr>
          <w:b/>
          <w:lang w:eastAsia="ja-JP"/>
        </w:rPr>
        <w:t>D</w:t>
      </w:r>
      <w:r w:rsidR="003D6749" w:rsidRPr="00A64073">
        <w:rPr>
          <w:lang w:eastAsia="ja-JP"/>
        </w:rPr>
        <w:t>).</w:t>
      </w:r>
      <w:r w:rsidR="00D64B3E" w:rsidRPr="00A64073">
        <w:rPr>
          <w:lang w:eastAsia="ja-JP"/>
        </w:rPr>
        <w:t xml:space="preserve"> </w:t>
      </w:r>
      <w:r w:rsidR="00BE4018">
        <w:rPr>
          <w:lang w:eastAsia="ja-JP"/>
        </w:rPr>
        <w:t xml:space="preserve">Refer to </w:t>
      </w:r>
      <w:r w:rsidR="00BE4018" w:rsidRPr="00A64073">
        <w:rPr>
          <w:b/>
          <w:lang w:eastAsia="ja-JP"/>
        </w:rPr>
        <w:t>Supplemental File 6</w:t>
      </w:r>
      <w:r w:rsidR="00BE4018">
        <w:rPr>
          <w:b/>
          <w:lang w:eastAsia="ja-JP"/>
        </w:rPr>
        <w:t xml:space="preserve"> </w:t>
      </w:r>
      <w:r w:rsidR="00BE4018" w:rsidRPr="00BE4018">
        <w:rPr>
          <w:bCs/>
          <w:lang w:eastAsia="ja-JP"/>
        </w:rPr>
        <w:t>for practice data for quantifying traction force.</w:t>
      </w:r>
    </w:p>
    <w:bookmarkEnd w:id="1"/>
    <w:p w14:paraId="42576AA5" w14:textId="77777777" w:rsidR="009F516D" w:rsidRPr="00A64073" w:rsidRDefault="009F516D" w:rsidP="009F516D">
      <w:pPr>
        <w:rPr>
          <w:b/>
        </w:rPr>
      </w:pPr>
    </w:p>
    <w:p w14:paraId="08B55901" w14:textId="3F094AA1" w:rsidR="00873113" w:rsidRPr="00A64073" w:rsidRDefault="00551D82" w:rsidP="003865E3">
      <w:r w:rsidRPr="00A64073">
        <w:rPr>
          <w:b/>
        </w:rPr>
        <w:t xml:space="preserve">REPRESENTATIVE RESULTS: </w:t>
      </w:r>
    </w:p>
    <w:p w14:paraId="7634164A" w14:textId="6280CDB7" w:rsidR="00447810" w:rsidRPr="00A64073" w:rsidRDefault="00B40AD9" w:rsidP="003865E3">
      <w:r w:rsidRPr="00A64073">
        <w:rPr>
          <w:b/>
        </w:rPr>
        <w:t xml:space="preserve">Single </w:t>
      </w:r>
      <w:r w:rsidR="00DA4381" w:rsidRPr="00A64073">
        <w:rPr>
          <w:b/>
        </w:rPr>
        <w:t>s</w:t>
      </w:r>
      <w:r w:rsidRPr="00A64073">
        <w:rPr>
          <w:b/>
        </w:rPr>
        <w:t xml:space="preserve">peckle </w:t>
      </w:r>
      <w:r w:rsidR="00DA4381" w:rsidRPr="00A64073">
        <w:rPr>
          <w:b/>
        </w:rPr>
        <w:t>i</w:t>
      </w:r>
      <w:r w:rsidRPr="00A64073">
        <w:rPr>
          <w:b/>
        </w:rPr>
        <w:t xml:space="preserve">maging </w:t>
      </w:r>
      <w:r w:rsidRPr="00A64073">
        <w:rPr>
          <w:b/>
          <w:lang w:eastAsia="ja-JP"/>
        </w:rPr>
        <w:t xml:space="preserve">to </w:t>
      </w:r>
      <w:r w:rsidR="00DA4381" w:rsidRPr="00A64073">
        <w:rPr>
          <w:b/>
        </w:rPr>
        <w:t>q</w:t>
      </w:r>
      <w:r w:rsidR="00D850F3" w:rsidRPr="00A64073">
        <w:rPr>
          <w:b/>
        </w:rPr>
        <w:t>uantif</w:t>
      </w:r>
      <w:r w:rsidRPr="00A64073">
        <w:rPr>
          <w:b/>
        </w:rPr>
        <w:t>y</w:t>
      </w:r>
      <w:r w:rsidR="003B38E3" w:rsidRPr="00A64073">
        <w:rPr>
          <w:b/>
        </w:rPr>
        <w:t xml:space="preserve"> </w:t>
      </w:r>
      <w:r w:rsidR="00DA4381" w:rsidRPr="00A64073">
        <w:rPr>
          <w:b/>
        </w:rPr>
        <w:t>a</w:t>
      </w:r>
      <w:r w:rsidR="003B38E3" w:rsidRPr="00A64073">
        <w:rPr>
          <w:b/>
        </w:rPr>
        <w:t xml:space="preserve">ctin </w:t>
      </w:r>
      <w:r w:rsidR="00DA4381" w:rsidRPr="00A64073">
        <w:rPr>
          <w:b/>
        </w:rPr>
        <w:t>p</w:t>
      </w:r>
      <w:r w:rsidR="003B38E3" w:rsidRPr="00A64073">
        <w:rPr>
          <w:b/>
        </w:rPr>
        <w:t xml:space="preserve">olymerization </w:t>
      </w:r>
      <w:r w:rsidR="00DA4381" w:rsidRPr="00A64073">
        <w:rPr>
          <w:b/>
        </w:rPr>
        <w:t>r</w:t>
      </w:r>
      <w:r w:rsidR="003B38E3" w:rsidRPr="00A64073">
        <w:rPr>
          <w:b/>
        </w:rPr>
        <w:t xml:space="preserve">ate and </w:t>
      </w:r>
      <w:r w:rsidR="00DA4381" w:rsidRPr="00A64073">
        <w:rPr>
          <w:b/>
        </w:rPr>
        <w:t>c</w:t>
      </w:r>
      <w:r w:rsidR="003B38E3" w:rsidRPr="00A64073">
        <w:rPr>
          <w:b/>
        </w:rPr>
        <w:t xml:space="preserve">lutch </w:t>
      </w:r>
      <w:r w:rsidR="00DA4381" w:rsidRPr="00A64073">
        <w:rPr>
          <w:b/>
        </w:rPr>
        <w:t>c</w:t>
      </w:r>
      <w:r w:rsidR="003B38E3" w:rsidRPr="00A64073">
        <w:rPr>
          <w:b/>
        </w:rPr>
        <w:t xml:space="preserve">oupling </w:t>
      </w:r>
      <w:r w:rsidR="00DA4381" w:rsidRPr="00A64073">
        <w:rPr>
          <w:b/>
        </w:rPr>
        <w:t>e</w:t>
      </w:r>
      <w:r w:rsidR="003B38E3" w:rsidRPr="00A64073">
        <w:rPr>
          <w:b/>
        </w:rPr>
        <w:t>fficiency</w:t>
      </w:r>
    </w:p>
    <w:p w14:paraId="72065479" w14:textId="6C2A0553" w:rsidR="007F08EE" w:rsidRPr="00A64073" w:rsidRDefault="005F303B" w:rsidP="003865E3">
      <w:pPr>
        <w:rPr>
          <w:lang w:eastAsia="ja-JP"/>
        </w:rPr>
      </w:pPr>
      <w:r w:rsidRPr="00A64073">
        <w:t xml:space="preserve">A high </w:t>
      </w:r>
      <w:r w:rsidR="006F203D" w:rsidRPr="00A64073">
        <w:t xml:space="preserve">Lifeact </w:t>
      </w:r>
      <w:r w:rsidRPr="00A64073">
        <w:t xml:space="preserve">expression permits </w:t>
      </w:r>
      <w:r w:rsidR="00E6781C" w:rsidRPr="00A64073">
        <w:t>F-actin</w:t>
      </w:r>
      <w:r w:rsidRPr="00A64073">
        <w:t xml:space="preserve"> visualization with</w:t>
      </w:r>
      <w:r w:rsidR="00E6781C" w:rsidRPr="00A64073">
        <w:t>in the</w:t>
      </w:r>
      <w:r w:rsidR="00C64C9F" w:rsidRPr="00A64073">
        <w:t xml:space="preserve"> </w:t>
      </w:r>
      <w:r w:rsidR="006F203D" w:rsidRPr="00A64073">
        <w:t>growth cone</w:t>
      </w:r>
      <w:r w:rsidRPr="00A64073">
        <w:t>;</w:t>
      </w:r>
      <w:r w:rsidR="006F203D" w:rsidRPr="00A64073">
        <w:t xml:space="preserve"> a lo</w:t>
      </w:r>
      <w:r w:rsidRPr="00A64073">
        <w:t>w</w:t>
      </w:r>
      <w:r w:rsidR="006F203D" w:rsidRPr="00A64073">
        <w:t xml:space="preserve"> HaloTag-actin </w:t>
      </w:r>
      <w:r w:rsidRPr="00A64073">
        <w:t xml:space="preserve">expression </w:t>
      </w:r>
      <w:r w:rsidR="006F203D" w:rsidRPr="00A64073">
        <w:t>allow</w:t>
      </w:r>
      <w:r w:rsidRPr="00A64073">
        <w:t>s the</w:t>
      </w:r>
      <w:r w:rsidR="000A7511" w:rsidRPr="00A64073">
        <w:t xml:space="preserve"> monitoring</w:t>
      </w:r>
      <w:r w:rsidR="006F203D" w:rsidRPr="00A64073">
        <w:t xml:space="preserve"> </w:t>
      </w:r>
      <w:r w:rsidRPr="00A64073">
        <w:t xml:space="preserve">of </w:t>
      </w:r>
      <w:r w:rsidR="00447810" w:rsidRPr="00A64073">
        <w:t xml:space="preserve">F-actin </w:t>
      </w:r>
      <w:r w:rsidR="00E654AB" w:rsidRPr="00A64073">
        <w:t>retrograde flow</w:t>
      </w:r>
      <w:r w:rsidR="0058135C" w:rsidRPr="00A64073">
        <w:t xml:space="preserve"> (</w:t>
      </w:r>
      <w:r w:rsidR="0058135C" w:rsidRPr="00A64073">
        <w:rPr>
          <w:b/>
        </w:rPr>
        <w:t>Figure 3</w:t>
      </w:r>
      <w:r w:rsidRPr="00A64073">
        <w:t>,</w:t>
      </w:r>
      <w:r w:rsidR="0058135C" w:rsidRPr="00A64073">
        <w:t xml:space="preserve"> </w:t>
      </w:r>
      <w:r w:rsidR="00C201D7" w:rsidRPr="00A64073">
        <w:rPr>
          <w:b/>
          <w:lang w:eastAsia="ja-JP"/>
        </w:rPr>
        <w:t xml:space="preserve">Supplemental </w:t>
      </w:r>
      <w:r w:rsidR="00C83D63" w:rsidRPr="00A64073">
        <w:rPr>
          <w:b/>
          <w:lang w:eastAsia="ja-JP"/>
        </w:rPr>
        <w:t>File</w:t>
      </w:r>
      <w:r w:rsidR="00C83D63" w:rsidRPr="00A64073">
        <w:rPr>
          <w:b/>
        </w:rPr>
        <w:t xml:space="preserve"> </w:t>
      </w:r>
      <w:r w:rsidR="008370B3" w:rsidRPr="00A64073">
        <w:rPr>
          <w:b/>
        </w:rPr>
        <w:t>2</w:t>
      </w:r>
      <w:r w:rsidR="0058135C" w:rsidRPr="00A64073">
        <w:t>)</w:t>
      </w:r>
      <w:r w:rsidR="006F203D" w:rsidRPr="00A64073">
        <w:t>.</w:t>
      </w:r>
      <w:r w:rsidR="005761FD" w:rsidRPr="00A64073">
        <w:t xml:space="preserve"> </w:t>
      </w:r>
      <w:r w:rsidR="00CC516A" w:rsidRPr="00A64073">
        <w:rPr>
          <w:lang w:eastAsia="ja-JP"/>
        </w:rPr>
        <w:t xml:space="preserve">Tracing of the actin speckles </w:t>
      </w:r>
      <w:r w:rsidR="00494AE6" w:rsidRPr="00A64073">
        <w:rPr>
          <w:lang w:eastAsia="ja-JP"/>
        </w:rPr>
        <w:t xml:space="preserve">allows </w:t>
      </w:r>
      <w:r w:rsidR="000A7511" w:rsidRPr="00A64073">
        <w:rPr>
          <w:lang w:eastAsia="ja-JP"/>
        </w:rPr>
        <w:t>mea</w:t>
      </w:r>
      <w:r w:rsidR="005604C0" w:rsidRPr="00A64073">
        <w:rPr>
          <w:lang w:eastAsia="ja-JP"/>
        </w:rPr>
        <w:t>surement of</w:t>
      </w:r>
      <w:r w:rsidR="00CC516A" w:rsidRPr="00A64073">
        <w:rPr>
          <w:lang w:eastAsia="ja-JP"/>
        </w:rPr>
        <w:t xml:space="preserve"> F-actin flow velocity</w:t>
      </w:r>
      <w:r w:rsidR="00423E91" w:rsidRPr="00A64073">
        <w:rPr>
          <w:lang w:eastAsia="ja-JP"/>
        </w:rPr>
        <w:t xml:space="preserve"> (</w:t>
      </w:r>
      <w:r w:rsidR="00423E91" w:rsidRPr="00A64073">
        <w:rPr>
          <w:b/>
          <w:lang w:eastAsia="ja-JP"/>
        </w:rPr>
        <w:t>Figure</w:t>
      </w:r>
      <w:r w:rsidR="008370B3" w:rsidRPr="00A64073">
        <w:rPr>
          <w:b/>
          <w:lang w:eastAsia="ja-JP"/>
        </w:rPr>
        <w:t xml:space="preserve"> </w:t>
      </w:r>
      <w:r w:rsidR="00423E91" w:rsidRPr="00A64073">
        <w:rPr>
          <w:b/>
          <w:lang w:eastAsia="ja-JP"/>
        </w:rPr>
        <w:t>3C</w:t>
      </w:r>
      <w:r w:rsidRPr="00A64073">
        <w:rPr>
          <w:lang w:eastAsia="ja-JP"/>
        </w:rPr>
        <w:t>,</w:t>
      </w:r>
      <w:r w:rsidR="00801262" w:rsidRPr="00A64073">
        <w:rPr>
          <w:b/>
          <w:lang w:eastAsia="ja-JP"/>
        </w:rPr>
        <w:t>D</w:t>
      </w:r>
      <w:r w:rsidR="00423E91" w:rsidRPr="00A64073">
        <w:rPr>
          <w:lang w:eastAsia="ja-JP"/>
        </w:rPr>
        <w:t>)</w:t>
      </w:r>
      <w:r w:rsidR="00CC516A" w:rsidRPr="00A64073">
        <w:rPr>
          <w:lang w:eastAsia="ja-JP"/>
        </w:rPr>
        <w:t xml:space="preserve">. </w:t>
      </w:r>
      <w:r w:rsidR="00494AE6" w:rsidRPr="00A64073">
        <w:rPr>
          <w:lang w:eastAsia="ja-JP"/>
        </w:rPr>
        <w:t xml:space="preserve">Since </w:t>
      </w:r>
      <w:r w:rsidR="00C83D63" w:rsidRPr="00A64073">
        <w:rPr>
          <w:lang w:eastAsia="ja-JP"/>
        </w:rPr>
        <w:t xml:space="preserve">the </w:t>
      </w:r>
      <w:r w:rsidR="00494AE6" w:rsidRPr="00A64073">
        <w:rPr>
          <w:lang w:eastAsia="ja-JP"/>
        </w:rPr>
        <w:t>m</w:t>
      </w:r>
      <w:r w:rsidR="00DB40B4" w:rsidRPr="00A64073">
        <w:t>echan</w:t>
      </w:r>
      <w:r w:rsidR="00B020F5" w:rsidRPr="00A64073">
        <w:t xml:space="preserve">ical </w:t>
      </w:r>
      <w:r w:rsidR="00DB40B4" w:rsidRPr="00A64073">
        <w:t>coupling of</w:t>
      </w:r>
      <w:r w:rsidR="00775C16" w:rsidRPr="00A64073">
        <w:t xml:space="preserve"> F-actin retrograde flow </w:t>
      </w:r>
      <w:r w:rsidR="00DB40B4" w:rsidRPr="00A64073">
        <w:t>and</w:t>
      </w:r>
      <w:r w:rsidR="00775C16" w:rsidRPr="00A64073">
        <w:t xml:space="preserve"> </w:t>
      </w:r>
      <w:r w:rsidRPr="00A64073">
        <w:t xml:space="preserve">the </w:t>
      </w:r>
      <w:r w:rsidR="00775C16" w:rsidRPr="00A64073">
        <w:t>adhesive substrate</w:t>
      </w:r>
      <w:r w:rsidR="00CC516A" w:rsidRPr="00A64073">
        <w:t xml:space="preserve"> </w:t>
      </w:r>
      <w:r w:rsidRPr="00A64073">
        <w:t>reduces the</w:t>
      </w:r>
      <w:r w:rsidR="00CC516A" w:rsidRPr="00A64073">
        <w:t xml:space="preserve"> F-actin flow</w:t>
      </w:r>
      <w:r w:rsidR="005604C0" w:rsidRPr="00A64073">
        <w:t xml:space="preserve"> velocity</w:t>
      </w:r>
      <w:r w:rsidR="00DB40B4" w:rsidRPr="00A64073">
        <w:t>,</w:t>
      </w:r>
      <w:r w:rsidR="00791FCA" w:rsidRPr="00A64073">
        <w:t xml:space="preserve"> </w:t>
      </w:r>
      <w:r w:rsidR="00DB40B4" w:rsidRPr="00A64073">
        <w:t xml:space="preserve">the </w:t>
      </w:r>
      <w:r w:rsidR="00D4101A" w:rsidRPr="00A64073">
        <w:t xml:space="preserve">clutch </w:t>
      </w:r>
      <w:r w:rsidR="00DB40B4" w:rsidRPr="00A64073">
        <w:t>coupling efficiency</w:t>
      </w:r>
      <w:r w:rsidR="00CC516A" w:rsidRPr="00A64073">
        <w:t xml:space="preserve"> can be estimated from the velocity</w:t>
      </w:r>
      <w:r w:rsidR="00791FCA" w:rsidRPr="00A64073">
        <w:t>.</w:t>
      </w:r>
      <w:r w:rsidR="00692B33" w:rsidRPr="00A64073">
        <w:t xml:space="preserve"> </w:t>
      </w:r>
      <w:r w:rsidRPr="00A64073">
        <w:t>Fu</w:t>
      </w:r>
      <w:r w:rsidR="006C3472" w:rsidRPr="00A64073">
        <w:t>r</w:t>
      </w:r>
      <w:r w:rsidRPr="00A64073">
        <w:t>thermore</w:t>
      </w:r>
      <w:r w:rsidR="00775C16" w:rsidRPr="00A64073">
        <w:t xml:space="preserve">, </w:t>
      </w:r>
      <w:r w:rsidR="00423E91" w:rsidRPr="00A64073">
        <w:t>F-actin labeling with Lifeact a</w:t>
      </w:r>
      <w:r w:rsidRPr="00A64073">
        <w:t>ids visualization of</w:t>
      </w:r>
      <w:r w:rsidR="00423E91" w:rsidRPr="00A64073">
        <w:t xml:space="preserve"> </w:t>
      </w:r>
      <w:r w:rsidR="00875547" w:rsidRPr="00A64073">
        <w:t>F-</w:t>
      </w:r>
      <w:r w:rsidR="00423E91" w:rsidRPr="00A64073">
        <w:t xml:space="preserve">actin </w:t>
      </w:r>
      <w:r w:rsidR="00875547" w:rsidRPr="00A64073">
        <w:t>extension</w:t>
      </w:r>
      <w:r w:rsidRPr="00A64073">
        <w:t xml:space="preserve"> and is useful</w:t>
      </w:r>
      <w:r w:rsidR="00423E91" w:rsidRPr="00A64073">
        <w:t xml:space="preserve"> </w:t>
      </w:r>
      <w:r w:rsidR="00D4101A" w:rsidRPr="00A64073">
        <w:t>for quantif</w:t>
      </w:r>
      <w:r w:rsidRPr="00A64073">
        <w:t>ying the</w:t>
      </w:r>
      <w:r w:rsidR="00423E91" w:rsidRPr="00A64073">
        <w:t xml:space="preserve"> actin polymerization rate (</w:t>
      </w:r>
      <w:r w:rsidR="00423E91" w:rsidRPr="00A64073">
        <w:rPr>
          <w:b/>
        </w:rPr>
        <w:t>Figure 3</w:t>
      </w:r>
      <w:r w:rsidR="00851F9D" w:rsidRPr="00A64073">
        <w:rPr>
          <w:b/>
        </w:rPr>
        <w:t>E</w:t>
      </w:r>
      <w:r w:rsidRPr="00A64073">
        <w:t>,</w:t>
      </w:r>
      <w:r w:rsidR="00851F9D" w:rsidRPr="00A64073">
        <w:rPr>
          <w:b/>
        </w:rPr>
        <w:t>F</w:t>
      </w:r>
      <w:r w:rsidR="00423E91" w:rsidRPr="00A64073">
        <w:t xml:space="preserve">). </w:t>
      </w:r>
    </w:p>
    <w:p w14:paraId="6F9454E2" w14:textId="763D5928" w:rsidR="00EB3CC7" w:rsidRPr="00A64073" w:rsidRDefault="00EB3CC7" w:rsidP="003865E3">
      <w:pPr>
        <w:ind w:firstLine="720"/>
        <w:rPr>
          <w:lang w:eastAsia="ja-JP"/>
        </w:rPr>
      </w:pPr>
    </w:p>
    <w:p w14:paraId="5FDD7F91" w14:textId="231B2063" w:rsidR="00F05725" w:rsidRPr="00A64073" w:rsidRDefault="00790F3C" w:rsidP="003865E3">
      <w:pPr>
        <w:rPr>
          <w:lang w:eastAsia="ja-JP"/>
        </w:rPr>
      </w:pPr>
      <w:r w:rsidRPr="00A64073">
        <w:rPr>
          <w:b/>
          <w:lang w:eastAsia="ja-JP"/>
        </w:rPr>
        <w:t xml:space="preserve">Quantitative </w:t>
      </w:r>
      <w:r w:rsidR="00DA4381" w:rsidRPr="00A64073">
        <w:rPr>
          <w:b/>
          <w:lang w:eastAsia="ja-JP"/>
        </w:rPr>
        <w:t>a</w:t>
      </w:r>
      <w:r w:rsidRPr="00A64073">
        <w:rPr>
          <w:b/>
          <w:lang w:eastAsia="ja-JP"/>
        </w:rPr>
        <w:t xml:space="preserve">nalysis of </w:t>
      </w:r>
      <w:r w:rsidR="00DA4381" w:rsidRPr="00A64073">
        <w:rPr>
          <w:b/>
          <w:lang w:eastAsia="ja-JP"/>
        </w:rPr>
        <w:t>t</w:t>
      </w:r>
      <w:r w:rsidR="00D22B3A" w:rsidRPr="00A64073">
        <w:rPr>
          <w:b/>
          <w:lang w:eastAsia="ja-JP"/>
        </w:rPr>
        <w:t xml:space="preserve">raction </w:t>
      </w:r>
      <w:r w:rsidR="00DA4381" w:rsidRPr="00A64073">
        <w:rPr>
          <w:b/>
          <w:lang w:eastAsia="ja-JP"/>
        </w:rPr>
        <w:t>f</w:t>
      </w:r>
      <w:r w:rsidR="00D22B3A" w:rsidRPr="00A64073">
        <w:rPr>
          <w:b/>
          <w:lang w:eastAsia="ja-JP"/>
        </w:rPr>
        <w:t>orce</w:t>
      </w:r>
    </w:p>
    <w:p w14:paraId="7B14DA25" w14:textId="62B64AB5" w:rsidR="004650C2" w:rsidRPr="00A64073" w:rsidRDefault="005F303B" w:rsidP="003865E3">
      <w:r w:rsidRPr="00A64073">
        <w:rPr>
          <w:lang w:eastAsia="ja-JP"/>
        </w:rPr>
        <w:t>Strict adherence to the methodology presented here will reveal</w:t>
      </w:r>
      <w:r w:rsidR="00947431" w:rsidRPr="00A64073">
        <w:rPr>
          <w:lang w:eastAsia="ja-JP"/>
        </w:rPr>
        <w:t xml:space="preserve"> </w:t>
      </w:r>
      <w:r w:rsidRPr="00A64073">
        <w:rPr>
          <w:lang w:eastAsia="ja-JP"/>
        </w:rPr>
        <w:t>the</w:t>
      </w:r>
      <w:r w:rsidR="003527AE" w:rsidRPr="00A64073">
        <w:rPr>
          <w:lang w:eastAsia="ja-JP"/>
        </w:rPr>
        <w:t xml:space="preserve"> movements of</w:t>
      </w:r>
      <w:r w:rsidR="008847D7" w:rsidRPr="00A64073">
        <w:rPr>
          <w:lang w:eastAsia="ja-JP"/>
        </w:rPr>
        <w:t xml:space="preserve"> </w:t>
      </w:r>
      <w:r w:rsidR="00961F4E" w:rsidRPr="00A64073">
        <w:rPr>
          <w:lang w:eastAsia="ja-JP"/>
        </w:rPr>
        <w:t>fluorescent bead</w:t>
      </w:r>
      <w:r w:rsidR="003527AE" w:rsidRPr="00A64073">
        <w:rPr>
          <w:lang w:eastAsia="ja-JP"/>
        </w:rPr>
        <w:t>s</w:t>
      </w:r>
      <w:r w:rsidR="0096750F" w:rsidRPr="00A64073">
        <w:rPr>
          <w:lang w:eastAsia="ja-JP"/>
        </w:rPr>
        <w:t xml:space="preserve"> under the growth cone (</w:t>
      </w:r>
      <w:r w:rsidR="0096750F" w:rsidRPr="00A64073">
        <w:rPr>
          <w:b/>
          <w:lang w:eastAsia="ja-JP"/>
        </w:rPr>
        <w:t>Figure 6</w:t>
      </w:r>
      <w:r w:rsidR="00531CEA" w:rsidRPr="00A64073">
        <w:rPr>
          <w:b/>
          <w:lang w:eastAsia="ja-JP"/>
        </w:rPr>
        <w:t>C</w:t>
      </w:r>
      <w:r w:rsidRPr="00A64073">
        <w:rPr>
          <w:lang w:eastAsia="ja-JP"/>
        </w:rPr>
        <w:t xml:space="preserve">, </w:t>
      </w:r>
      <w:r w:rsidR="00C201D7" w:rsidRPr="00A64073">
        <w:rPr>
          <w:b/>
          <w:lang w:eastAsia="ja-JP"/>
        </w:rPr>
        <w:t xml:space="preserve">Supplemental </w:t>
      </w:r>
      <w:r w:rsidR="004805B4" w:rsidRPr="00A64073">
        <w:rPr>
          <w:b/>
          <w:lang w:eastAsia="ja-JP"/>
        </w:rPr>
        <w:t>F</w:t>
      </w:r>
      <w:r w:rsidR="00C201D7" w:rsidRPr="00A64073">
        <w:rPr>
          <w:b/>
          <w:lang w:eastAsia="ja-JP"/>
        </w:rPr>
        <w:t>ile</w:t>
      </w:r>
      <w:r w:rsidR="0096750F" w:rsidRPr="00A64073">
        <w:rPr>
          <w:b/>
          <w:lang w:eastAsia="ja-JP"/>
        </w:rPr>
        <w:t xml:space="preserve"> </w:t>
      </w:r>
      <w:r w:rsidR="00281F06" w:rsidRPr="00A64073">
        <w:rPr>
          <w:b/>
          <w:lang w:eastAsia="ja-JP"/>
        </w:rPr>
        <w:t>4</w:t>
      </w:r>
      <w:r w:rsidR="0096750F" w:rsidRPr="00A64073">
        <w:rPr>
          <w:lang w:eastAsia="ja-JP"/>
        </w:rPr>
        <w:t xml:space="preserve">). </w:t>
      </w:r>
      <w:r w:rsidR="00337634" w:rsidRPr="00A64073">
        <w:t>F-actin retrograde flow</w:t>
      </w:r>
      <w:r w:rsidR="006516A6" w:rsidRPr="00A64073">
        <w:t xml:space="preserve"> onto the</w:t>
      </w:r>
      <w:r w:rsidR="00337634" w:rsidRPr="00A64073">
        <w:t xml:space="preserve"> substrate</w:t>
      </w:r>
      <w:r w:rsidR="006516A6" w:rsidRPr="00A64073">
        <w:t xml:space="preserve"> generates traction force</w:t>
      </w:r>
      <w:r w:rsidRPr="00A64073">
        <w:t xml:space="preserve"> causing</w:t>
      </w:r>
      <w:r w:rsidR="00337634" w:rsidRPr="00A64073">
        <w:t xml:space="preserve"> the </w:t>
      </w:r>
      <w:r w:rsidR="00961F4E" w:rsidRPr="00A64073">
        <w:t>fluorescent bead</w:t>
      </w:r>
      <w:r w:rsidR="006516A6" w:rsidRPr="00A64073">
        <w:t>s</w:t>
      </w:r>
      <w:r w:rsidR="00A37828" w:rsidRPr="00A64073">
        <w:t xml:space="preserve"> </w:t>
      </w:r>
      <w:r w:rsidRPr="00A64073">
        <w:t xml:space="preserve">to </w:t>
      </w:r>
      <w:r w:rsidR="00337634" w:rsidRPr="00A64073">
        <w:t xml:space="preserve">move </w:t>
      </w:r>
      <w:r w:rsidR="00603609" w:rsidRPr="00A64073">
        <w:t>rear</w:t>
      </w:r>
      <w:r w:rsidR="006516A6" w:rsidRPr="00A64073">
        <w:t>ward</w:t>
      </w:r>
      <w:r w:rsidR="00873113" w:rsidRPr="00A64073">
        <w:t xml:space="preserve"> </w:t>
      </w:r>
      <w:r w:rsidR="00034FBE" w:rsidRPr="00A64073">
        <w:t>under</w:t>
      </w:r>
      <w:r w:rsidR="00873113" w:rsidRPr="00A64073">
        <w:t xml:space="preserve"> the growth cone</w:t>
      </w:r>
      <w:r w:rsidR="00337634" w:rsidRPr="00A64073">
        <w:t>.</w:t>
      </w:r>
      <w:r w:rsidR="00457C30" w:rsidRPr="00A64073">
        <w:t xml:space="preserve"> </w:t>
      </w:r>
      <w:r w:rsidR="008370B3" w:rsidRPr="00A64073">
        <w:t>The</w:t>
      </w:r>
      <w:r w:rsidR="00E654AB" w:rsidRPr="00A64073">
        <w:t xml:space="preserve"> </w:t>
      </w:r>
      <w:r w:rsidR="00A556EA" w:rsidRPr="00A64073">
        <w:t>traction force analysis</w:t>
      </w:r>
      <w:r w:rsidR="00E654AB" w:rsidRPr="00A64073">
        <w:t xml:space="preserve"> </w:t>
      </w:r>
      <w:r w:rsidR="00A556EA" w:rsidRPr="00A64073">
        <w:t xml:space="preserve">code </w:t>
      </w:r>
      <w:r w:rsidR="005464A6" w:rsidRPr="00A64073">
        <w:t>estimate</w:t>
      </w:r>
      <w:r w:rsidR="00A556EA" w:rsidRPr="00A64073">
        <w:t>s</w:t>
      </w:r>
      <w:r w:rsidR="005464A6" w:rsidRPr="00A64073">
        <w:t xml:space="preserve"> traction force from </w:t>
      </w:r>
      <w:r w:rsidR="00C76243" w:rsidRPr="00A64073">
        <w:t>fluorescent bead</w:t>
      </w:r>
      <w:r w:rsidR="005464A6" w:rsidRPr="00A64073">
        <w:t xml:space="preserve"> </w:t>
      </w:r>
      <w:r w:rsidR="001F3475" w:rsidRPr="00A64073">
        <w:t>displacement</w:t>
      </w:r>
      <w:r w:rsidR="001B1C2A" w:rsidRPr="00A64073">
        <w:t>,</w:t>
      </w:r>
      <w:r w:rsidR="005464A6" w:rsidRPr="00A64073">
        <w:t xml:space="preserve"> and </w:t>
      </w:r>
      <w:r w:rsidR="009F4981" w:rsidRPr="00A64073">
        <w:t>express</w:t>
      </w:r>
      <w:r w:rsidR="00873113" w:rsidRPr="00A64073">
        <w:t>es</w:t>
      </w:r>
      <w:r w:rsidR="009F4981" w:rsidRPr="00A64073">
        <w:t xml:space="preserve"> the </w:t>
      </w:r>
      <w:r w:rsidR="00C76243" w:rsidRPr="00A64073">
        <w:t>calculat</w:t>
      </w:r>
      <w:r w:rsidR="009F4981" w:rsidRPr="00A64073">
        <w:t>ed traction force</w:t>
      </w:r>
      <w:r w:rsidR="005464A6" w:rsidRPr="00A64073">
        <w:t xml:space="preserve"> as a force vector</w:t>
      </w:r>
      <w:r w:rsidR="00603609" w:rsidRPr="00A64073">
        <w:t>.</w:t>
      </w:r>
      <w:r w:rsidR="009A319E" w:rsidRPr="00A64073">
        <w:t xml:space="preserve"> </w:t>
      </w:r>
      <w:r w:rsidR="00C7474D" w:rsidRPr="00A64073">
        <w:t xml:space="preserve">The direction and magnitude of </w:t>
      </w:r>
      <w:r w:rsidR="00C76243" w:rsidRPr="00A64073">
        <w:t xml:space="preserve">the </w:t>
      </w:r>
      <w:r w:rsidR="00603609" w:rsidRPr="00A64073">
        <w:t>traction force</w:t>
      </w:r>
      <w:r w:rsidR="00C7474D" w:rsidRPr="00A64073">
        <w:t xml:space="preserve"> </w:t>
      </w:r>
      <w:r w:rsidR="00873113" w:rsidRPr="00A64073">
        <w:t>are</w:t>
      </w:r>
      <w:r w:rsidR="00D72DAC" w:rsidRPr="00A64073">
        <w:t xml:space="preserve"> determined</w:t>
      </w:r>
      <w:r w:rsidR="00C7474D" w:rsidRPr="00A64073">
        <w:t xml:space="preserve"> </w:t>
      </w:r>
      <w:r w:rsidR="00D72DAC" w:rsidRPr="00A64073">
        <w:t>from</w:t>
      </w:r>
      <w:r w:rsidR="00C7474D" w:rsidRPr="00A64073">
        <w:t xml:space="preserve"> </w:t>
      </w:r>
      <w:r w:rsidR="00C76243" w:rsidRPr="00A64073">
        <w:t xml:space="preserve">the </w:t>
      </w:r>
      <w:r w:rsidR="00C7474D" w:rsidRPr="00A64073">
        <w:t>x</w:t>
      </w:r>
      <w:r w:rsidR="00C76243" w:rsidRPr="00A64073">
        <w:t>-</w:t>
      </w:r>
      <w:r w:rsidR="00C7474D" w:rsidRPr="00A64073">
        <w:t xml:space="preserve"> and y</w:t>
      </w:r>
      <w:r w:rsidR="00C76243" w:rsidRPr="00A64073">
        <w:t>-</w:t>
      </w:r>
      <w:r w:rsidR="00D72DAC" w:rsidRPr="00A64073">
        <w:t>component</w:t>
      </w:r>
      <w:r w:rsidR="00034FBE" w:rsidRPr="00A64073">
        <w:t>s</w:t>
      </w:r>
      <w:r w:rsidR="00C7474D" w:rsidRPr="00A64073">
        <w:t xml:space="preserve"> of the force vector</w:t>
      </w:r>
      <w:r w:rsidR="00C76243" w:rsidRPr="00A64073">
        <w:t xml:space="preserve"> (</w:t>
      </w:r>
      <w:r w:rsidR="00C76243" w:rsidRPr="00A64073">
        <w:rPr>
          <w:b/>
        </w:rPr>
        <w:t>Figure 8C</w:t>
      </w:r>
      <w:r w:rsidR="00C76243" w:rsidRPr="00A64073">
        <w:t>,</w:t>
      </w:r>
      <w:r w:rsidR="00C76243" w:rsidRPr="00A64073">
        <w:rPr>
          <w:b/>
        </w:rPr>
        <w:t>D</w:t>
      </w:r>
      <w:r w:rsidR="00C76243" w:rsidRPr="00A64073">
        <w:t>)</w:t>
      </w:r>
      <w:r w:rsidR="00C7474D" w:rsidRPr="00A64073">
        <w:t xml:space="preserve">. </w:t>
      </w:r>
      <w:r w:rsidR="00C76243" w:rsidRPr="00A64073">
        <w:t>The</w:t>
      </w:r>
      <w:r w:rsidR="00A85DED" w:rsidRPr="00A64073">
        <w:t xml:space="preserve"> red </w:t>
      </w:r>
      <w:r w:rsidR="002F4E4C" w:rsidRPr="00A64073">
        <w:t>box</w:t>
      </w:r>
      <w:r w:rsidR="00A85DED" w:rsidRPr="00A64073">
        <w:t xml:space="preserve"> in </w:t>
      </w:r>
      <w:r w:rsidR="00A85DED" w:rsidRPr="00A64073">
        <w:rPr>
          <w:b/>
        </w:rPr>
        <w:t xml:space="preserve">Figure </w:t>
      </w:r>
      <w:r w:rsidR="001B1C2A" w:rsidRPr="00A64073">
        <w:rPr>
          <w:b/>
        </w:rPr>
        <w:t>8</w:t>
      </w:r>
      <w:r w:rsidR="00394BEC" w:rsidRPr="00A64073">
        <w:rPr>
          <w:b/>
        </w:rPr>
        <w:t>D</w:t>
      </w:r>
      <w:r w:rsidR="00A85DED" w:rsidRPr="00A64073">
        <w:t xml:space="preserve"> </w:t>
      </w:r>
      <w:r w:rsidR="00C76243" w:rsidRPr="00A64073">
        <w:t>represents</w:t>
      </w:r>
      <w:r w:rsidR="00C7474D" w:rsidRPr="00A64073">
        <w:t xml:space="preserve"> </w:t>
      </w:r>
      <w:r w:rsidR="00C76243" w:rsidRPr="00A64073">
        <w:t xml:space="preserve">the </w:t>
      </w:r>
      <w:r w:rsidR="00A85DED" w:rsidRPr="00A64073">
        <w:t>x</w:t>
      </w:r>
      <w:r w:rsidR="00C76243" w:rsidRPr="00A64073">
        <w:t>-</w:t>
      </w:r>
      <w:r w:rsidR="00A85DED" w:rsidRPr="00A64073">
        <w:t xml:space="preserve"> and y</w:t>
      </w:r>
      <w:r w:rsidR="00C76243" w:rsidRPr="00A64073">
        <w:t>-</w:t>
      </w:r>
      <w:r w:rsidR="00D72DAC" w:rsidRPr="00A64073">
        <w:t>component</w:t>
      </w:r>
      <w:r w:rsidR="00034FBE" w:rsidRPr="00A64073">
        <w:t>s</w:t>
      </w:r>
      <w:r w:rsidR="00A85DED" w:rsidRPr="00A64073">
        <w:t xml:space="preserve"> of </w:t>
      </w:r>
      <w:r w:rsidR="00D72DAC" w:rsidRPr="00A64073">
        <w:t>a</w:t>
      </w:r>
      <w:r w:rsidR="00A85DED" w:rsidRPr="00A64073">
        <w:t xml:space="preserve"> force vecto</w:t>
      </w:r>
      <w:r w:rsidR="001048C0" w:rsidRPr="00A64073">
        <w:t>r</w:t>
      </w:r>
      <w:r w:rsidR="00C76243" w:rsidRPr="00A64073">
        <w:t>;</w:t>
      </w:r>
      <w:r w:rsidR="001B6F95" w:rsidRPr="00A64073">
        <w:t xml:space="preserve"> </w:t>
      </w:r>
      <w:r w:rsidR="00C76243" w:rsidRPr="00A64073">
        <w:rPr>
          <w:b/>
        </w:rPr>
        <w:t xml:space="preserve">Figure </w:t>
      </w:r>
      <w:r w:rsidR="00655375" w:rsidRPr="00A64073">
        <w:rPr>
          <w:b/>
        </w:rPr>
        <w:t>8</w:t>
      </w:r>
      <w:r w:rsidR="00C76243" w:rsidRPr="00A64073">
        <w:rPr>
          <w:b/>
        </w:rPr>
        <w:t>C</w:t>
      </w:r>
      <w:r w:rsidR="00C76243" w:rsidRPr="00A64073">
        <w:t xml:space="preserve"> depicts the corresponding</w:t>
      </w:r>
      <w:r w:rsidR="001B6F95" w:rsidRPr="00A64073">
        <w:t xml:space="preserve"> growth cone</w:t>
      </w:r>
      <w:r w:rsidR="00A85DED" w:rsidRPr="00A64073">
        <w:t xml:space="preserve">. </w:t>
      </w:r>
      <w:r w:rsidR="00C76243" w:rsidRPr="00A64073">
        <w:t>In terms</w:t>
      </w:r>
      <w:r w:rsidR="000C12B1" w:rsidRPr="00A64073">
        <w:t xml:space="preserve"> </w:t>
      </w:r>
      <w:r w:rsidR="00C76243" w:rsidRPr="00A64073">
        <w:t xml:space="preserve">of </w:t>
      </w:r>
      <w:r w:rsidR="000C12B1" w:rsidRPr="00A64073">
        <w:t>x</w:t>
      </w:r>
      <w:r w:rsidR="00C76243" w:rsidRPr="00A64073">
        <w:t>–</w:t>
      </w:r>
      <w:r w:rsidR="000C12B1" w:rsidRPr="00A64073">
        <w:t xml:space="preserve">y </w:t>
      </w:r>
      <w:r w:rsidR="00D72DAC" w:rsidRPr="00A64073">
        <w:t>coordinate</w:t>
      </w:r>
      <w:r w:rsidR="000C12B1" w:rsidRPr="00A64073">
        <w:t>s, the</w:t>
      </w:r>
      <w:r w:rsidR="001048C0" w:rsidRPr="00A64073">
        <w:t xml:space="preserve"> vector</w:t>
      </w:r>
      <w:r w:rsidR="000C12B1" w:rsidRPr="00A64073">
        <w:t xml:space="preserve"> </w:t>
      </w:r>
      <w:r w:rsidR="00FE03D9" w:rsidRPr="00A64073">
        <w:t>point</w:t>
      </w:r>
      <w:r w:rsidR="00873113" w:rsidRPr="00A64073">
        <w:t>s</w:t>
      </w:r>
      <w:r w:rsidR="00D72DAC" w:rsidRPr="00A64073">
        <w:t xml:space="preserve"> to</w:t>
      </w:r>
      <w:r w:rsidR="007C1387" w:rsidRPr="00A64073">
        <w:t xml:space="preserve"> -9</w:t>
      </w:r>
      <w:r w:rsidR="00A43E08" w:rsidRPr="00A64073">
        <w:t>3.</w:t>
      </w:r>
      <w:r w:rsidR="007B6C6E" w:rsidRPr="00A64073">
        <w:t>8</w:t>
      </w:r>
      <w:r w:rsidR="00A43E08" w:rsidRPr="00A64073">
        <w:t xml:space="preserve">° </w:t>
      </w:r>
      <w:r w:rsidR="00D72DAC" w:rsidRPr="00A64073">
        <w:t>against the x-axis</w:t>
      </w:r>
      <w:r w:rsidR="00873113" w:rsidRPr="00A64073">
        <w:t>;</w:t>
      </w:r>
      <w:r w:rsidR="00D72DAC" w:rsidRPr="00A64073">
        <w:t xml:space="preserve"> </w:t>
      </w:r>
      <w:r w:rsidR="00873113" w:rsidRPr="00A64073">
        <w:t>t</w:t>
      </w:r>
      <w:r w:rsidR="00D72DAC" w:rsidRPr="00A64073">
        <w:t>his orientation</w:t>
      </w:r>
      <w:r w:rsidR="001B6F95" w:rsidRPr="00A64073">
        <w:t xml:space="preserve"> is </w:t>
      </w:r>
      <w:r w:rsidR="00FE03D9" w:rsidRPr="00A64073">
        <w:t xml:space="preserve">directed </w:t>
      </w:r>
      <w:r w:rsidR="001B6F95" w:rsidRPr="00A64073">
        <w:t xml:space="preserve">toward the rear of the </w:t>
      </w:r>
      <w:r w:rsidR="000C12B1" w:rsidRPr="00A64073">
        <w:t>growth cone</w:t>
      </w:r>
      <w:r w:rsidR="00D72DAC" w:rsidRPr="00A64073">
        <w:t xml:space="preserve"> </w:t>
      </w:r>
      <w:r w:rsidR="00FE03D9" w:rsidRPr="00A64073">
        <w:t>(</w:t>
      </w:r>
      <w:r w:rsidR="00D72DAC" w:rsidRPr="00A64073">
        <w:rPr>
          <w:b/>
        </w:rPr>
        <w:t xml:space="preserve">Figure </w:t>
      </w:r>
      <w:r w:rsidR="001B1C2A" w:rsidRPr="00A64073">
        <w:rPr>
          <w:b/>
        </w:rPr>
        <w:t>8</w:t>
      </w:r>
      <w:r w:rsidR="007B6C6E" w:rsidRPr="00A64073">
        <w:rPr>
          <w:b/>
        </w:rPr>
        <w:t>C</w:t>
      </w:r>
      <w:r w:rsidR="00FE03D9" w:rsidRPr="00A64073">
        <w:t>)</w:t>
      </w:r>
      <w:r w:rsidR="00A85DED" w:rsidRPr="00A64073">
        <w:t>.</w:t>
      </w:r>
      <w:r w:rsidR="00D72DAC" w:rsidRPr="00A64073">
        <w:t xml:space="preserve"> The magnitude of </w:t>
      </w:r>
      <w:r w:rsidR="00FE03D9" w:rsidRPr="00A64073">
        <w:t xml:space="preserve">the </w:t>
      </w:r>
      <w:r w:rsidR="00D72DAC" w:rsidRPr="00A64073">
        <w:t>traction force</w:t>
      </w:r>
      <w:r w:rsidR="00D72DAC" w:rsidRPr="00A64073">
        <w:rPr>
          <w:i/>
        </w:rPr>
        <w:t xml:space="preserve"> </w:t>
      </w:r>
      <w:r w:rsidR="004650C2" w:rsidRPr="00A64073">
        <w:rPr>
          <w:i/>
        </w:rPr>
        <w:t>F</w:t>
      </w:r>
      <w:r w:rsidR="004650C2" w:rsidRPr="00A64073">
        <w:t xml:space="preserve"> </w:t>
      </w:r>
      <w:r w:rsidR="00FE03D9" w:rsidRPr="00A64073">
        <w:t>wa</w:t>
      </w:r>
      <w:r w:rsidR="00D72DAC" w:rsidRPr="00A64073">
        <w:t xml:space="preserve">s </w:t>
      </w:r>
      <w:r w:rsidR="004650C2" w:rsidRPr="00A64073">
        <w:t xml:space="preserve">calculated </w:t>
      </w:r>
      <w:r w:rsidR="00FE03D9" w:rsidRPr="00A64073">
        <w:t>as follows</w:t>
      </w:r>
      <w:r w:rsidR="004650C2" w:rsidRPr="00A64073">
        <w:t>:</w:t>
      </w:r>
    </w:p>
    <w:p w14:paraId="12E622DA" w14:textId="77777777" w:rsidR="00C83D63" w:rsidRPr="00A64073" w:rsidRDefault="00C83D63" w:rsidP="003865E3"/>
    <w:p w14:paraId="63CA92AC" w14:textId="1FA55B7D" w:rsidR="00E00477" w:rsidRPr="00A64073" w:rsidRDefault="004650C2" w:rsidP="003865E3">
      <w:pPr>
        <w:ind w:firstLine="720"/>
        <w:jc w:val="center"/>
      </w:pPr>
      <m:oMathPara>
        <m:oMath>
          <m:r>
            <w:rPr>
              <w:rFonts w:ascii="Cambria Math" w:hAnsi="Cambria Math"/>
            </w:rPr>
            <m:t>F</m:t>
          </m:r>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m:oMathPara>
    </w:p>
    <w:p w14:paraId="25B38EE6" w14:textId="77777777" w:rsidR="00C83D63" w:rsidRPr="00A64073" w:rsidRDefault="00C83D63" w:rsidP="003865E3">
      <w:pPr>
        <w:ind w:firstLine="720"/>
        <w:jc w:val="center"/>
      </w:pPr>
    </w:p>
    <w:p w14:paraId="6D510784" w14:textId="398C7237" w:rsidR="006E4797" w:rsidRPr="00A64073" w:rsidRDefault="00551D82" w:rsidP="003865E3">
      <w:r w:rsidRPr="00A64073">
        <w:rPr>
          <w:b/>
        </w:rPr>
        <w:t xml:space="preserve">FIGURE </w:t>
      </w:r>
      <w:r w:rsidR="009F516D" w:rsidRPr="00A64073">
        <w:rPr>
          <w:b/>
        </w:rPr>
        <w:t xml:space="preserve">AND TABLE </w:t>
      </w:r>
      <w:r w:rsidRPr="00A64073">
        <w:rPr>
          <w:b/>
        </w:rPr>
        <w:t>LEGENDS:</w:t>
      </w:r>
      <w:r w:rsidRPr="00A64073">
        <w:t xml:space="preserve"> </w:t>
      </w:r>
    </w:p>
    <w:p w14:paraId="6EAC2341" w14:textId="79DDE27B" w:rsidR="002B4BA2" w:rsidRPr="00A64073" w:rsidRDefault="004E3D3A" w:rsidP="003865E3">
      <w:pPr>
        <w:rPr>
          <w:lang w:eastAsia="ja-JP"/>
        </w:rPr>
      </w:pPr>
      <w:r w:rsidRPr="00A64073">
        <w:rPr>
          <w:b/>
          <w:lang w:eastAsia="ja-JP"/>
        </w:rPr>
        <w:t>Figure</w:t>
      </w:r>
      <w:r w:rsidR="00887FE1" w:rsidRPr="00A64073">
        <w:rPr>
          <w:b/>
          <w:lang w:eastAsia="ja-JP"/>
        </w:rPr>
        <w:t xml:space="preserve"> </w:t>
      </w:r>
      <w:r w:rsidRPr="00A64073">
        <w:rPr>
          <w:b/>
          <w:lang w:eastAsia="ja-JP"/>
        </w:rPr>
        <w:t>1</w:t>
      </w:r>
      <w:r w:rsidR="009F516D" w:rsidRPr="00A64073">
        <w:rPr>
          <w:b/>
          <w:lang w:eastAsia="ja-JP"/>
        </w:rPr>
        <w:t xml:space="preserve">: </w:t>
      </w:r>
      <w:r w:rsidR="001210D8" w:rsidRPr="00A64073">
        <w:rPr>
          <w:b/>
          <w:lang w:eastAsia="ja-JP"/>
        </w:rPr>
        <w:t xml:space="preserve">A </w:t>
      </w:r>
      <w:r w:rsidR="00DF586B" w:rsidRPr="00A64073">
        <w:rPr>
          <w:b/>
          <w:lang w:eastAsia="ja-JP"/>
        </w:rPr>
        <w:t>growth</w:t>
      </w:r>
      <w:r w:rsidR="00033A81" w:rsidRPr="00A64073">
        <w:rPr>
          <w:b/>
          <w:lang w:eastAsia="ja-JP"/>
        </w:rPr>
        <w:t xml:space="preserve"> </w:t>
      </w:r>
      <w:r w:rsidR="00DF586B" w:rsidRPr="00A64073">
        <w:rPr>
          <w:b/>
          <w:lang w:eastAsia="ja-JP"/>
        </w:rPr>
        <w:t>cone machiner</w:t>
      </w:r>
      <w:r w:rsidR="00033A81" w:rsidRPr="00A64073">
        <w:rPr>
          <w:b/>
          <w:lang w:eastAsia="ja-JP"/>
        </w:rPr>
        <w:t xml:space="preserve">y for </w:t>
      </w:r>
      <w:r w:rsidR="003A7DE0" w:rsidRPr="00A64073">
        <w:rPr>
          <w:b/>
          <w:lang w:eastAsia="ja-JP"/>
        </w:rPr>
        <w:t xml:space="preserve">force generation </w:t>
      </w:r>
      <w:r w:rsidR="00033A81" w:rsidRPr="00A64073">
        <w:rPr>
          <w:b/>
          <w:lang w:eastAsia="ja-JP"/>
        </w:rPr>
        <w:t>and</w:t>
      </w:r>
      <w:r w:rsidR="003A7DE0" w:rsidRPr="00A64073">
        <w:rPr>
          <w:b/>
          <w:lang w:eastAsia="ja-JP"/>
        </w:rPr>
        <w:t xml:space="preserve"> growth cone navigation</w:t>
      </w:r>
      <w:r w:rsidR="00C3245F" w:rsidRPr="00A64073">
        <w:rPr>
          <w:b/>
          <w:lang w:eastAsia="ja-JP"/>
        </w:rPr>
        <w:t>.</w:t>
      </w:r>
      <w:r w:rsidR="00FE03D9" w:rsidRPr="00A64073">
        <w:rPr>
          <w:b/>
          <w:lang w:eastAsia="ja-JP"/>
        </w:rPr>
        <w:t xml:space="preserve"> </w:t>
      </w:r>
      <w:r w:rsidR="00C3245F" w:rsidRPr="00A64073">
        <w:rPr>
          <w:b/>
          <w:lang w:eastAsia="ja-JP"/>
        </w:rPr>
        <w:t xml:space="preserve"> </w:t>
      </w:r>
      <w:r w:rsidR="00FE03D9" w:rsidRPr="00A64073">
        <w:rPr>
          <w:lang w:eastAsia="ja-JP"/>
        </w:rPr>
        <w:t>A n</w:t>
      </w:r>
      <w:r w:rsidR="003A7DE0" w:rsidRPr="00A64073">
        <w:rPr>
          <w:lang w:eastAsia="ja-JP"/>
        </w:rPr>
        <w:t xml:space="preserve">etrin-1 </w:t>
      </w:r>
      <w:r w:rsidR="00FE03D9" w:rsidRPr="00A64073">
        <w:rPr>
          <w:lang w:eastAsia="ja-JP"/>
        </w:rPr>
        <w:t xml:space="preserve">chemoattractant gradient induces asymmetrical stimulation of its receptor </w:t>
      </w:r>
      <w:r w:rsidR="003A7DE0" w:rsidRPr="00A64073">
        <w:rPr>
          <w:lang w:eastAsia="ja-JP"/>
        </w:rPr>
        <w:t xml:space="preserve">DCC on </w:t>
      </w:r>
      <w:r w:rsidR="00FE03D9" w:rsidRPr="00A64073">
        <w:rPr>
          <w:lang w:eastAsia="ja-JP"/>
        </w:rPr>
        <w:t>an</w:t>
      </w:r>
      <w:r w:rsidR="003A7DE0" w:rsidRPr="00A64073">
        <w:rPr>
          <w:lang w:eastAsia="ja-JP"/>
        </w:rPr>
        <w:t xml:space="preserve"> axonal growth cone. </w:t>
      </w:r>
      <w:r w:rsidR="00FE03D9" w:rsidRPr="00A64073">
        <w:rPr>
          <w:lang w:eastAsia="ja-JP"/>
        </w:rPr>
        <w:t>This activates Rac1 and Cdc42, and their downstream kinase Pak1.</w:t>
      </w:r>
      <w:r w:rsidR="001210D8" w:rsidRPr="00A64073">
        <w:rPr>
          <w:lang w:eastAsia="ja-JP"/>
        </w:rPr>
        <w:t xml:space="preserve"> Rac1 and Cdc42 promote </w:t>
      </w:r>
      <w:r w:rsidR="00C83D63" w:rsidRPr="00A64073">
        <w:rPr>
          <w:lang w:eastAsia="ja-JP"/>
        </w:rPr>
        <w:t>(</w:t>
      </w:r>
      <w:r w:rsidR="00033A81" w:rsidRPr="00A64073">
        <w:rPr>
          <w:lang w:eastAsia="ja-JP"/>
        </w:rPr>
        <w:t xml:space="preserve">1) </w:t>
      </w:r>
      <w:r w:rsidR="001210D8" w:rsidRPr="00A64073">
        <w:rPr>
          <w:lang w:eastAsia="ja-JP"/>
        </w:rPr>
        <w:t>actin polymerization, wh</w:t>
      </w:r>
      <w:r w:rsidR="00FE03D9" w:rsidRPr="00A64073">
        <w:rPr>
          <w:lang w:eastAsia="ja-JP"/>
        </w:rPr>
        <w:t>ereas</w:t>
      </w:r>
      <w:r w:rsidR="001210D8" w:rsidRPr="00A64073">
        <w:rPr>
          <w:lang w:eastAsia="ja-JP"/>
        </w:rPr>
        <w:t xml:space="preserve"> Pak1 phosphorylates shootin1</w:t>
      </w:r>
      <w:r w:rsidR="00FE03D9" w:rsidRPr="00A64073">
        <w:rPr>
          <w:lang w:eastAsia="ja-JP"/>
        </w:rPr>
        <w:t>,</w:t>
      </w:r>
      <w:r w:rsidR="001210D8" w:rsidRPr="00A64073">
        <w:rPr>
          <w:lang w:eastAsia="ja-JP"/>
        </w:rPr>
        <w:t xml:space="preserve"> enhanc</w:t>
      </w:r>
      <w:r w:rsidR="00FE03D9" w:rsidRPr="00A64073">
        <w:rPr>
          <w:lang w:eastAsia="ja-JP"/>
        </w:rPr>
        <w:t>ing</w:t>
      </w:r>
      <w:r w:rsidR="001210D8" w:rsidRPr="00A64073">
        <w:rPr>
          <w:lang w:eastAsia="ja-JP"/>
        </w:rPr>
        <w:t xml:space="preserve"> shootin1-mediated </w:t>
      </w:r>
      <w:r w:rsidR="00C83D63" w:rsidRPr="00A64073">
        <w:rPr>
          <w:lang w:eastAsia="ja-JP"/>
        </w:rPr>
        <w:t>(</w:t>
      </w:r>
      <w:r w:rsidR="00033A81" w:rsidRPr="00A64073">
        <w:rPr>
          <w:lang w:eastAsia="ja-JP"/>
        </w:rPr>
        <w:t xml:space="preserve">2) </w:t>
      </w:r>
      <w:r w:rsidR="001210D8" w:rsidRPr="00A64073">
        <w:rPr>
          <w:lang w:eastAsia="ja-JP"/>
        </w:rPr>
        <w:t xml:space="preserve">clutch coupling. The asymmetric </w:t>
      </w:r>
      <w:r w:rsidR="005604C0" w:rsidRPr="00A64073">
        <w:rPr>
          <w:lang w:eastAsia="ja-JP"/>
        </w:rPr>
        <w:t>activation</w:t>
      </w:r>
      <w:r w:rsidR="001210D8" w:rsidRPr="00A64073">
        <w:rPr>
          <w:lang w:eastAsia="ja-JP"/>
        </w:rPr>
        <w:t xml:space="preserve"> of actin dynamics and the clutch coupling</w:t>
      </w:r>
      <w:r w:rsidR="005604C0" w:rsidRPr="00A64073">
        <w:rPr>
          <w:lang w:eastAsia="ja-JP"/>
        </w:rPr>
        <w:t xml:space="preserve"> within the growth cone</w:t>
      </w:r>
      <w:r w:rsidR="003B06F0" w:rsidRPr="00A64073">
        <w:rPr>
          <w:lang w:eastAsia="ja-JP"/>
        </w:rPr>
        <w:t xml:space="preserve"> </w:t>
      </w:r>
      <w:r w:rsidR="001210D8" w:rsidRPr="00A64073">
        <w:rPr>
          <w:lang w:eastAsia="ja-JP"/>
        </w:rPr>
        <w:t>increase</w:t>
      </w:r>
      <w:r w:rsidR="00033A81" w:rsidRPr="00A64073">
        <w:rPr>
          <w:lang w:eastAsia="ja-JP"/>
        </w:rPr>
        <w:t xml:space="preserve">s </w:t>
      </w:r>
      <w:r w:rsidR="00C83D63" w:rsidRPr="00A64073">
        <w:rPr>
          <w:lang w:eastAsia="ja-JP"/>
        </w:rPr>
        <w:t>(</w:t>
      </w:r>
      <w:r w:rsidR="00033A81" w:rsidRPr="00A64073">
        <w:rPr>
          <w:lang w:eastAsia="ja-JP"/>
        </w:rPr>
        <w:t>3)</w:t>
      </w:r>
      <w:r w:rsidR="001210D8" w:rsidRPr="00A64073">
        <w:rPr>
          <w:lang w:eastAsia="ja-JP"/>
        </w:rPr>
        <w:t xml:space="preserve"> traction force on the side of the netrin-1 source, thereby generating </w:t>
      </w:r>
      <w:r w:rsidR="00BE4018">
        <w:rPr>
          <w:lang w:eastAsia="ja-JP"/>
        </w:rPr>
        <w:t xml:space="preserve">a </w:t>
      </w:r>
      <w:r w:rsidR="001210D8" w:rsidRPr="00A64073">
        <w:rPr>
          <w:lang w:eastAsia="ja-JP"/>
        </w:rPr>
        <w:t>directional driving force for growth cone</w:t>
      </w:r>
      <w:r w:rsidR="00033A81" w:rsidRPr="00A64073">
        <w:rPr>
          <w:lang w:eastAsia="ja-JP"/>
        </w:rPr>
        <w:t xml:space="preserve"> attraction</w:t>
      </w:r>
      <w:r w:rsidR="001210D8" w:rsidRPr="00A64073">
        <w:rPr>
          <w:lang w:eastAsia="ja-JP"/>
        </w:rPr>
        <w:t>.</w:t>
      </w:r>
      <w:r w:rsidR="00741E8B" w:rsidRPr="00A64073">
        <w:rPr>
          <w:lang w:eastAsia="ja-JP"/>
        </w:rPr>
        <w:t xml:space="preserve"> </w:t>
      </w:r>
      <w:r w:rsidR="00033A81" w:rsidRPr="00A64073">
        <w:rPr>
          <w:lang w:eastAsia="ja-JP"/>
        </w:rPr>
        <w:t>The</w:t>
      </w:r>
      <w:r w:rsidR="00FE03D9" w:rsidRPr="00A64073">
        <w:rPr>
          <w:lang w:eastAsia="ja-JP"/>
        </w:rPr>
        <w:t xml:space="preserve"> protocols presented here</w:t>
      </w:r>
      <w:r w:rsidR="00033A81" w:rsidRPr="00A64073">
        <w:rPr>
          <w:lang w:eastAsia="ja-JP"/>
        </w:rPr>
        <w:t xml:space="preserve"> </w:t>
      </w:r>
      <w:r w:rsidR="00FE03D9" w:rsidRPr="00A64073">
        <w:rPr>
          <w:lang w:eastAsia="ja-JP"/>
        </w:rPr>
        <w:t xml:space="preserve">allow for the </w:t>
      </w:r>
      <w:r w:rsidR="00FE7510" w:rsidRPr="00A64073">
        <w:rPr>
          <w:lang w:eastAsia="ja-JP"/>
        </w:rPr>
        <w:t xml:space="preserve">quantification of </w:t>
      </w:r>
      <w:r w:rsidR="00033A81" w:rsidRPr="00A64073">
        <w:rPr>
          <w:lang w:eastAsia="ja-JP"/>
        </w:rPr>
        <w:t xml:space="preserve">the key variables </w:t>
      </w:r>
      <w:r w:rsidR="00C83D63" w:rsidRPr="00A64073">
        <w:rPr>
          <w:lang w:eastAsia="ja-JP"/>
        </w:rPr>
        <w:t>(</w:t>
      </w:r>
      <w:r w:rsidR="00033A81" w:rsidRPr="00A64073">
        <w:rPr>
          <w:lang w:eastAsia="ja-JP"/>
        </w:rPr>
        <w:t>1)</w:t>
      </w:r>
      <w:r w:rsidR="00C83D63" w:rsidRPr="00A64073">
        <w:rPr>
          <w:lang w:eastAsia="ja-JP"/>
        </w:rPr>
        <w:t>–(</w:t>
      </w:r>
      <w:r w:rsidR="00033A81" w:rsidRPr="00A64073">
        <w:rPr>
          <w:lang w:eastAsia="ja-JP"/>
        </w:rPr>
        <w:t xml:space="preserve">3) for growth cone </w:t>
      </w:r>
      <w:r w:rsidR="005604C0" w:rsidRPr="00A64073">
        <w:rPr>
          <w:lang w:eastAsia="ja-JP"/>
        </w:rPr>
        <w:t>navigation</w:t>
      </w:r>
      <w:r w:rsidR="00033A81" w:rsidRPr="00A64073">
        <w:rPr>
          <w:lang w:eastAsia="ja-JP"/>
        </w:rPr>
        <w:t>.</w:t>
      </w:r>
    </w:p>
    <w:p w14:paraId="4109E26B" w14:textId="77777777" w:rsidR="00053AEE" w:rsidRPr="00A64073" w:rsidRDefault="00053AEE" w:rsidP="003865E3">
      <w:pPr>
        <w:rPr>
          <w:lang w:eastAsia="ja-JP"/>
        </w:rPr>
      </w:pPr>
    </w:p>
    <w:p w14:paraId="3F2A7801" w14:textId="1E9B13AF" w:rsidR="004E3D3A" w:rsidRPr="00A64073" w:rsidRDefault="004E3D3A" w:rsidP="003865E3">
      <w:pPr>
        <w:rPr>
          <w:lang w:eastAsia="ja-JP"/>
        </w:rPr>
      </w:pPr>
      <w:r w:rsidRPr="00A64073">
        <w:rPr>
          <w:b/>
          <w:lang w:eastAsia="ja-JP"/>
        </w:rPr>
        <w:t>Figure</w:t>
      </w:r>
      <w:r w:rsidR="00887FE1" w:rsidRPr="00A64073">
        <w:rPr>
          <w:b/>
          <w:lang w:eastAsia="ja-JP"/>
        </w:rPr>
        <w:t xml:space="preserve"> 2</w:t>
      </w:r>
      <w:r w:rsidR="009F516D" w:rsidRPr="00A64073">
        <w:rPr>
          <w:b/>
          <w:lang w:eastAsia="ja-JP"/>
        </w:rPr>
        <w:t xml:space="preserve">: </w:t>
      </w:r>
      <w:r w:rsidR="008A0370" w:rsidRPr="00A64073">
        <w:rPr>
          <w:b/>
          <w:lang w:eastAsia="ja-JP"/>
        </w:rPr>
        <w:t>F</w:t>
      </w:r>
      <w:r w:rsidR="00733FDB" w:rsidRPr="00A64073">
        <w:rPr>
          <w:b/>
          <w:lang w:eastAsia="ja-JP"/>
        </w:rPr>
        <w:t>luorescen</w:t>
      </w:r>
      <w:r w:rsidR="00FE7510" w:rsidRPr="00A64073">
        <w:rPr>
          <w:b/>
          <w:lang w:eastAsia="ja-JP"/>
        </w:rPr>
        <w:t>ce</w:t>
      </w:r>
      <w:r w:rsidR="00733FDB" w:rsidRPr="00A64073">
        <w:rPr>
          <w:b/>
          <w:lang w:eastAsia="ja-JP"/>
        </w:rPr>
        <w:t xml:space="preserve"> images of a</w:t>
      </w:r>
      <w:r w:rsidR="00394BEC" w:rsidRPr="00A64073">
        <w:rPr>
          <w:b/>
          <w:lang w:eastAsia="ja-JP"/>
        </w:rPr>
        <w:t xml:space="preserve"> </w:t>
      </w:r>
      <w:r w:rsidR="00FE7510" w:rsidRPr="00A64073">
        <w:rPr>
          <w:b/>
          <w:lang w:eastAsia="ja-JP"/>
        </w:rPr>
        <w:t>neuronal</w:t>
      </w:r>
      <w:r w:rsidR="00733FDB" w:rsidRPr="00A64073">
        <w:rPr>
          <w:b/>
          <w:lang w:eastAsia="ja-JP"/>
        </w:rPr>
        <w:t xml:space="preserve"> growth cone under </w:t>
      </w:r>
      <w:r w:rsidR="005604C0" w:rsidRPr="00A64073">
        <w:rPr>
          <w:b/>
          <w:lang w:eastAsia="ja-JP"/>
        </w:rPr>
        <w:t>a full</w:t>
      </w:r>
      <w:r w:rsidR="00FE7510" w:rsidRPr="00A64073">
        <w:rPr>
          <w:b/>
          <w:lang w:eastAsia="ja-JP"/>
        </w:rPr>
        <w:t>y</w:t>
      </w:r>
      <w:r w:rsidR="00BE4018">
        <w:rPr>
          <w:b/>
          <w:lang w:eastAsia="ja-JP"/>
        </w:rPr>
        <w:t xml:space="preserve"> </w:t>
      </w:r>
      <w:r w:rsidR="005604C0" w:rsidRPr="00A64073">
        <w:rPr>
          <w:b/>
          <w:lang w:eastAsia="ja-JP"/>
        </w:rPr>
        <w:t>opened</w:t>
      </w:r>
      <w:r w:rsidR="00FE7510" w:rsidRPr="00A64073">
        <w:rPr>
          <w:b/>
          <w:lang w:eastAsia="ja-JP"/>
        </w:rPr>
        <w:t xml:space="preserve"> and</w:t>
      </w:r>
      <w:r w:rsidR="005604C0" w:rsidRPr="00A64073">
        <w:rPr>
          <w:b/>
          <w:lang w:eastAsia="ja-JP"/>
        </w:rPr>
        <w:t xml:space="preserve"> narrowed </w:t>
      </w:r>
      <w:r w:rsidR="00733FDB" w:rsidRPr="00A64073">
        <w:rPr>
          <w:b/>
          <w:lang w:eastAsia="ja-JP"/>
        </w:rPr>
        <w:t>diaphragm.</w:t>
      </w:r>
      <w:r w:rsidR="00887FE1" w:rsidRPr="00A64073">
        <w:rPr>
          <w:lang w:eastAsia="ja-JP"/>
        </w:rPr>
        <w:t xml:space="preserve"> </w:t>
      </w:r>
      <w:r w:rsidR="00380F94" w:rsidRPr="00A64073">
        <w:rPr>
          <w:lang w:eastAsia="ja-JP"/>
        </w:rPr>
        <w:t>The</w:t>
      </w:r>
      <w:r w:rsidR="007B6C6E" w:rsidRPr="00A64073">
        <w:rPr>
          <w:lang w:eastAsia="ja-JP"/>
        </w:rPr>
        <w:t xml:space="preserve"> growth cone</w:t>
      </w:r>
      <w:r w:rsidR="00380F94" w:rsidRPr="00A64073">
        <w:rPr>
          <w:lang w:eastAsia="ja-JP"/>
        </w:rPr>
        <w:t xml:space="preserve"> expresses</w:t>
      </w:r>
      <w:r w:rsidR="00111820" w:rsidRPr="00A64073">
        <w:rPr>
          <w:lang w:eastAsia="ja-JP"/>
        </w:rPr>
        <w:t xml:space="preserve"> Lifeact and HaloTag-actin. </w:t>
      </w:r>
      <w:r w:rsidR="00380F94" w:rsidRPr="00A64073">
        <w:rPr>
          <w:lang w:eastAsia="ja-JP"/>
        </w:rPr>
        <w:t>(</w:t>
      </w:r>
      <w:r w:rsidR="00380F94" w:rsidRPr="00A64073">
        <w:rPr>
          <w:b/>
          <w:lang w:eastAsia="ja-JP"/>
        </w:rPr>
        <w:t>A</w:t>
      </w:r>
      <w:r w:rsidR="00380F94" w:rsidRPr="00A64073">
        <w:rPr>
          <w:lang w:eastAsia="ja-JP"/>
        </w:rPr>
        <w:t>)</w:t>
      </w:r>
      <w:r w:rsidR="00FE7510" w:rsidRPr="00A64073">
        <w:rPr>
          <w:lang w:eastAsia="ja-JP"/>
        </w:rPr>
        <w:t xml:space="preserve"> A high</w:t>
      </w:r>
      <w:r w:rsidR="00380F94" w:rsidRPr="00A64073">
        <w:rPr>
          <w:lang w:eastAsia="ja-JP"/>
        </w:rPr>
        <w:t xml:space="preserve"> Lifeact </w:t>
      </w:r>
      <w:r w:rsidR="00FE7510" w:rsidRPr="00A64073">
        <w:rPr>
          <w:lang w:eastAsia="ja-JP"/>
        </w:rPr>
        <w:t xml:space="preserve">expression permits </w:t>
      </w:r>
      <w:r w:rsidR="00380F94" w:rsidRPr="00A64073">
        <w:rPr>
          <w:lang w:eastAsia="ja-JP"/>
        </w:rPr>
        <w:t>visualiz</w:t>
      </w:r>
      <w:r w:rsidR="00FE7510" w:rsidRPr="00A64073">
        <w:rPr>
          <w:lang w:eastAsia="ja-JP"/>
        </w:rPr>
        <w:t>ation of g</w:t>
      </w:r>
      <w:r w:rsidR="00380F94" w:rsidRPr="00A64073">
        <w:rPr>
          <w:lang w:eastAsia="ja-JP"/>
        </w:rPr>
        <w:t>rowth cone</w:t>
      </w:r>
      <w:r w:rsidR="00FE7510" w:rsidRPr="00A64073">
        <w:rPr>
          <w:lang w:eastAsia="ja-JP"/>
        </w:rPr>
        <w:t xml:space="preserve"> morphology. On the other hand, </w:t>
      </w:r>
      <w:r w:rsidR="00111820" w:rsidRPr="00A64073">
        <w:rPr>
          <w:lang w:eastAsia="ja-JP"/>
        </w:rPr>
        <w:t xml:space="preserve">HaloTag-actin </w:t>
      </w:r>
      <w:r w:rsidR="00FE7510" w:rsidRPr="00A64073">
        <w:rPr>
          <w:lang w:eastAsia="ja-JP"/>
        </w:rPr>
        <w:t>expression levels are very</w:t>
      </w:r>
      <w:r w:rsidR="00111820" w:rsidRPr="00A64073">
        <w:rPr>
          <w:lang w:eastAsia="ja-JP"/>
        </w:rPr>
        <w:t xml:space="preserve"> </w:t>
      </w:r>
      <w:r w:rsidR="001B1C2A" w:rsidRPr="00A64073">
        <w:rPr>
          <w:lang w:eastAsia="ja-JP"/>
        </w:rPr>
        <w:t>low</w:t>
      </w:r>
      <w:r w:rsidR="00FE7510" w:rsidRPr="00A64073">
        <w:rPr>
          <w:lang w:eastAsia="ja-JP"/>
        </w:rPr>
        <w:t>, with</w:t>
      </w:r>
      <w:r w:rsidR="00111820" w:rsidRPr="00A64073">
        <w:rPr>
          <w:lang w:eastAsia="ja-JP"/>
        </w:rPr>
        <w:t xml:space="preserve"> dim </w:t>
      </w:r>
      <w:r w:rsidR="00FE7510" w:rsidRPr="00A64073">
        <w:rPr>
          <w:lang w:eastAsia="ja-JP"/>
        </w:rPr>
        <w:t>signals when the diaphragm is</w:t>
      </w:r>
      <w:r w:rsidR="00111820" w:rsidRPr="00A64073">
        <w:rPr>
          <w:lang w:eastAsia="ja-JP"/>
        </w:rPr>
        <w:t xml:space="preserve"> full</w:t>
      </w:r>
      <w:r w:rsidR="00FE7510" w:rsidRPr="00A64073">
        <w:rPr>
          <w:lang w:eastAsia="ja-JP"/>
        </w:rPr>
        <w:t>y o</w:t>
      </w:r>
      <w:r w:rsidR="00111820" w:rsidRPr="00A64073">
        <w:rPr>
          <w:lang w:eastAsia="ja-JP"/>
        </w:rPr>
        <w:t>pened</w:t>
      </w:r>
      <w:r w:rsidR="00FE7510" w:rsidRPr="00A64073">
        <w:rPr>
          <w:lang w:eastAsia="ja-JP"/>
        </w:rPr>
        <w:t>.</w:t>
      </w:r>
      <w:r w:rsidR="00111820" w:rsidRPr="00A64073">
        <w:rPr>
          <w:lang w:eastAsia="ja-JP"/>
        </w:rPr>
        <w:t xml:space="preserve"> (</w:t>
      </w:r>
      <w:r w:rsidR="00111820" w:rsidRPr="00A64073">
        <w:rPr>
          <w:b/>
          <w:lang w:eastAsia="ja-JP"/>
        </w:rPr>
        <w:t>B</w:t>
      </w:r>
      <w:r w:rsidR="00111820" w:rsidRPr="00A64073">
        <w:rPr>
          <w:lang w:eastAsia="ja-JP"/>
        </w:rPr>
        <w:t>)</w:t>
      </w:r>
      <w:r w:rsidR="00380F94" w:rsidRPr="00A64073">
        <w:rPr>
          <w:lang w:eastAsia="ja-JP"/>
        </w:rPr>
        <w:t xml:space="preserve"> </w:t>
      </w:r>
      <w:r w:rsidR="00CF7D6D" w:rsidRPr="00A64073">
        <w:rPr>
          <w:lang w:eastAsia="ja-JP"/>
        </w:rPr>
        <w:t xml:space="preserve">When the diaphragm is </w:t>
      </w:r>
      <w:r w:rsidR="00FE7510" w:rsidRPr="00A64073">
        <w:rPr>
          <w:lang w:eastAsia="ja-JP"/>
        </w:rPr>
        <w:t xml:space="preserve">appropriately </w:t>
      </w:r>
      <w:r w:rsidR="001E57AF" w:rsidRPr="00A64073">
        <w:rPr>
          <w:lang w:eastAsia="ja-JP"/>
        </w:rPr>
        <w:t>narrowed</w:t>
      </w:r>
      <w:r w:rsidR="00CF7D6D" w:rsidRPr="00A64073">
        <w:rPr>
          <w:lang w:eastAsia="ja-JP"/>
        </w:rPr>
        <w:t>,</w:t>
      </w:r>
      <w:r w:rsidR="00FE7510" w:rsidRPr="00A64073">
        <w:rPr>
          <w:lang w:eastAsia="ja-JP"/>
        </w:rPr>
        <w:t xml:space="preserve"> </w:t>
      </w:r>
      <w:r w:rsidR="005D0B21" w:rsidRPr="00A64073">
        <w:rPr>
          <w:lang w:eastAsia="ja-JP"/>
        </w:rPr>
        <w:t>background signal</w:t>
      </w:r>
      <w:r w:rsidR="008A0370" w:rsidRPr="00A64073">
        <w:rPr>
          <w:lang w:eastAsia="ja-JP"/>
        </w:rPr>
        <w:t>s</w:t>
      </w:r>
      <w:r w:rsidR="00FE7510" w:rsidRPr="00A64073">
        <w:rPr>
          <w:lang w:eastAsia="ja-JP"/>
        </w:rPr>
        <w:t xml:space="preserve"> diminish</w:t>
      </w:r>
      <w:r w:rsidR="00C83D63" w:rsidRPr="00A64073">
        <w:rPr>
          <w:lang w:eastAsia="ja-JP"/>
        </w:rPr>
        <w:t>,</w:t>
      </w:r>
      <w:r w:rsidR="005D0B21" w:rsidRPr="00A64073">
        <w:rPr>
          <w:lang w:eastAsia="ja-JP"/>
        </w:rPr>
        <w:t xml:space="preserve"> and</w:t>
      </w:r>
      <w:r w:rsidR="00CF7D6D" w:rsidRPr="00A64073">
        <w:rPr>
          <w:lang w:eastAsia="ja-JP"/>
        </w:rPr>
        <w:t xml:space="preserve"> </w:t>
      </w:r>
      <w:r w:rsidR="008A0370" w:rsidRPr="00A64073">
        <w:rPr>
          <w:lang w:eastAsia="ja-JP"/>
        </w:rPr>
        <w:t xml:space="preserve">single </w:t>
      </w:r>
      <w:r w:rsidR="00CF7D6D" w:rsidRPr="00A64073">
        <w:rPr>
          <w:lang w:eastAsia="ja-JP"/>
        </w:rPr>
        <w:t>actin speckle</w:t>
      </w:r>
      <w:r w:rsidR="005D0B21" w:rsidRPr="00A64073">
        <w:rPr>
          <w:lang w:eastAsia="ja-JP"/>
        </w:rPr>
        <w:t xml:space="preserve">s </w:t>
      </w:r>
      <w:r w:rsidR="008A0370" w:rsidRPr="00A64073">
        <w:rPr>
          <w:lang w:eastAsia="ja-JP"/>
        </w:rPr>
        <w:t>appear</w:t>
      </w:r>
      <w:r w:rsidR="005D0B21" w:rsidRPr="00A64073">
        <w:rPr>
          <w:lang w:eastAsia="ja-JP"/>
        </w:rPr>
        <w:t xml:space="preserve"> </w:t>
      </w:r>
      <w:r w:rsidR="00CF7D6D" w:rsidRPr="00A64073">
        <w:rPr>
          <w:lang w:eastAsia="ja-JP"/>
        </w:rPr>
        <w:t>in the growth cone. Scale bars</w:t>
      </w:r>
      <w:r w:rsidR="00C83D63" w:rsidRPr="00A64073">
        <w:rPr>
          <w:lang w:eastAsia="ja-JP"/>
        </w:rPr>
        <w:t xml:space="preserve">: </w:t>
      </w:r>
      <w:r w:rsidR="00D5071B" w:rsidRPr="00A64073">
        <w:rPr>
          <w:lang w:eastAsia="ja-JP"/>
        </w:rPr>
        <w:t xml:space="preserve">5 </w:t>
      </w:r>
      <w:r w:rsidR="00C66A77">
        <w:rPr>
          <w:lang w:eastAsia="ja-JP"/>
        </w:rPr>
        <w:t>µ</w:t>
      </w:r>
      <w:r w:rsidR="00D5071B" w:rsidRPr="00A64073">
        <w:rPr>
          <w:lang w:eastAsia="ja-JP"/>
        </w:rPr>
        <w:t>m.</w:t>
      </w:r>
    </w:p>
    <w:p w14:paraId="1423631C" w14:textId="77777777" w:rsidR="005D0B21" w:rsidRPr="00A64073" w:rsidRDefault="005D0B21" w:rsidP="003865E3">
      <w:pPr>
        <w:rPr>
          <w:lang w:eastAsia="ja-JP"/>
        </w:rPr>
      </w:pPr>
    </w:p>
    <w:p w14:paraId="05860D3D" w14:textId="3AF7E82B" w:rsidR="004E3D3A" w:rsidRPr="00A64073" w:rsidRDefault="004E3D3A" w:rsidP="003865E3">
      <w:pPr>
        <w:rPr>
          <w:lang w:eastAsia="ja-JP"/>
        </w:rPr>
      </w:pPr>
      <w:r w:rsidRPr="00A64073">
        <w:rPr>
          <w:b/>
          <w:lang w:eastAsia="ja-JP"/>
        </w:rPr>
        <w:t>Figure</w:t>
      </w:r>
      <w:r w:rsidR="00887FE1" w:rsidRPr="00A64073">
        <w:rPr>
          <w:b/>
          <w:lang w:eastAsia="ja-JP"/>
        </w:rPr>
        <w:t xml:space="preserve"> 3</w:t>
      </w:r>
      <w:r w:rsidR="009F516D" w:rsidRPr="00A64073">
        <w:rPr>
          <w:b/>
          <w:lang w:eastAsia="ja-JP"/>
        </w:rPr>
        <w:t xml:space="preserve">: </w:t>
      </w:r>
      <w:r w:rsidR="00FE7510" w:rsidRPr="00A64073">
        <w:rPr>
          <w:b/>
          <w:lang w:eastAsia="ja-JP"/>
        </w:rPr>
        <w:t>S</w:t>
      </w:r>
      <w:r w:rsidR="006838D6" w:rsidRPr="00A64073">
        <w:rPr>
          <w:b/>
          <w:lang w:eastAsia="ja-JP"/>
        </w:rPr>
        <w:t xml:space="preserve">teps </w:t>
      </w:r>
      <w:r w:rsidR="008A22EE" w:rsidRPr="00A64073">
        <w:rPr>
          <w:b/>
          <w:lang w:eastAsia="ja-JP"/>
        </w:rPr>
        <w:t>for</w:t>
      </w:r>
      <w:r w:rsidR="006838D6" w:rsidRPr="00A64073">
        <w:rPr>
          <w:b/>
          <w:lang w:eastAsia="ja-JP"/>
        </w:rPr>
        <w:t xml:space="preserve"> q</w:t>
      </w:r>
      <w:r w:rsidR="004209E4" w:rsidRPr="00A64073">
        <w:rPr>
          <w:b/>
          <w:lang w:eastAsia="ja-JP"/>
        </w:rPr>
        <w:t>uantif</w:t>
      </w:r>
      <w:r w:rsidR="006838D6" w:rsidRPr="00A64073">
        <w:rPr>
          <w:b/>
          <w:lang w:eastAsia="ja-JP"/>
        </w:rPr>
        <w:t>y</w:t>
      </w:r>
      <w:r w:rsidR="008A22EE" w:rsidRPr="00A64073">
        <w:rPr>
          <w:b/>
          <w:lang w:eastAsia="ja-JP"/>
        </w:rPr>
        <w:t>ing</w:t>
      </w:r>
      <w:r w:rsidR="004209E4" w:rsidRPr="00A64073">
        <w:rPr>
          <w:b/>
          <w:lang w:eastAsia="ja-JP"/>
        </w:rPr>
        <w:t xml:space="preserve"> F-actin flow velocity and </w:t>
      </w:r>
      <w:r w:rsidR="00033A81" w:rsidRPr="00A64073">
        <w:rPr>
          <w:b/>
          <w:lang w:eastAsia="ja-JP"/>
        </w:rPr>
        <w:t xml:space="preserve">actin </w:t>
      </w:r>
      <w:r w:rsidR="004209E4" w:rsidRPr="00A64073">
        <w:rPr>
          <w:b/>
          <w:lang w:eastAsia="ja-JP"/>
        </w:rPr>
        <w:t xml:space="preserve">polymerization </w:t>
      </w:r>
      <w:r w:rsidR="008A22EE" w:rsidRPr="00A64073">
        <w:rPr>
          <w:b/>
          <w:lang w:eastAsia="ja-JP"/>
        </w:rPr>
        <w:t xml:space="preserve">rate </w:t>
      </w:r>
      <w:r w:rsidR="004209E4" w:rsidRPr="00A64073">
        <w:rPr>
          <w:b/>
          <w:lang w:eastAsia="ja-JP"/>
        </w:rPr>
        <w:t xml:space="preserve">using </w:t>
      </w:r>
      <w:r w:rsidR="00033A81" w:rsidRPr="00A64073">
        <w:rPr>
          <w:b/>
          <w:lang w:eastAsia="ja-JP"/>
        </w:rPr>
        <w:t xml:space="preserve">an image processing and analysis software </w:t>
      </w:r>
      <w:r w:rsidR="004209E4" w:rsidRPr="00A64073">
        <w:rPr>
          <w:b/>
          <w:lang w:eastAsia="ja-JP"/>
        </w:rPr>
        <w:t>Fiji.</w:t>
      </w:r>
      <w:r w:rsidR="004209E4" w:rsidRPr="00A64073">
        <w:rPr>
          <w:lang w:eastAsia="ja-JP"/>
        </w:rPr>
        <w:t xml:space="preserve"> (</w:t>
      </w:r>
      <w:r w:rsidR="004209E4" w:rsidRPr="00A64073">
        <w:rPr>
          <w:b/>
          <w:lang w:eastAsia="ja-JP"/>
        </w:rPr>
        <w:t>A</w:t>
      </w:r>
      <w:r w:rsidR="004209E4" w:rsidRPr="00A64073">
        <w:rPr>
          <w:lang w:eastAsia="ja-JP"/>
        </w:rPr>
        <w:t xml:space="preserve">) Adjust </w:t>
      </w:r>
      <w:r w:rsidR="00FE7510" w:rsidRPr="00A64073">
        <w:rPr>
          <w:lang w:eastAsia="ja-JP"/>
        </w:rPr>
        <w:t xml:space="preserve">the </w:t>
      </w:r>
      <w:r w:rsidR="004209E4" w:rsidRPr="00A64073">
        <w:rPr>
          <w:lang w:eastAsia="ja-JP"/>
        </w:rPr>
        <w:t>angle of the image</w:t>
      </w:r>
      <w:r w:rsidR="00A25073" w:rsidRPr="00A64073">
        <w:rPr>
          <w:lang w:eastAsia="ja-JP"/>
        </w:rPr>
        <w:t xml:space="preserve"> for analysis</w:t>
      </w:r>
      <w:r w:rsidR="004209E4" w:rsidRPr="00A64073">
        <w:rPr>
          <w:lang w:eastAsia="ja-JP"/>
        </w:rPr>
        <w:t>.</w:t>
      </w:r>
      <w:r w:rsidR="00A25073" w:rsidRPr="00A64073">
        <w:rPr>
          <w:lang w:eastAsia="ja-JP"/>
        </w:rPr>
        <w:t xml:space="preserve">  </w:t>
      </w:r>
      <w:r w:rsidR="00C83D63" w:rsidRPr="00A64073">
        <w:rPr>
          <w:lang w:eastAsia="ja-JP"/>
        </w:rPr>
        <w:t>(</w:t>
      </w:r>
      <w:r w:rsidR="004209E4" w:rsidRPr="00A64073">
        <w:rPr>
          <w:lang w:eastAsia="ja-JP"/>
        </w:rPr>
        <w:t>1</w:t>
      </w:r>
      <w:r w:rsidR="00966A6A" w:rsidRPr="00A64073">
        <w:rPr>
          <w:lang w:eastAsia="ja-JP"/>
        </w:rPr>
        <w:t xml:space="preserve">) </w:t>
      </w:r>
      <w:r w:rsidR="005604C0" w:rsidRPr="00A64073">
        <w:rPr>
          <w:lang w:eastAsia="ja-JP"/>
        </w:rPr>
        <w:t>Find</w:t>
      </w:r>
      <w:r w:rsidR="004209E4" w:rsidRPr="00A64073">
        <w:rPr>
          <w:lang w:eastAsia="ja-JP"/>
        </w:rPr>
        <w:t xml:space="preserve"> an</w:t>
      </w:r>
      <w:r w:rsidR="00FE7510" w:rsidRPr="00A64073">
        <w:rPr>
          <w:lang w:eastAsia="ja-JP"/>
        </w:rPr>
        <w:t>d select an</w:t>
      </w:r>
      <w:r w:rsidR="004209E4" w:rsidRPr="00A64073">
        <w:rPr>
          <w:lang w:eastAsia="ja-JP"/>
        </w:rPr>
        <w:t xml:space="preserve"> actin speckle </w:t>
      </w:r>
      <w:r w:rsidR="00FE7510" w:rsidRPr="00A64073">
        <w:rPr>
          <w:lang w:eastAsia="ja-JP"/>
        </w:rPr>
        <w:t>(arrowhead) that</w:t>
      </w:r>
      <w:r w:rsidR="004209E4" w:rsidRPr="00A64073">
        <w:rPr>
          <w:lang w:eastAsia="ja-JP"/>
        </w:rPr>
        <w:t xml:space="preserve"> flows in a</w:t>
      </w:r>
      <w:r w:rsidR="008A0370" w:rsidRPr="00A64073">
        <w:rPr>
          <w:lang w:eastAsia="ja-JP"/>
        </w:rPr>
        <w:t>n</w:t>
      </w:r>
      <w:r w:rsidR="004209E4" w:rsidRPr="00A64073">
        <w:rPr>
          <w:lang w:eastAsia="ja-JP"/>
        </w:rPr>
        <w:t xml:space="preserve"> F-actin </w:t>
      </w:r>
      <w:r w:rsidR="008A0370" w:rsidRPr="00A64073">
        <w:rPr>
          <w:lang w:eastAsia="ja-JP"/>
        </w:rPr>
        <w:t>bundle</w:t>
      </w:r>
      <w:r w:rsidR="00FE7510" w:rsidRPr="00A64073">
        <w:rPr>
          <w:lang w:eastAsia="ja-JP"/>
        </w:rPr>
        <w:t>.</w:t>
      </w:r>
      <w:r w:rsidR="00A25073" w:rsidRPr="00A64073">
        <w:rPr>
          <w:lang w:eastAsia="ja-JP"/>
        </w:rPr>
        <w:t xml:space="preserve"> </w:t>
      </w:r>
      <w:r w:rsidR="00C83D63" w:rsidRPr="00A64073">
        <w:rPr>
          <w:lang w:eastAsia="ja-JP"/>
        </w:rPr>
        <w:t>(</w:t>
      </w:r>
      <w:r w:rsidR="004209E4" w:rsidRPr="00A64073">
        <w:rPr>
          <w:lang w:eastAsia="ja-JP"/>
        </w:rPr>
        <w:t>2</w:t>
      </w:r>
      <w:r w:rsidR="00966A6A" w:rsidRPr="00A64073">
        <w:rPr>
          <w:lang w:eastAsia="ja-JP"/>
        </w:rPr>
        <w:t>)</w:t>
      </w:r>
      <w:r w:rsidR="004209E4" w:rsidRPr="00A64073">
        <w:rPr>
          <w:lang w:eastAsia="ja-JP"/>
        </w:rPr>
        <w:t xml:space="preserve"> </w:t>
      </w:r>
      <w:r w:rsidR="00A25073" w:rsidRPr="00A64073">
        <w:rPr>
          <w:lang w:eastAsia="ja-JP"/>
        </w:rPr>
        <w:t xml:space="preserve">Select </w:t>
      </w:r>
      <w:r w:rsidR="00030014" w:rsidRPr="00A64073">
        <w:rPr>
          <w:b/>
          <w:lang w:eastAsia="ja-JP"/>
        </w:rPr>
        <w:t>Image</w:t>
      </w:r>
      <w:r w:rsidR="00FE7510" w:rsidRPr="00A64073">
        <w:rPr>
          <w:b/>
          <w:lang w:eastAsia="ja-JP"/>
        </w:rPr>
        <w:t xml:space="preserve"> </w:t>
      </w:r>
      <w:r w:rsidR="00030014" w:rsidRPr="00A64073">
        <w:rPr>
          <w:bCs/>
          <w:lang w:eastAsia="ja-JP"/>
        </w:rPr>
        <w:t>&gt;</w:t>
      </w:r>
      <w:r w:rsidR="00FE7510" w:rsidRPr="00A64073">
        <w:rPr>
          <w:b/>
          <w:lang w:eastAsia="ja-JP"/>
        </w:rPr>
        <w:t xml:space="preserve"> </w:t>
      </w:r>
      <w:r w:rsidR="00A25073" w:rsidRPr="00A64073">
        <w:rPr>
          <w:b/>
          <w:lang w:eastAsia="ja-JP"/>
        </w:rPr>
        <w:t>Transform</w:t>
      </w:r>
      <w:r w:rsidR="00FE7510" w:rsidRPr="00A64073">
        <w:rPr>
          <w:b/>
          <w:lang w:eastAsia="ja-JP"/>
        </w:rPr>
        <w:t xml:space="preserve"> </w:t>
      </w:r>
      <w:r w:rsidR="00A25073" w:rsidRPr="00A64073">
        <w:rPr>
          <w:bCs/>
          <w:lang w:eastAsia="ja-JP"/>
        </w:rPr>
        <w:t>&gt;</w:t>
      </w:r>
      <w:r w:rsidR="00FE7510" w:rsidRPr="00A64073">
        <w:rPr>
          <w:b/>
          <w:lang w:eastAsia="ja-JP"/>
        </w:rPr>
        <w:t xml:space="preserve"> </w:t>
      </w:r>
      <w:r w:rsidR="00A25073" w:rsidRPr="00A64073">
        <w:rPr>
          <w:b/>
          <w:lang w:eastAsia="ja-JP"/>
        </w:rPr>
        <w:t>Rotate</w:t>
      </w:r>
      <w:r w:rsidR="00A25073" w:rsidRPr="00A64073">
        <w:rPr>
          <w:lang w:eastAsia="ja-JP"/>
        </w:rPr>
        <w:t xml:space="preserve">. </w:t>
      </w:r>
      <w:r w:rsidR="00C83D63" w:rsidRPr="00A64073">
        <w:rPr>
          <w:lang w:eastAsia="ja-JP"/>
        </w:rPr>
        <w:t>(</w:t>
      </w:r>
      <w:r w:rsidR="00A25073" w:rsidRPr="00A64073">
        <w:rPr>
          <w:lang w:eastAsia="ja-JP"/>
        </w:rPr>
        <w:t>3</w:t>
      </w:r>
      <w:r w:rsidR="00966A6A" w:rsidRPr="00A64073">
        <w:rPr>
          <w:lang w:eastAsia="ja-JP"/>
        </w:rPr>
        <w:t>)</w:t>
      </w:r>
      <w:r w:rsidR="00A25073" w:rsidRPr="00A64073">
        <w:rPr>
          <w:lang w:eastAsia="ja-JP"/>
        </w:rPr>
        <w:t xml:space="preserve"> Set the angle so that the F-actin</w:t>
      </w:r>
      <w:r w:rsidR="004209E4" w:rsidRPr="00A64073">
        <w:rPr>
          <w:lang w:eastAsia="ja-JP"/>
        </w:rPr>
        <w:t xml:space="preserve"> </w:t>
      </w:r>
      <w:r w:rsidR="008A0370" w:rsidRPr="00A64073">
        <w:rPr>
          <w:lang w:eastAsia="ja-JP"/>
        </w:rPr>
        <w:t>bundle</w:t>
      </w:r>
      <w:r w:rsidR="00A25073" w:rsidRPr="00A64073">
        <w:rPr>
          <w:lang w:eastAsia="ja-JP"/>
        </w:rPr>
        <w:t xml:space="preserve"> </w:t>
      </w:r>
      <w:r w:rsidR="00FE7510" w:rsidRPr="00A64073">
        <w:rPr>
          <w:lang w:eastAsia="ja-JP"/>
        </w:rPr>
        <w:t xml:space="preserve">is </w:t>
      </w:r>
      <w:r w:rsidR="00A25073" w:rsidRPr="00A64073">
        <w:rPr>
          <w:lang w:eastAsia="ja-JP"/>
        </w:rPr>
        <w:t>direct</w:t>
      </w:r>
      <w:r w:rsidR="00FE7510" w:rsidRPr="00A64073">
        <w:rPr>
          <w:lang w:eastAsia="ja-JP"/>
        </w:rPr>
        <w:t>ed</w:t>
      </w:r>
      <w:r w:rsidR="00A25073" w:rsidRPr="00A64073">
        <w:rPr>
          <w:lang w:eastAsia="ja-JP"/>
        </w:rPr>
        <w:t xml:space="preserve"> upward. </w:t>
      </w:r>
      <w:r w:rsidR="00C83D63" w:rsidRPr="00A64073">
        <w:rPr>
          <w:lang w:eastAsia="ja-JP"/>
        </w:rPr>
        <w:t>(</w:t>
      </w:r>
      <w:r w:rsidR="00A25073" w:rsidRPr="00A64073">
        <w:rPr>
          <w:lang w:eastAsia="ja-JP"/>
        </w:rPr>
        <w:t>4</w:t>
      </w:r>
      <w:r w:rsidR="00966A6A" w:rsidRPr="00A64073">
        <w:rPr>
          <w:lang w:eastAsia="ja-JP"/>
        </w:rPr>
        <w:t>)</w:t>
      </w:r>
      <w:r w:rsidR="006838D6" w:rsidRPr="00A64073">
        <w:rPr>
          <w:lang w:eastAsia="ja-JP"/>
        </w:rPr>
        <w:t xml:space="preserve"> The </w:t>
      </w:r>
      <w:r w:rsidR="00966A6A" w:rsidRPr="00A64073">
        <w:rPr>
          <w:lang w:eastAsia="ja-JP"/>
        </w:rPr>
        <w:t>angle</w:t>
      </w:r>
      <w:r w:rsidR="006838D6" w:rsidRPr="00A64073">
        <w:rPr>
          <w:lang w:eastAsia="ja-JP"/>
        </w:rPr>
        <w:t xml:space="preserve"> of </w:t>
      </w:r>
      <w:r w:rsidR="00AD047C" w:rsidRPr="00A64073">
        <w:rPr>
          <w:lang w:eastAsia="ja-JP"/>
        </w:rPr>
        <w:t xml:space="preserve">the </w:t>
      </w:r>
      <w:r w:rsidR="00966A6A" w:rsidRPr="00A64073">
        <w:rPr>
          <w:lang w:eastAsia="ja-JP"/>
        </w:rPr>
        <w:t>image will be changed. (</w:t>
      </w:r>
      <w:r w:rsidR="00966A6A" w:rsidRPr="00A64073">
        <w:rPr>
          <w:b/>
          <w:lang w:eastAsia="ja-JP"/>
        </w:rPr>
        <w:t>B</w:t>
      </w:r>
      <w:r w:rsidR="00966A6A" w:rsidRPr="00A64073">
        <w:rPr>
          <w:lang w:eastAsia="ja-JP"/>
        </w:rPr>
        <w:t>)</w:t>
      </w:r>
      <w:r w:rsidR="00A25073" w:rsidRPr="00A64073">
        <w:rPr>
          <w:lang w:eastAsia="ja-JP"/>
        </w:rPr>
        <w:t xml:space="preserve"> </w:t>
      </w:r>
      <w:r w:rsidR="00AD047C" w:rsidRPr="00A64073">
        <w:rPr>
          <w:lang w:eastAsia="ja-JP"/>
        </w:rPr>
        <w:t>Demarcate</w:t>
      </w:r>
      <w:r w:rsidR="00966A6A" w:rsidRPr="00A64073">
        <w:rPr>
          <w:lang w:eastAsia="ja-JP"/>
        </w:rPr>
        <w:t xml:space="preserve"> the region</w:t>
      </w:r>
      <w:r w:rsidR="00BE4018">
        <w:rPr>
          <w:lang w:eastAsia="ja-JP"/>
        </w:rPr>
        <w:t>,</w:t>
      </w:r>
      <w:r w:rsidR="00966A6A" w:rsidRPr="00A64073">
        <w:rPr>
          <w:lang w:eastAsia="ja-JP"/>
        </w:rPr>
        <w:t xml:space="preserve"> including the actin speckle and the F-actin </w:t>
      </w:r>
      <w:r w:rsidR="008A0370" w:rsidRPr="00A64073">
        <w:rPr>
          <w:lang w:eastAsia="ja-JP"/>
        </w:rPr>
        <w:t>bundle</w:t>
      </w:r>
      <w:r w:rsidR="00966A6A" w:rsidRPr="00A64073">
        <w:rPr>
          <w:lang w:eastAsia="ja-JP"/>
        </w:rPr>
        <w:t xml:space="preserve">. </w:t>
      </w:r>
      <w:r w:rsidR="00C83D63" w:rsidRPr="00A64073">
        <w:rPr>
          <w:lang w:eastAsia="ja-JP"/>
        </w:rPr>
        <w:t>(</w:t>
      </w:r>
      <w:r w:rsidR="00966A6A" w:rsidRPr="00A64073">
        <w:rPr>
          <w:lang w:eastAsia="ja-JP"/>
        </w:rPr>
        <w:t xml:space="preserve">1) </w:t>
      </w:r>
      <w:r w:rsidR="00C26467" w:rsidRPr="00A64073">
        <w:rPr>
          <w:lang w:eastAsia="ja-JP"/>
        </w:rPr>
        <w:t>Click</w:t>
      </w:r>
      <w:r w:rsidR="00A568B4" w:rsidRPr="00A64073">
        <w:rPr>
          <w:lang w:eastAsia="ja-JP"/>
        </w:rPr>
        <w:t xml:space="preserve"> on </w:t>
      </w:r>
      <w:r w:rsidR="00966A6A" w:rsidRPr="00A64073">
        <w:rPr>
          <w:b/>
          <w:lang w:eastAsia="ja-JP"/>
        </w:rPr>
        <w:t>Rectangle</w:t>
      </w:r>
      <w:r w:rsidR="00966A6A" w:rsidRPr="00A64073">
        <w:rPr>
          <w:lang w:eastAsia="ja-JP"/>
        </w:rPr>
        <w:t xml:space="preserve"> on the toolbar. </w:t>
      </w:r>
      <w:r w:rsidR="00C83D63" w:rsidRPr="00A64073">
        <w:rPr>
          <w:lang w:eastAsia="ja-JP"/>
        </w:rPr>
        <w:t>(</w:t>
      </w:r>
      <w:r w:rsidR="00966A6A" w:rsidRPr="00A64073">
        <w:rPr>
          <w:lang w:eastAsia="ja-JP"/>
        </w:rPr>
        <w:t>2</w:t>
      </w:r>
      <w:r w:rsidR="00030014" w:rsidRPr="00A64073">
        <w:rPr>
          <w:lang w:eastAsia="ja-JP"/>
        </w:rPr>
        <w:t>)</w:t>
      </w:r>
      <w:r w:rsidR="00966A6A" w:rsidRPr="00A64073">
        <w:rPr>
          <w:lang w:eastAsia="ja-JP"/>
        </w:rPr>
        <w:t xml:space="preserve"> </w:t>
      </w:r>
      <w:r w:rsidR="00AD047C" w:rsidRPr="00A64073">
        <w:rPr>
          <w:lang w:eastAsia="ja-JP"/>
        </w:rPr>
        <w:t>Delineate</w:t>
      </w:r>
      <w:r w:rsidR="00966A6A" w:rsidRPr="00A64073">
        <w:rPr>
          <w:lang w:eastAsia="ja-JP"/>
        </w:rPr>
        <w:t xml:space="preserve"> a region </w:t>
      </w:r>
      <w:r w:rsidR="00030014" w:rsidRPr="00A64073">
        <w:rPr>
          <w:lang w:eastAsia="ja-JP"/>
        </w:rPr>
        <w:t>on the image. The brightness</w:t>
      </w:r>
      <w:r w:rsidR="00966A6A" w:rsidRPr="00A64073">
        <w:rPr>
          <w:lang w:eastAsia="ja-JP"/>
        </w:rPr>
        <w:t xml:space="preserve"> </w:t>
      </w:r>
      <w:r w:rsidR="00030014" w:rsidRPr="00A64073">
        <w:rPr>
          <w:lang w:eastAsia="ja-JP"/>
        </w:rPr>
        <w:t xml:space="preserve">and contrast </w:t>
      </w:r>
      <w:r w:rsidR="00D12E47" w:rsidRPr="00A64073">
        <w:rPr>
          <w:lang w:eastAsia="ja-JP"/>
        </w:rPr>
        <w:t xml:space="preserve">of </w:t>
      </w:r>
      <w:r w:rsidR="005604C0" w:rsidRPr="00A64073">
        <w:rPr>
          <w:lang w:eastAsia="ja-JP"/>
        </w:rPr>
        <w:t xml:space="preserve">the </w:t>
      </w:r>
      <w:r w:rsidR="00D12E47" w:rsidRPr="00A64073">
        <w:rPr>
          <w:lang w:eastAsia="ja-JP"/>
        </w:rPr>
        <w:t xml:space="preserve">image </w:t>
      </w:r>
      <w:r w:rsidR="005604C0" w:rsidRPr="00A64073">
        <w:rPr>
          <w:lang w:eastAsia="ja-JP"/>
        </w:rPr>
        <w:t>are</w:t>
      </w:r>
      <w:r w:rsidR="00D12E47" w:rsidRPr="00A64073">
        <w:rPr>
          <w:lang w:eastAsia="ja-JP"/>
        </w:rPr>
        <w:t xml:space="preserve"> increased </w:t>
      </w:r>
      <w:r w:rsidR="00030014" w:rsidRPr="00A64073">
        <w:rPr>
          <w:lang w:eastAsia="ja-JP"/>
        </w:rPr>
        <w:t>to</w:t>
      </w:r>
      <w:r w:rsidR="00033A81" w:rsidRPr="00A64073">
        <w:rPr>
          <w:lang w:eastAsia="ja-JP"/>
        </w:rPr>
        <w:t xml:space="preserve"> </w:t>
      </w:r>
      <w:r w:rsidR="00AD047C" w:rsidRPr="00A64073">
        <w:rPr>
          <w:lang w:eastAsia="ja-JP"/>
        </w:rPr>
        <w:t>allow clear visualization of</w:t>
      </w:r>
      <w:r w:rsidR="00030014" w:rsidRPr="00A64073">
        <w:rPr>
          <w:lang w:eastAsia="ja-JP"/>
        </w:rPr>
        <w:t xml:space="preserve"> the actin speckle and the tip of </w:t>
      </w:r>
      <w:r w:rsidR="00033A81" w:rsidRPr="00A64073">
        <w:rPr>
          <w:lang w:eastAsia="ja-JP"/>
        </w:rPr>
        <w:t xml:space="preserve">the </w:t>
      </w:r>
      <w:r w:rsidR="00030014" w:rsidRPr="00A64073">
        <w:rPr>
          <w:lang w:eastAsia="ja-JP"/>
        </w:rPr>
        <w:t xml:space="preserve">F-actin </w:t>
      </w:r>
      <w:r w:rsidR="008A0370" w:rsidRPr="00A64073">
        <w:rPr>
          <w:lang w:eastAsia="ja-JP"/>
        </w:rPr>
        <w:t>bundle</w:t>
      </w:r>
      <w:r w:rsidR="00030014" w:rsidRPr="00A64073">
        <w:rPr>
          <w:lang w:eastAsia="ja-JP"/>
        </w:rPr>
        <w:t xml:space="preserve">. </w:t>
      </w:r>
      <w:r w:rsidR="00C83D63" w:rsidRPr="00A64073">
        <w:rPr>
          <w:lang w:eastAsia="ja-JP"/>
        </w:rPr>
        <w:t>(</w:t>
      </w:r>
      <w:r w:rsidR="00030014" w:rsidRPr="00A64073">
        <w:rPr>
          <w:lang w:eastAsia="ja-JP"/>
        </w:rPr>
        <w:t xml:space="preserve">3) Select </w:t>
      </w:r>
      <w:r w:rsidR="00030014" w:rsidRPr="00A64073">
        <w:rPr>
          <w:b/>
          <w:lang w:eastAsia="ja-JP"/>
        </w:rPr>
        <w:t>Image</w:t>
      </w:r>
      <w:r w:rsidR="00AD047C" w:rsidRPr="00A64073">
        <w:rPr>
          <w:b/>
          <w:lang w:eastAsia="ja-JP"/>
        </w:rPr>
        <w:t xml:space="preserve"> </w:t>
      </w:r>
      <w:r w:rsidR="00030014" w:rsidRPr="00A64073">
        <w:rPr>
          <w:bCs/>
          <w:lang w:eastAsia="ja-JP"/>
        </w:rPr>
        <w:t>&gt;</w:t>
      </w:r>
      <w:r w:rsidR="00AD047C" w:rsidRPr="00A64073">
        <w:rPr>
          <w:b/>
          <w:lang w:eastAsia="ja-JP"/>
        </w:rPr>
        <w:t xml:space="preserve"> </w:t>
      </w:r>
      <w:r w:rsidR="00030014" w:rsidRPr="00A64073">
        <w:rPr>
          <w:b/>
          <w:lang w:eastAsia="ja-JP"/>
        </w:rPr>
        <w:t>Duplicate</w:t>
      </w:r>
      <w:r w:rsidR="00030014" w:rsidRPr="00A64073">
        <w:rPr>
          <w:lang w:eastAsia="ja-JP"/>
        </w:rPr>
        <w:t xml:space="preserve">. </w:t>
      </w:r>
      <w:r w:rsidR="00C83D63" w:rsidRPr="00A64073">
        <w:rPr>
          <w:lang w:eastAsia="ja-JP"/>
        </w:rPr>
        <w:t>(</w:t>
      </w:r>
      <w:r w:rsidR="00030014" w:rsidRPr="00A64073">
        <w:rPr>
          <w:lang w:eastAsia="ja-JP"/>
        </w:rPr>
        <w:t xml:space="preserve">4) </w:t>
      </w:r>
      <w:r w:rsidR="00D12E47" w:rsidRPr="00A64073">
        <w:rPr>
          <w:lang w:eastAsia="ja-JP"/>
        </w:rPr>
        <w:t>Input</w:t>
      </w:r>
      <w:r w:rsidR="00030014" w:rsidRPr="00A64073">
        <w:rPr>
          <w:lang w:eastAsia="ja-JP"/>
        </w:rPr>
        <w:t xml:space="preserve"> the </w:t>
      </w:r>
      <w:r w:rsidR="00BC4D44" w:rsidRPr="00A64073">
        <w:rPr>
          <w:lang w:eastAsia="ja-JP"/>
        </w:rPr>
        <w:t>five</w:t>
      </w:r>
      <w:r w:rsidR="00030014" w:rsidRPr="00A64073">
        <w:rPr>
          <w:lang w:eastAsia="ja-JP"/>
        </w:rPr>
        <w:t xml:space="preserve"> </w:t>
      </w:r>
      <w:r w:rsidR="00D12E47" w:rsidRPr="00A64073">
        <w:rPr>
          <w:lang w:eastAsia="ja-JP"/>
        </w:rPr>
        <w:t>time-</w:t>
      </w:r>
      <w:r w:rsidR="00030014" w:rsidRPr="00A64073">
        <w:rPr>
          <w:lang w:eastAsia="ja-JP"/>
        </w:rPr>
        <w:t>f</w:t>
      </w:r>
      <w:r w:rsidR="008A0370" w:rsidRPr="00A64073">
        <w:rPr>
          <w:lang w:eastAsia="ja-JP"/>
        </w:rPr>
        <w:t>r</w:t>
      </w:r>
      <w:r w:rsidR="00030014" w:rsidRPr="00A64073">
        <w:rPr>
          <w:lang w:eastAsia="ja-JP"/>
        </w:rPr>
        <w:t xml:space="preserve">ames that </w:t>
      </w:r>
      <w:r w:rsidR="008A0370" w:rsidRPr="00A64073">
        <w:rPr>
          <w:lang w:eastAsia="ja-JP"/>
        </w:rPr>
        <w:t>show</w:t>
      </w:r>
      <w:r w:rsidR="005604C0" w:rsidRPr="00A64073">
        <w:rPr>
          <w:lang w:eastAsia="ja-JP"/>
        </w:rPr>
        <w:t xml:space="preserve"> </w:t>
      </w:r>
      <w:r w:rsidR="00030014" w:rsidRPr="00A64073">
        <w:rPr>
          <w:lang w:eastAsia="ja-JP"/>
        </w:rPr>
        <w:t>actin speckle</w:t>
      </w:r>
      <w:r w:rsidR="00AD047C" w:rsidRPr="00A64073">
        <w:rPr>
          <w:lang w:eastAsia="ja-JP"/>
        </w:rPr>
        <w:t xml:space="preserve"> flow in the</w:t>
      </w:r>
      <w:r w:rsidR="003275D5" w:rsidRPr="00A64073">
        <w:rPr>
          <w:lang w:eastAsia="ja-JP"/>
        </w:rPr>
        <w:t xml:space="preserve"> </w:t>
      </w:r>
      <w:r w:rsidR="00030014" w:rsidRPr="00A64073">
        <w:rPr>
          <w:lang w:eastAsia="ja-JP"/>
        </w:rPr>
        <w:t xml:space="preserve">F-actin </w:t>
      </w:r>
      <w:r w:rsidR="008A0370" w:rsidRPr="00A64073">
        <w:rPr>
          <w:lang w:eastAsia="ja-JP"/>
        </w:rPr>
        <w:t>bundle</w:t>
      </w:r>
      <w:r w:rsidR="00030014" w:rsidRPr="00A64073">
        <w:rPr>
          <w:lang w:eastAsia="ja-JP"/>
        </w:rPr>
        <w:t xml:space="preserve">. </w:t>
      </w:r>
      <w:r w:rsidR="00C83D63" w:rsidRPr="00A64073">
        <w:rPr>
          <w:lang w:eastAsia="ja-JP"/>
        </w:rPr>
        <w:t>(</w:t>
      </w:r>
      <w:r w:rsidR="00D12E47" w:rsidRPr="00A64073">
        <w:rPr>
          <w:lang w:eastAsia="ja-JP"/>
        </w:rPr>
        <w:t xml:space="preserve">5) The selected stack image </w:t>
      </w:r>
      <w:r w:rsidR="00AD047C" w:rsidRPr="00A64073">
        <w:rPr>
          <w:lang w:eastAsia="ja-JP"/>
        </w:rPr>
        <w:t xml:space="preserve">will </w:t>
      </w:r>
      <w:r w:rsidR="00D12E47" w:rsidRPr="00A64073">
        <w:rPr>
          <w:lang w:eastAsia="ja-JP"/>
        </w:rPr>
        <w:t>appear on the screen. (</w:t>
      </w:r>
      <w:r w:rsidR="00D12E47" w:rsidRPr="00A64073">
        <w:rPr>
          <w:b/>
          <w:lang w:eastAsia="ja-JP"/>
        </w:rPr>
        <w:t>C</w:t>
      </w:r>
      <w:r w:rsidR="00D12E47" w:rsidRPr="00A64073">
        <w:rPr>
          <w:lang w:eastAsia="ja-JP"/>
        </w:rPr>
        <w:t xml:space="preserve">) </w:t>
      </w:r>
      <w:r w:rsidR="00AD047C" w:rsidRPr="00A64073">
        <w:rPr>
          <w:lang w:eastAsia="ja-JP"/>
        </w:rPr>
        <w:t>O</w:t>
      </w:r>
      <w:r w:rsidR="00D12E47" w:rsidRPr="00A64073">
        <w:rPr>
          <w:lang w:eastAsia="ja-JP"/>
        </w:rPr>
        <w:t>verlay circles on the actin speckle.</w:t>
      </w:r>
      <w:r w:rsidR="00030014" w:rsidRPr="00A64073">
        <w:rPr>
          <w:lang w:eastAsia="ja-JP"/>
        </w:rPr>
        <w:t xml:space="preserve"> </w:t>
      </w:r>
      <w:r w:rsidR="00C83D63" w:rsidRPr="00A64073">
        <w:rPr>
          <w:lang w:eastAsia="ja-JP"/>
        </w:rPr>
        <w:t>(</w:t>
      </w:r>
      <w:r w:rsidR="00030014" w:rsidRPr="00A64073">
        <w:rPr>
          <w:lang w:eastAsia="ja-JP"/>
        </w:rPr>
        <w:t>1)</w:t>
      </w:r>
      <w:r w:rsidR="00D12E47" w:rsidRPr="00A64073">
        <w:rPr>
          <w:lang w:eastAsia="ja-JP"/>
        </w:rPr>
        <w:t xml:space="preserve"> </w:t>
      </w:r>
      <w:r w:rsidR="00C26467" w:rsidRPr="00A64073">
        <w:rPr>
          <w:lang w:eastAsia="ja-JP"/>
        </w:rPr>
        <w:t>Click</w:t>
      </w:r>
      <w:r w:rsidR="00A568B4" w:rsidRPr="00A64073">
        <w:rPr>
          <w:lang w:eastAsia="ja-JP"/>
        </w:rPr>
        <w:t xml:space="preserve"> on </w:t>
      </w:r>
      <w:r w:rsidR="00D12E47" w:rsidRPr="00A64073">
        <w:rPr>
          <w:b/>
          <w:lang w:eastAsia="ja-JP"/>
        </w:rPr>
        <w:t>Oval</w:t>
      </w:r>
      <w:r w:rsidR="00D12E47" w:rsidRPr="00A64073">
        <w:rPr>
          <w:lang w:eastAsia="ja-JP"/>
        </w:rPr>
        <w:t xml:space="preserve"> on the toolbar. </w:t>
      </w:r>
      <w:r w:rsidR="00C83D63" w:rsidRPr="00A64073">
        <w:rPr>
          <w:lang w:eastAsia="ja-JP"/>
        </w:rPr>
        <w:t>(</w:t>
      </w:r>
      <w:r w:rsidR="00030014" w:rsidRPr="00A64073">
        <w:rPr>
          <w:lang w:eastAsia="ja-JP"/>
        </w:rPr>
        <w:t xml:space="preserve">2) </w:t>
      </w:r>
      <w:r w:rsidR="00C26467" w:rsidRPr="00A64073">
        <w:rPr>
          <w:lang w:eastAsia="ja-JP"/>
        </w:rPr>
        <w:t>D</w:t>
      </w:r>
      <w:r w:rsidR="00D12E47" w:rsidRPr="00A64073">
        <w:rPr>
          <w:lang w:eastAsia="ja-JP"/>
        </w:rPr>
        <w:t xml:space="preserve">raw a circle on an actin speckle. </w:t>
      </w:r>
      <w:r w:rsidR="00C83D63" w:rsidRPr="00A64073">
        <w:rPr>
          <w:lang w:eastAsia="ja-JP"/>
        </w:rPr>
        <w:t>(</w:t>
      </w:r>
      <w:r w:rsidR="00030014" w:rsidRPr="00A64073">
        <w:rPr>
          <w:lang w:eastAsia="ja-JP"/>
        </w:rPr>
        <w:t>3)</w:t>
      </w:r>
      <w:r w:rsidR="00D12E47" w:rsidRPr="00A64073">
        <w:rPr>
          <w:lang w:eastAsia="ja-JP"/>
        </w:rPr>
        <w:t xml:space="preserve"> </w:t>
      </w:r>
      <w:r w:rsidR="00C26467" w:rsidRPr="00A64073">
        <w:rPr>
          <w:lang w:eastAsia="ja-JP"/>
        </w:rPr>
        <w:t>Select</w:t>
      </w:r>
      <w:r w:rsidR="00C26467" w:rsidRPr="00A64073">
        <w:rPr>
          <w:b/>
          <w:lang w:eastAsia="ja-JP"/>
        </w:rPr>
        <w:t xml:space="preserve"> Image</w:t>
      </w:r>
      <w:r w:rsidR="00AD047C" w:rsidRPr="00A64073">
        <w:rPr>
          <w:b/>
          <w:lang w:eastAsia="ja-JP"/>
        </w:rPr>
        <w:t xml:space="preserve"> </w:t>
      </w:r>
      <w:r w:rsidR="00C26467" w:rsidRPr="00A64073">
        <w:rPr>
          <w:bCs/>
          <w:lang w:eastAsia="ja-JP"/>
        </w:rPr>
        <w:t>&gt;</w:t>
      </w:r>
      <w:r w:rsidR="00AD047C" w:rsidRPr="00A64073">
        <w:rPr>
          <w:b/>
          <w:lang w:eastAsia="ja-JP"/>
        </w:rPr>
        <w:t xml:space="preserve"> </w:t>
      </w:r>
      <w:r w:rsidR="00C26467" w:rsidRPr="00A64073">
        <w:rPr>
          <w:b/>
          <w:lang w:eastAsia="ja-JP"/>
        </w:rPr>
        <w:t>Overlay</w:t>
      </w:r>
      <w:r w:rsidR="00AD047C" w:rsidRPr="00A64073">
        <w:rPr>
          <w:b/>
          <w:lang w:eastAsia="ja-JP"/>
        </w:rPr>
        <w:t xml:space="preserve"> </w:t>
      </w:r>
      <w:r w:rsidR="00C26467" w:rsidRPr="00A64073">
        <w:rPr>
          <w:bCs/>
          <w:lang w:eastAsia="ja-JP"/>
        </w:rPr>
        <w:t>&gt;</w:t>
      </w:r>
      <w:r w:rsidR="00AD047C" w:rsidRPr="00A64073">
        <w:rPr>
          <w:b/>
          <w:lang w:eastAsia="ja-JP"/>
        </w:rPr>
        <w:t xml:space="preserve"> </w:t>
      </w:r>
      <w:r w:rsidR="00C26467" w:rsidRPr="00A64073">
        <w:rPr>
          <w:b/>
          <w:lang w:eastAsia="ja-JP"/>
        </w:rPr>
        <w:t>Add Selection</w:t>
      </w:r>
      <w:r w:rsidR="00C26467" w:rsidRPr="00A64073">
        <w:rPr>
          <w:lang w:eastAsia="ja-JP"/>
        </w:rPr>
        <w:t>.</w:t>
      </w:r>
      <w:r w:rsidR="00A568B4" w:rsidRPr="00A64073">
        <w:rPr>
          <w:lang w:eastAsia="ja-JP"/>
        </w:rPr>
        <w:t xml:space="preserve"> </w:t>
      </w:r>
      <w:r w:rsidR="00C83D63" w:rsidRPr="00A64073">
        <w:rPr>
          <w:lang w:eastAsia="ja-JP"/>
        </w:rPr>
        <w:t>(</w:t>
      </w:r>
      <w:r w:rsidR="00030014" w:rsidRPr="00A64073">
        <w:rPr>
          <w:lang w:eastAsia="ja-JP"/>
        </w:rPr>
        <w:t>4)</w:t>
      </w:r>
      <w:r w:rsidR="00D12E47" w:rsidRPr="00A64073">
        <w:rPr>
          <w:lang w:eastAsia="ja-JP"/>
        </w:rPr>
        <w:t xml:space="preserve"> The circle is overlaid.</w:t>
      </w:r>
      <w:r w:rsidR="00030014" w:rsidRPr="00A64073">
        <w:rPr>
          <w:lang w:eastAsia="ja-JP"/>
        </w:rPr>
        <w:t xml:space="preserve"> 5)</w:t>
      </w:r>
      <w:r w:rsidR="00C26467" w:rsidRPr="00A64073">
        <w:rPr>
          <w:lang w:eastAsia="ja-JP"/>
        </w:rPr>
        <w:t xml:space="preserve"> Repeat </w:t>
      </w:r>
      <w:r w:rsidR="008A0370" w:rsidRPr="00A64073">
        <w:rPr>
          <w:lang w:eastAsia="ja-JP"/>
        </w:rPr>
        <w:t>overlaying</w:t>
      </w:r>
      <w:r w:rsidR="00C26467" w:rsidRPr="00A64073">
        <w:rPr>
          <w:lang w:eastAsia="ja-JP"/>
        </w:rPr>
        <w:t xml:space="preserve"> </w:t>
      </w:r>
      <w:r w:rsidR="00AD047C" w:rsidRPr="00A64073">
        <w:rPr>
          <w:lang w:eastAsia="ja-JP"/>
        </w:rPr>
        <w:t xml:space="preserve">the </w:t>
      </w:r>
      <w:r w:rsidR="00B24EAD" w:rsidRPr="00A64073">
        <w:rPr>
          <w:lang w:eastAsia="ja-JP"/>
        </w:rPr>
        <w:t>circles on</w:t>
      </w:r>
      <w:r w:rsidR="00C26467" w:rsidRPr="00A64073">
        <w:rPr>
          <w:lang w:eastAsia="ja-JP"/>
        </w:rPr>
        <w:t xml:space="preserve"> </w:t>
      </w:r>
      <w:r w:rsidR="008A0370" w:rsidRPr="00A64073">
        <w:rPr>
          <w:lang w:eastAsia="ja-JP"/>
        </w:rPr>
        <w:t xml:space="preserve">the </w:t>
      </w:r>
      <w:r w:rsidR="00C26467" w:rsidRPr="00A64073">
        <w:rPr>
          <w:lang w:eastAsia="ja-JP"/>
        </w:rPr>
        <w:t>remaining actin speckles. (</w:t>
      </w:r>
      <w:r w:rsidR="00C26467" w:rsidRPr="00A64073">
        <w:rPr>
          <w:b/>
          <w:lang w:eastAsia="ja-JP"/>
        </w:rPr>
        <w:t>D</w:t>
      </w:r>
      <w:r w:rsidR="00C26467" w:rsidRPr="00A64073">
        <w:rPr>
          <w:lang w:eastAsia="ja-JP"/>
        </w:rPr>
        <w:t xml:space="preserve">) Measure the translocation distance of actin speckles during the </w:t>
      </w:r>
      <w:r w:rsidR="00AD047C" w:rsidRPr="00A64073">
        <w:rPr>
          <w:lang w:eastAsia="ja-JP"/>
        </w:rPr>
        <w:t>five</w:t>
      </w:r>
      <w:r w:rsidR="00C26467" w:rsidRPr="00A64073">
        <w:rPr>
          <w:lang w:eastAsia="ja-JP"/>
        </w:rPr>
        <w:t xml:space="preserve"> time-frames. </w:t>
      </w:r>
      <w:r w:rsidR="00C83D63" w:rsidRPr="00A64073">
        <w:rPr>
          <w:lang w:eastAsia="ja-JP"/>
        </w:rPr>
        <w:t>(</w:t>
      </w:r>
      <w:r w:rsidR="00C26467" w:rsidRPr="00A64073">
        <w:rPr>
          <w:lang w:eastAsia="ja-JP"/>
        </w:rPr>
        <w:t>1) Click</w:t>
      </w:r>
      <w:r w:rsidR="00A568B4" w:rsidRPr="00A64073">
        <w:rPr>
          <w:lang w:eastAsia="ja-JP"/>
        </w:rPr>
        <w:t xml:space="preserve"> on </w:t>
      </w:r>
      <w:r w:rsidR="00C26467" w:rsidRPr="00A64073">
        <w:rPr>
          <w:b/>
          <w:lang w:eastAsia="ja-JP"/>
        </w:rPr>
        <w:t>Straight</w:t>
      </w:r>
      <w:r w:rsidR="00C26467" w:rsidRPr="00A64073">
        <w:rPr>
          <w:lang w:eastAsia="ja-JP"/>
        </w:rPr>
        <w:t xml:space="preserve"> on the toolbar. </w:t>
      </w:r>
      <w:r w:rsidR="00C83D63" w:rsidRPr="00A64073">
        <w:rPr>
          <w:lang w:eastAsia="ja-JP"/>
        </w:rPr>
        <w:t>(</w:t>
      </w:r>
      <w:r w:rsidR="00C26467" w:rsidRPr="00A64073">
        <w:rPr>
          <w:lang w:eastAsia="ja-JP"/>
        </w:rPr>
        <w:t xml:space="preserve">2) Draw a line which links the centers of the circles. </w:t>
      </w:r>
      <w:r w:rsidR="00C83D63" w:rsidRPr="00A64073">
        <w:rPr>
          <w:lang w:eastAsia="ja-JP"/>
        </w:rPr>
        <w:t>(</w:t>
      </w:r>
      <w:r w:rsidR="00C26467" w:rsidRPr="00A64073">
        <w:rPr>
          <w:lang w:eastAsia="ja-JP"/>
        </w:rPr>
        <w:t>3) Select</w:t>
      </w:r>
      <w:r w:rsidR="00C26467" w:rsidRPr="00A64073">
        <w:rPr>
          <w:b/>
          <w:lang w:eastAsia="ja-JP"/>
        </w:rPr>
        <w:t xml:space="preserve"> Analyze</w:t>
      </w:r>
      <w:r w:rsidR="00AD047C" w:rsidRPr="00A64073">
        <w:rPr>
          <w:bCs/>
          <w:lang w:eastAsia="ja-JP"/>
        </w:rPr>
        <w:t xml:space="preserve"> </w:t>
      </w:r>
      <w:r w:rsidR="00C26467" w:rsidRPr="00A64073">
        <w:rPr>
          <w:bCs/>
          <w:lang w:eastAsia="ja-JP"/>
        </w:rPr>
        <w:t>&gt;</w:t>
      </w:r>
      <w:r w:rsidR="00AD047C" w:rsidRPr="00A64073">
        <w:rPr>
          <w:bCs/>
          <w:lang w:eastAsia="ja-JP"/>
        </w:rPr>
        <w:t xml:space="preserve"> </w:t>
      </w:r>
      <w:r w:rsidR="00C26467" w:rsidRPr="00A64073">
        <w:rPr>
          <w:b/>
          <w:lang w:eastAsia="ja-JP"/>
        </w:rPr>
        <w:t>Measure</w:t>
      </w:r>
      <w:r w:rsidR="00497785" w:rsidRPr="00A64073">
        <w:rPr>
          <w:lang w:eastAsia="ja-JP"/>
        </w:rPr>
        <w:t>.</w:t>
      </w:r>
      <w:r w:rsidR="00C26467" w:rsidRPr="00A64073">
        <w:rPr>
          <w:lang w:eastAsia="ja-JP"/>
        </w:rPr>
        <w:t xml:space="preserve"> </w:t>
      </w:r>
      <w:r w:rsidR="00497785" w:rsidRPr="00A64073">
        <w:rPr>
          <w:lang w:eastAsia="ja-JP"/>
        </w:rPr>
        <w:t>T</w:t>
      </w:r>
      <w:r w:rsidR="00C26467" w:rsidRPr="00A64073">
        <w:rPr>
          <w:lang w:eastAsia="ja-JP"/>
        </w:rPr>
        <w:t>he result</w:t>
      </w:r>
      <w:r w:rsidR="00497785" w:rsidRPr="00A64073">
        <w:rPr>
          <w:lang w:eastAsia="ja-JP"/>
        </w:rPr>
        <w:t>,</w:t>
      </w:r>
      <w:r w:rsidR="00C26467" w:rsidRPr="00A64073">
        <w:rPr>
          <w:lang w:eastAsia="ja-JP"/>
        </w:rPr>
        <w:t xml:space="preserve"> </w:t>
      </w:r>
      <w:r w:rsidR="00497785" w:rsidRPr="00A64073">
        <w:rPr>
          <w:lang w:eastAsia="ja-JP"/>
        </w:rPr>
        <w:t>indicated</w:t>
      </w:r>
      <w:r w:rsidR="00C26467" w:rsidRPr="00A64073">
        <w:rPr>
          <w:lang w:eastAsia="ja-JP"/>
        </w:rPr>
        <w:t xml:space="preserve"> </w:t>
      </w:r>
      <w:r w:rsidR="00497785" w:rsidRPr="00A64073">
        <w:rPr>
          <w:lang w:eastAsia="ja-JP"/>
        </w:rPr>
        <w:t xml:space="preserve">by the parameter </w:t>
      </w:r>
      <w:r w:rsidR="006E1D8D" w:rsidRPr="00A64073">
        <w:rPr>
          <w:b/>
          <w:lang w:eastAsia="ja-JP"/>
        </w:rPr>
        <w:t>H</w:t>
      </w:r>
      <w:r w:rsidR="00C26467" w:rsidRPr="00A64073">
        <w:rPr>
          <w:b/>
          <w:lang w:eastAsia="ja-JP"/>
        </w:rPr>
        <w:t>eight</w:t>
      </w:r>
      <w:r w:rsidR="006E1D8D" w:rsidRPr="00A64073">
        <w:rPr>
          <w:lang w:eastAsia="ja-JP"/>
        </w:rPr>
        <w:t xml:space="preserve"> (red </w:t>
      </w:r>
      <w:r w:rsidR="002F4E4C" w:rsidRPr="00A64073">
        <w:rPr>
          <w:lang w:eastAsia="ja-JP"/>
        </w:rPr>
        <w:t>box</w:t>
      </w:r>
      <w:r w:rsidR="006E1D8D" w:rsidRPr="00A64073">
        <w:rPr>
          <w:lang w:eastAsia="ja-JP"/>
        </w:rPr>
        <w:t>)</w:t>
      </w:r>
      <w:r w:rsidR="00497785" w:rsidRPr="00A64073">
        <w:rPr>
          <w:lang w:eastAsia="ja-JP"/>
        </w:rPr>
        <w:t>, relaying</w:t>
      </w:r>
      <w:r w:rsidR="006E1D8D" w:rsidRPr="00A64073">
        <w:rPr>
          <w:lang w:eastAsia="ja-JP"/>
        </w:rPr>
        <w:t xml:space="preserve"> the </w:t>
      </w:r>
      <w:r w:rsidR="00497785" w:rsidRPr="00A64073">
        <w:rPr>
          <w:lang w:eastAsia="ja-JP"/>
        </w:rPr>
        <w:t xml:space="preserve">actin speckle </w:t>
      </w:r>
      <w:r w:rsidR="006E1D8D" w:rsidRPr="00A64073">
        <w:rPr>
          <w:lang w:eastAsia="ja-JP"/>
        </w:rPr>
        <w:t>translocation distance. (</w:t>
      </w:r>
      <w:r w:rsidR="006E1D8D" w:rsidRPr="00A64073">
        <w:rPr>
          <w:b/>
          <w:lang w:eastAsia="ja-JP"/>
        </w:rPr>
        <w:t>E</w:t>
      </w:r>
      <w:r w:rsidR="006E1D8D" w:rsidRPr="00A64073">
        <w:rPr>
          <w:lang w:eastAsia="ja-JP"/>
        </w:rPr>
        <w:t>) Measure</w:t>
      </w:r>
      <w:r w:rsidR="00C26467" w:rsidRPr="00A64073">
        <w:rPr>
          <w:lang w:eastAsia="ja-JP"/>
        </w:rPr>
        <w:t xml:space="preserve"> </w:t>
      </w:r>
      <w:r w:rsidR="006E1D8D" w:rsidRPr="00A64073">
        <w:rPr>
          <w:lang w:eastAsia="ja-JP"/>
        </w:rPr>
        <w:t xml:space="preserve">the change in the length of F-actin protrusion during the </w:t>
      </w:r>
      <w:r w:rsidR="00F407F2" w:rsidRPr="00A64073">
        <w:rPr>
          <w:lang w:eastAsia="ja-JP"/>
        </w:rPr>
        <w:t>five</w:t>
      </w:r>
      <w:r w:rsidR="006E1D8D" w:rsidRPr="00A64073">
        <w:rPr>
          <w:lang w:eastAsia="ja-JP"/>
        </w:rPr>
        <w:t xml:space="preserve"> time-frames.</w:t>
      </w:r>
      <w:r w:rsidR="00C83D63" w:rsidRPr="00A64073">
        <w:rPr>
          <w:lang w:eastAsia="ja-JP"/>
        </w:rPr>
        <w:t xml:space="preserve"> (</w:t>
      </w:r>
      <w:r w:rsidR="006E1D8D" w:rsidRPr="00A64073">
        <w:rPr>
          <w:lang w:eastAsia="ja-JP"/>
        </w:rPr>
        <w:t>1) Draw a line which links the tips of</w:t>
      </w:r>
      <w:r w:rsidR="00B24EAD" w:rsidRPr="00A64073">
        <w:rPr>
          <w:lang w:eastAsia="ja-JP"/>
        </w:rPr>
        <w:t xml:space="preserve"> the</w:t>
      </w:r>
      <w:r w:rsidR="006E1D8D" w:rsidRPr="00A64073">
        <w:rPr>
          <w:lang w:eastAsia="ja-JP"/>
        </w:rPr>
        <w:t xml:space="preserve"> F-actin protrusion. </w:t>
      </w:r>
      <w:r w:rsidR="00C83D63" w:rsidRPr="00A64073">
        <w:rPr>
          <w:lang w:eastAsia="ja-JP"/>
        </w:rPr>
        <w:t>(</w:t>
      </w:r>
      <w:r w:rsidR="006E1D8D" w:rsidRPr="00A64073">
        <w:rPr>
          <w:lang w:eastAsia="ja-JP"/>
        </w:rPr>
        <w:t>2) Select</w:t>
      </w:r>
      <w:r w:rsidR="006E1D8D" w:rsidRPr="00A64073">
        <w:rPr>
          <w:b/>
          <w:lang w:eastAsia="ja-JP"/>
        </w:rPr>
        <w:t xml:space="preserve"> Analyze</w:t>
      </w:r>
      <w:r w:rsidR="00497785" w:rsidRPr="00A64073">
        <w:rPr>
          <w:b/>
          <w:lang w:eastAsia="ja-JP"/>
        </w:rPr>
        <w:t xml:space="preserve"> </w:t>
      </w:r>
      <w:r w:rsidR="006E1D8D" w:rsidRPr="00A64073">
        <w:rPr>
          <w:bCs/>
          <w:lang w:eastAsia="ja-JP"/>
        </w:rPr>
        <w:t>&gt;</w:t>
      </w:r>
      <w:r w:rsidR="00497785" w:rsidRPr="00A64073">
        <w:rPr>
          <w:b/>
          <w:lang w:eastAsia="ja-JP"/>
        </w:rPr>
        <w:t xml:space="preserve"> </w:t>
      </w:r>
      <w:r w:rsidR="006E1D8D" w:rsidRPr="00A64073">
        <w:rPr>
          <w:b/>
          <w:lang w:eastAsia="ja-JP"/>
        </w:rPr>
        <w:t>Measure</w:t>
      </w:r>
      <w:r w:rsidR="006E1D8D" w:rsidRPr="00A64073">
        <w:rPr>
          <w:lang w:eastAsia="ja-JP"/>
        </w:rPr>
        <w:t xml:space="preserve">. </w:t>
      </w:r>
      <w:r w:rsidR="00497785" w:rsidRPr="00A64073">
        <w:rPr>
          <w:lang w:eastAsia="ja-JP"/>
        </w:rPr>
        <w:t xml:space="preserve">The result (red box), </w:t>
      </w:r>
      <w:r w:rsidR="006E1D8D" w:rsidRPr="00A64073">
        <w:rPr>
          <w:b/>
          <w:lang w:eastAsia="ja-JP"/>
        </w:rPr>
        <w:t>Height</w:t>
      </w:r>
      <w:r w:rsidR="00497785" w:rsidRPr="00A64073">
        <w:rPr>
          <w:b/>
          <w:lang w:eastAsia="ja-JP"/>
        </w:rPr>
        <w:t>,</w:t>
      </w:r>
      <w:r w:rsidR="006E1D8D" w:rsidRPr="00A64073">
        <w:rPr>
          <w:lang w:eastAsia="ja-JP"/>
        </w:rPr>
        <w:t xml:space="preserve"> indicates the </w:t>
      </w:r>
      <w:r w:rsidR="007735B0" w:rsidRPr="00A64073">
        <w:rPr>
          <w:lang w:eastAsia="ja-JP"/>
        </w:rPr>
        <w:t xml:space="preserve">extension length </w:t>
      </w:r>
      <w:r w:rsidR="006E1D8D" w:rsidRPr="00A64073">
        <w:rPr>
          <w:lang w:eastAsia="ja-JP"/>
        </w:rPr>
        <w:t>of</w:t>
      </w:r>
      <w:r w:rsidR="00497785" w:rsidRPr="00A64073">
        <w:rPr>
          <w:lang w:eastAsia="ja-JP"/>
        </w:rPr>
        <w:t xml:space="preserve"> the </w:t>
      </w:r>
      <w:r w:rsidR="006E1D8D" w:rsidRPr="00A64073">
        <w:rPr>
          <w:lang w:eastAsia="ja-JP"/>
        </w:rPr>
        <w:t xml:space="preserve">F-actin </w:t>
      </w:r>
      <w:r w:rsidR="007735B0" w:rsidRPr="00A64073">
        <w:rPr>
          <w:lang w:eastAsia="ja-JP"/>
        </w:rPr>
        <w:t>bundle</w:t>
      </w:r>
      <w:r w:rsidR="006E1D8D" w:rsidRPr="00A64073">
        <w:rPr>
          <w:lang w:eastAsia="ja-JP"/>
        </w:rPr>
        <w:t>. (</w:t>
      </w:r>
      <w:r w:rsidR="006E1D8D" w:rsidRPr="00A64073">
        <w:rPr>
          <w:b/>
          <w:lang w:eastAsia="ja-JP"/>
        </w:rPr>
        <w:t>F</w:t>
      </w:r>
      <w:r w:rsidR="006E1D8D" w:rsidRPr="00A64073">
        <w:rPr>
          <w:lang w:eastAsia="ja-JP"/>
        </w:rPr>
        <w:t xml:space="preserve">) </w:t>
      </w:r>
      <w:r w:rsidR="00497785" w:rsidRPr="00A64073">
        <w:rPr>
          <w:lang w:eastAsia="ja-JP"/>
        </w:rPr>
        <w:t>The a</w:t>
      </w:r>
      <w:r w:rsidR="006E1D8D" w:rsidRPr="00A64073">
        <w:rPr>
          <w:lang w:eastAsia="ja-JP"/>
        </w:rPr>
        <w:t xml:space="preserve">ctin polymerization rate </w:t>
      </w:r>
      <w:r w:rsidR="00B24EAD" w:rsidRPr="00A64073">
        <w:rPr>
          <w:lang w:eastAsia="ja-JP"/>
        </w:rPr>
        <w:t>is</w:t>
      </w:r>
      <w:r w:rsidR="006E1D8D" w:rsidRPr="00A64073">
        <w:rPr>
          <w:lang w:eastAsia="ja-JP"/>
        </w:rPr>
        <w:t xml:space="preserve"> calculated from the sum of </w:t>
      </w:r>
      <w:r w:rsidR="00497785" w:rsidRPr="00A64073">
        <w:rPr>
          <w:lang w:eastAsia="ja-JP"/>
        </w:rPr>
        <w:t xml:space="preserve">the </w:t>
      </w:r>
      <w:r w:rsidR="006E1D8D" w:rsidRPr="00A64073">
        <w:rPr>
          <w:lang w:eastAsia="ja-JP"/>
        </w:rPr>
        <w:t xml:space="preserve">F-actin flow velocity and </w:t>
      </w:r>
      <w:r w:rsidR="00497785" w:rsidRPr="00A64073">
        <w:rPr>
          <w:lang w:eastAsia="ja-JP"/>
        </w:rPr>
        <w:t xml:space="preserve">the </w:t>
      </w:r>
      <w:r w:rsidR="006E1D8D" w:rsidRPr="00A64073">
        <w:rPr>
          <w:lang w:eastAsia="ja-JP"/>
        </w:rPr>
        <w:t xml:space="preserve">extension rate. </w:t>
      </w:r>
      <w:r w:rsidR="00D5071B" w:rsidRPr="00A64073">
        <w:rPr>
          <w:lang w:eastAsia="ja-JP"/>
        </w:rPr>
        <w:t>Scale bars</w:t>
      </w:r>
      <w:r w:rsidR="00C83D63" w:rsidRPr="00A64073">
        <w:rPr>
          <w:lang w:eastAsia="ja-JP"/>
        </w:rPr>
        <w:t xml:space="preserve">: </w:t>
      </w:r>
      <w:r w:rsidR="00D5071B" w:rsidRPr="00A64073">
        <w:rPr>
          <w:lang w:eastAsia="ja-JP"/>
        </w:rPr>
        <w:t xml:space="preserve">1 </w:t>
      </w:r>
      <w:r w:rsidR="00C66A77">
        <w:rPr>
          <w:lang w:eastAsia="ja-JP"/>
        </w:rPr>
        <w:t>µ</w:t>
      </w:r>
      <w:r w:rsidR="00D5071B" w:rsidRPr="00A64073">
        <w:rPr>
          <w:lang w:eastAsia="ja-JP"/>
        </w:rPr>
        <w:t>m.</w:t>
      </w:r>
      <w:r w:rsidR="00BD21DF" w:rsidRPr="00A64073">
        <w:rPr>
          <w:lang w:eastAsia="ja-JP"/>
        </w:rPr>
        <w:t xml:space="preserve"> See also </w:t>
      </w:r>
      <w:r w:rsidR="00C201D7" w:rsidRPr="00A64073">
        <w:rPr>
          <w:b/>
          <w:lang w:eastAsia="ja-JP"/>
        </w:rPr>
        <w:t xml:space="preserve">Supplemental </w:t>
      </w:r>
      <w:r w:rsidR="00C83D63" w:rsidRPr="00A64073">
        <w:rPr>
          <w:b/>
          <w:lang w:eastAsia="ja-JP"/>
        </w:rPr>
        <w:t>F</w:t>
      </w:r>
      <w:r w:rsidR="00C201D7" w:rsidRPr="00A64073">
        <w:rPr>
          <w:b/>
          <w:lang w:eastAsia="ja-JP"/>
        </w:rPr>
        <w:t>ile</w:t>
      </w:r>
      <w:r w:rsidR="00BD21DF" w:rsidRPr="00A64073">
        <w:rPr>
          <w:b/>
          <w:lang w:eastAsia="ja-JP"/>
        </w:rPr>
        <w:t xml:space="preserve"> </w:t>
      </w:r>
      <w:r w:rsidR="002E429F" w:rsidRPr="00A64073">
        <w:rPr>
          <w:b/>
          <w:lang w:eastAsia="ja-JP"/>
        </w:rPr>
        <w:t>2</w:t>
      </w:r>
      <w:r w:rsidR="00BD21DF" w:rsidRPr="00A64073">
        <w:rPr>
          <w:lang w:eastAsia="ja-JP"/>
        </w:rPr>
        <w:t>.</w:t>
      </w:r>
      <w:r w:rsidR="002E429F" w:rsidRPr="00A64073">
        <w:rPr>
          <w:lang w:eastAsia="ja-JP"/>
        </w:rPr>
        <w:t xml:space="preserve"> </w:t>
      </w:r>
      <w:r w:rsidR="00497785" w:rsidRPr="00A64073">
        <w:rPr>
          <w:b/>
          <w:lang w:eastAsia="ja-JP"/>
        </w:rPr>
        <w:t>S</w:t>
      </w:r>
      <w:r w:rsidR="002E429F" w:rsidRPr="00A64073">
        <w:rPr>
          <w:b/>
          <w:lang w:eastAsia="ja-JP"/>
        </w:rPr>
        <w:t xml:space="preserve">upplemental </w:t>
      </w:r>
      <w:r w:rsidR="00C83D63" w:rsidRPr="00A64073">
        <w:rPr>
          <w:b/>
          <w:lang w:eastAsia="ja-JP"/>
        </w:rPr>
        <w:t>F</w:t>
      </w:r>
      <w:r w:rsidR="002E429F" w:rsidRPr="00A64073">
        <w:rPr>
          <w:b/>
          <w:lang w:eastAsia="ja-JP"/>
        </w:rPr>
        <w:t>ile 3</w:t>
      </w:r>
      <w:r w:rsidR="00497785" w:rsidRPr="00A64073">
        <w:rPr>
          <w:b/>
          <w:lang w:eastAsia="ja-JP"/>
        </w:rPr>
        <w:t xml:space="preserve"> </w:t>
      </w:r>
      <w:r w:rsidR="00497785" w:rsidRPr="00A64073">
        <w:rPr>
          <w:lang w:eastAsia="ja-JP"/>
        </w:rPr>
        <w:t>assists investigators to practice the methodology described above</w:t>
      </w:r>
      <w:r w:rsidR="002E429F" w:rsidRPr="00A64073">
        <w:rPr>
          <w:lang w:eastAsia="ja-JP"/>
        </w:rPr>
        <w:t>.</w:t>
      </w:r>
    </w:p>
    <w:p w14:paraId="3CD0A954" w14:textId="77777777" w:rsidR="004209E4" w:rsidRPr="00A64073" w:rsidRDefault="004209E4" w:rsidP="003865E3">
      <w:pPr>
        <w:rPr>
          <w:lang w:eastAsia="ja-JP"/>
        </w:rPr>
      </w:pPr>
    </w:p>
    <w:p w14:paraId="1B282C19" w14:textId="1AE0FFA8" w:rsidR="004E3D3A" w:rsidRPr="00A64073" w:rsidRDefault="004E3D3A" w:rsidP="003865E3">
      <w:pPr>
        <w:rPr>
          <w:lang w:eastAsia="ja-JP"/>
        </w:rPr>
      </w:pPr>
      <w:r w:rsidRPr="00A64073">
        <w:rPr>
          <w:b/>
          <w:lang w:eastAsia="ja-JP"/>
        </w:rPr>
        <w:t>Figure</w:t>
      </w:r>
      <w:r w:rsidR="00887FE1" w:rsidRPr="00A64073">
        <w:rPr>
          <w:b/>
          <w:lang w:eastAsia="ja-JP"/>
        </w:rPr>
        <w:t xml:space="preserve"> 4</w:t>
      </w:r>
      <w:r w:rsidR="009F516D" w:rsidRPr="00A64073">
        <w:rPr>
          <w:b/>
          <w:lang w:eastAsia="ja-JP"/>
        </w:rPr>
        <w:t xml:space="preserve">: </w:t>
      </w:r>
      <w:r w:rsidR="006E1D8D" w:rsidRPr="00A64073">
        <w:rPr>
          <w:b/>
          <w:lang w:eastAsia="ja-JP"/>
        </w:rPr>
        <w:t xml:space="preserve">Steps </w:t>
      </w:r>
      <w:r w:rsidR="00497785" w:rsidRPr="00A64073">
        <w:rPr>
          <w:b/>
          <w:lang w:eastAsia="ja-JP"/>
        </w:rPr>
        <w:t xml:space="preserve">for the </w:t>
      </w:r>
      <w:r w:rsidR="008A22EE" w:rsidRPr="00A64073">
        <w:rPr>
          <w:b/>
          <w:lang w:eastAsia="ja-JP"/>
        </w:rPr>
        <w:t>PAA gel</w:t>
      </w:r>
      <w:r w:rsidR="001B1C2A" w:rsidRPr="00A64073">
        <w:rPr>
          <w:b/>
          <w:lang w:eastAsia="ja-JP"/>
        </w:rPr>
        <w:t xml:space="preserve"> preparation</w:t>
      </w:r>
      <w:r w:rsidR="008A22EE" w:rsidRPr="00A64073">
        <w:rPr>
          <w:b/>
          <w:lang w:eastAsia="ja-JP"/>
        </w:rPr>
        <w:t>.</w:t>
      </w:r>
      <w:r w:rsidR="008A22EE" w:rsidRPr="00A64073">
        <w:rPr>
          <w:lang w:eastAsia="ja-JP"/>
        </w:rPr>
        <w:t xml:space="preserve"> Please see</w:t>
      </w:r>
      <w:r w:rsidR="00497785" w:rsidRPr="00A64073">
        <w:rPr>
          <w:lang w:eastAsia="ja-JP"/>
        </w:rPr>
        <w:t xml:space="preserve"> </w:t>
      </w:r>
      <w:r w:rsidR="00EB6770" w:rsidRPr="00A64073">
        <w:rPr>
          <w:lang w:eastAsia="ja-JP"/>
        </w:rPr>
        <w:t xml:space="preserve">step </w:t>
      </w:r>
      <w:r w:rsidR="00497785" w:rsidRPr="00A64073">
        <w:rPr>
          <w:lang w:eastAsia="ja-JP"/>
        </w:rPr>
        <w:t>7</w:t>
      </w:r>
      <w:r w:rsidR="00C920E4" w:rsidRPr="00A64073">
        <w:rPr>
          <w:lang w:eastAsia="ja-JP"/>
        </w:rPr>
        <w:t>.1</w:t>
      </w:r>
      <w:r w:rsidR="008A22EE" w:rsidRPr="00A64073">
        <w:rPr>
          <w:lang w:eastAsia="ja-JP"/>
        </w:rPr>
        <w:t xml:space="preserve"> for </w:t>
      </w:r>
      <w:r w:rsidR="00497785" w:rsidRPr="00A64073">
        <w:rPr>
          <w:lang w:eastAsia="ja-JP"/>
        </w:rPr>
        <w:t xml:space="preserve">a </w:t>
      </w:r>
      <w:r w:rsidR="008A22EE" w:rsidRPr="00A64073">
        <w:rPr>
          <w:lang w:eastAsia="ja-JP"/>
        </w:rPr>
        <w:t xml:space="preserve">detailed description. </w:t>
      </w:r>
    </w:p>
    <w:p w14:paraId="61FB609D" w14:textId="77777777" w:rsidR="004209E4" w:rsidRPr="00A64073" w:rsidRDefault="004209E4" w:rsidP="003865E3">
      <w:pPr>
        <w:rPr>
          <w:lang w:eastAsia="ja-JP"/>
        </w:rPr>
      </w:pPr>
    </w:p>
    <w:p w14:paraId="2567F7AB" w14:textId="1A0127D0" w:rsidR="004E3D3A" w:rsidRPr="00A64073" w:rsidRDefault="004E3D3A" w:rsidP="003865E3">
      <w:pPr>
        <w:rPr>
          <w:lang w:eastAsia="ja-JP"/>
        </w:rPr>
      </w:pPr>
      <w:r w:rsidRPr="00A64073">
        <w:rPr>
          <w:b/>
          <w:lang w:eastAsia="ja-JP"/>
        </w:rPr>
        <w:t>Figure</w:t>
      </w:r>
      <w:r w:rsidR="00887FE1" w:rsidRPr="00A64073">
        <w:rPr>
          <w:b/>
          <w:lang w:eastAsia="ja-JP"/>
        </w:rPr>
        <w:t xml:space="preserve"> 5</w:t>
      </w:r>
      <w:r w:rsidR="009F516D" w:rsidRPr="00A64073">
        <w:rPr>
          <w:b/>
          <w:lang w:eastAsia="ja-JP"/>
        </w:rPr>
        <w:t xml:space="preserve">: </w:t>
      </w:r>
      <w:r w:rsidR="00A11EBC" w:rsidRPr="00A64073">
        <w:rPr>
          <w:b/>
          <w:lang w:eastAsia="ja-JP"/>
        </w:rPr>
        <w:t>Determination of</w:t>
      </w:r>
      <w:r w:rsidR="002D7AF8" w:rsidRPr="00A64073">
        <w:rPr>
          <w:b/>
          <w:lang w:eastAsia="ja-JP"/>
        </w:rPr>
        <w:t xml:space="preserve"> PAA gel</w:t>
      </w:r>
      <w:r w:rsidR="00704222" w:rsidRPr="00A64073">
        <w:rPr>
          <w:b/>
          <w:lang w:eastAsia="ja-JP"/>
        </w:rPr>
        <w:t xml:space="preserve"> rigidity</w:t>
      </w:r>
      <w:r w:rsidR="002D7AF8" w:rsidRPr="00A64073">
        <w:rPr>
          <w:b/>
          <w:lang w:eastAsia="ja-JP"/>
        </w:rPr>
        <w:t>.</w:t>
      </w:r>
      <w:r w:rsidR="002D7AF8" w:rsidRPr="00A64073">
        <w:rPr>
          <w:lang w:eastAsia="ja-JP"/>
        </w:rPr>
        <w:t xml:space="preserve"> (</w:t>
      </w:r>
      <w:r w:rsidR="002D7AF8" w:rsidRPr="00A64073">
        <w:rPr>
          <w:b/>
          <w:lang w:eastAsia="ja-JP"/>
        </w:rPr>
        <w:t>A</w:t>
      </w:r>
      <w:r w:rsidR="002D7AF8" w:rsidRPr="00A64073">
        <w:rPr>
          <w:lang w:eastAsia="ja-JP"/>
        </w:rPr>
        <w:t xml:space="preserve">) </w:t>
      </w:r>
      <w:r w:rsidR="009644AD" w:rsidRPr="00A64073">
        <w:rPr>
          <w:lang w:eastAsia="ja-JP"/>
        </w:rPr>
        <w:t xml:space="preserve">A microsphere indentation method. </w:t>
      </w:r>
      <w:r w:rsidR="00BA19DF" w:rsidRPr="00A64073">
        <w:rPr>
          <w:lang w:eastAsia="ja-JP"/>
        </w:rPr>
        <w:t>When a</w:t>
      </w:r>
      <w:r w:rsidR="002D7AF8" w:rsidRPr="00A64073">
        <w:rPr>
          <w:lang w:eastAsia="ja-JP"/>
        </w:rPr>
        <w:t xml:space="preserve"> microsphere is placed on</w:t>
      </w:r>
      <w:r w:rsidR="00B24EAD" w:rsidRPr="00A64073">
        <w:rPr>
          <w:lang w:eastAsia="ja-JP"/>
        </w:rPr>
        <w:t xml:space="preserve"> a</w:t>
      </w:r>
      <w:r w:rsidR="002D7AF8" w:rsidRPr="00A64073">
        <w:rPr>
          <w:lang w:eastAsia="ja-JP"/>
        </w:rPr>
        <w:t xml:space="preserve"> fluorescent bead-embedded PAA gel,</w:t>
      </w:r>
      <w:r w:rsidR="00BA19DF" w:rsidRPr="00A64073">
        <w:rPr>
          <w:lang w:eastAsia="ja-JP"/>
        </w:rPr>
        <w:t xml:space="preserve"> </w:t>
      </w:r>
      <w:r w:rsidR="00C920E4" w:rsidRPr="00A64073">
        <w:rPr>
          <w:lang w:eastAsia="ja-JP"/>
        </w:rPr>
        <w:t xml:space="preserve">the weight of the microsphere </w:t>
      </w:r>
      <w:r w:rsidR="00C920E4" w:rsidRPr="00A64073">
        <w:rPr>
          <w:lang w:eastAsia="ja-JP"/>
        </w:rPr>
        <w:lastRenderedPageBreak/>
        <w:t>causes an indentation in the gel. The indentation depth is calculated by subtracting the z-positions of the PAA gel surface from the bottom of the microsphere</w:t>
      </w:r>
      <w:r w:rsidR="006E6FE9" w:rsidRPr="00A64073">
        <w:rPr>
          <w:lang w:eastAsia="ja-JP"/>
        </w:rPr>
        <w:t xml:space="preserve"> (</w:t>
      </w:r>
      <w:r w:rsidR="006E6FE9" w:rsidRPr="00A64073">
        <w:rPr>
          <w:b/>
          <w:lang w:eastAsia="ja-JP"/>
        </w:rPr>
        <w:t>B</w:t>
      </w:r>
      <w:r w:rsidR="00C920E4" w:rsidRPr="00A64073">
        <w:rPr>
          <w:lang w:eastAsia="ja-JP"/>
        </w:rPr>
        <w:t>,</w:t>
      </w:r>
      <w:r w:rsidR="006E6FE9" w:rsidRPr="00A64073">
        <w:rPr>
          <w:b/>
          <w:lang w:eastAsia="ja-JP"/>
        </w:rPr>
        <w:t>C</w:t>
      </w:r>
      <w:r w:rsidR="006E6FE9" w:rsidRPr="00A64073">
        <w:rPr>
          <w:lang w:eastAsia="ja-JP"/>
        </w:rPr>
        <w:t>)</w:t>
      </w:r>
      <w:r w:rsidR="002D7AF8" w:rsidRPr="00A64073">
        <w:rPr>
          <w:lang w:eastAsia="ja-JP"/>
        </w:rPr>
        <w:t xml:space="preserve"> </w:t>
      </w:r>
      <w:r w:rsidR="00C920E4" w:rsidRPr="00A64073">
        <w:rPr>
          <w:lang w:eastAsia="ja-JP"/>
        </w:rPr>
        <w:t>Fluorescence images of a PAA gel indented by a microsphere and containing fluorescent beads. A laser scanning confocal microscope was used to capture images of the gel surface (</w:t>
      </w:r>
      <w:r w:rsidR="00C920E4" w:rsidRPr="00A64073">
        <w:rPr>
          <w:b/>
          <w:lang w:eastAsia="ja-JP"/>
        </w:rPr>
        <w:t>B</w:t>
      </w:r>
      <w:r w:rsidR="00C920E4" w:rsidRPr="00A64073">
        <w:rPr>
          <w:lang w:eastAsia="ja-JP"/>
        </w:rPr>
        <w:t>) and the bottom of the microsphere (</w:t>
      </w:r>
      <w:r w:rsidR="00C920E4" w:rsidRPr="00A64073">
        <w:rPr>
          <w:b/>
          <w:lang w:eastAsia="ja-JP"/>
        </w:rPr>
        <w:t>C</w:t>
      </w:r>
      <w:r w:rsidR="00C920E4" w:rsidRPr="00A64073">
        <w:rPr>
          <w:lang w:eastAsia="ja-JP"/>
        </w:rPr>
        <w:t>). Signals from the fluorescing beads are not visible at the gel surface in the indented region (</w:t>
      </w:r>
      <w:r w:rsidR="00C920E4" w:rsidRPr="00A64073">
        <w:rPr>
          <w:b/>
          <w:lang w:eastAsia="ja-JP"/>
        </w:rPr>
        <w:t>B</w:t>
      </w:r>
      <w:r w:rsidR="00C920E4" w:rsidRPr="00A64073">
        <w:rPr>
          <w:lang w:eastAsia="ja-JP"/>
        </w:rPr>
        <w:t>, circle). They can, however, be observed at the bottom of the microsphere</w:t>
      </w:r>
      <w:r w:rsidR="005158BA" w:rsidRPr="00A64073">
        <w:rPr>
          <w:lang w:eastAsia="ja-JP"/>
        </w:rPr>
        <w:t>.</w:t>
      </w:r>
      <w:r w:rsidR="00BA19DF" w:rsidRPr="00A64073">
        <w:rPr>
          <w:lang w:eastAsia="ja-JP"/>
        </w:rPr>
        <w:t xml:space="preserve">  </w:t>
      </w:r>
      <w:r w:rsidR="00887FE1" w:rsidRPr="00A64073">
        <w:rPr>
          <w:lang w:eastAsia="ja-JP"/>
        </w:rPr>
        <w:t>Scale bars</w:t>
      </w:r>
      <w:r w:rsidR="005A552B" w:rsidRPr="00A64073">
        <w:rPr>
          <w:lang w:eastAsia="ja-JP"/>
        </w:rPr>
        <w:t xml:space="preserve">: </w:t>
      </w:r>
      <w:r w:rsidR="00887FE1" w:rsidRPr="00A64073">
        <w:rPr>
          <w:lang w:eastAsia="ja-JP"/>
        </w:rPr>
        <w:t xml:space="preserve">50 </w:t>
      </w:r>
      <w:r w:rsidR="00C66A77">
        <w:rPr>
          <w:lang w:eastAsia="ja-JP"/>
        </w:rPr>
        <w:t>µ</w:t>
      </w:r>
      <w:r w:rsidR="00887FE1" w:rsidRPr="00A64073">
        <w:rPr>
          <w:lang w:eastAsia="ja-JP"/>
        </w:rPr>
        <w:t>m.</w:t>
      </w:r>
    </w:p>
    <w:p w14:paraId="2BBC8F50" w14:textId="77777777" w:rsidR="004209E4" w:rsidRPr="00A64073" w:rsidRDefault="004209E4" w:rsidP="003865E3">
      <w:pPr>
        <w:rPr>
          <w:lang w:eastAsia="ja-JP"/>
        </w:rPr>
      </w:pPr>
    </w:p>
    <w:p w14:paraId="4FD931A8" w14:textId="5E48EB15" w:rsidR="004E3D3A" w:rsidRPr="00A64073" w:rsidRDefault="004E3D3A" w:rsidP="00CD6447">
      <w:pPr>
        <w:widowControl/>
        <w:rPr>
          <w:rFonts w:eastAsia="MS PGothic"/>
          <w:lang w:eastAsia="ja-JP"/>
        </w:rPr>
      </w:pPr>
      <w:r w:rsidRPr="00A64073">
        <w:rPr>
          <w:b/>
          <w:lang w:eastAsia="ja-JP"/>
        </w:rPr>
        <w:t>Figure</w:t>
      </w:r>
      <w:r w:rsidR="00887FE1" w:rsidRPr="00A64073">
        <w:rPr>
          <w:b/>
          <w:lang w:eastAsia="ja-JP"/>
        </w:rPr>
        <w:t xml:space="preserve"> 6</w:t>
      </w:r>
      <w:r w:rsidR="009F516D" w:rsidRPr="00A64073">
        <w:rPr>
          <w:b/>
          <w:lang w:eastAsia="ja-JP"/>
        </w:rPr>
        <w:t xml:space="preserve">: </w:t>
      </w:r>
      <w:r w:rsidR="00EB5E42" w:rsidRPr="00A64073">
        <w:rPr>
          <w:b/>
          <w:lang w:eastAsia="ja-JP"/>
        </w:rPr>
        <w:t>Force mapping of a</w:t>
      </w:r>
      <w:r w:rsidR="00DD0288" w:rsidRPr="00A64073">
        <w:rPr>
          <w:b/>
          <w:lang w:eastAsia="ja-JP"/>
        </w:rPr>
        <w:t xml:space="preserve"> ne</w:t>
      </w:r>
      <w:r w:rsidR="00C920E4" w:rsidRPr="00A64073">
        <w:rPr>
          <w:b/>
          <w:lang w:eastAsia="ja-JP"/>
        </w:rPr>
        <w:t>uronal</w:t>
      </w:r>
      <w:r w:rsidR="000345C3" w:rsidRPr="00A64073">
        <w:rPr>
          <w:b/>
          <w:lang w:eastAsia="ja-JP"/>
        </w:rPr>
        <w:t xml:space="preserve"> growth cone.</w:t>
      </w:r>
      <w:r w:rsidR="000345C3" w:rsidRPr="00A64073">
        <w:rPr>
          <w:lang w:eastAsia="ja-JP"/>
        </w:rPr>
        <w:t xml:space="preserve"> (</w:t>
      </w:r>
      <w:r w:rsidR="000345C3" w:rsidRPr="00A64073">
        <w:rPr>
          <w:b/>
          <w:lang w:eastAsia="ja-JP"/>
        </w:rPr>
        <w:t>A</w:t>
      </w:r>
      <w:r w:rsidR="00C920E4" w:rsidRPr="00A64073">
        <w:rPr>
          <w:b/>
          <w:lang w:eastAsia="ja-JP"/>
        </w:rPr>
        <w:t>–C</w:t>
      </w:r>
      <w:r w:rsidR="00C920E4" w:rsidRPr="00A64073">
        <w:rPr>
          <w:lang w:eastAsia="ja-JP"/>
        </w:rPr>
        <w:t>) Fluorescence images of beads embedded in a PAA gel and a neural growth cone visualized with EGFP. Following the acquisition of time-lapse images (</w:t>
      </w:r>
      <w:r w:rsidR="00C920E4" w:rsidRPr="00A64073">
        <w:rPr>
          <w:b/>
          <w:lang w:eastAsia="ja-JP"/>
        </w:rPr>
        <w:t>A</w:t>
      </w:r>
      <w:r w:rsidR="00C920E4" w:rsidRPr="00A64073">
        <w:rPr>
          <w:lang w:eastAsia="ja-JP"/>
        </w:rPr>
        <w:t xml:space="preserve">), the neuron was released from the </w:t>
      </w:r>
      <w:r w:rsidR="00CD6447" w:rsidRPr="00A64073">
        <w:rPr>
          <w:lang w:eastAsia="ja-JP"/>
        </w:rPr>
        <w:t xml:space="preserve">gel substrate </w:t>
      </w:r>
      <w:r w:rsidR="00C920E4" w:rsidRPr="00A64073">
        <w:rPr>
          <w:lang w:eastAsia="ja-JP"/>
        </w:rPr>
        <w:t xml:space="preserve">by </w:t>
      </w:r>
      <w:r w:rsidR="00CD6447" w:rsidRPr="00A64073">
        <w:rPr>
          <w:lang w:eastAsia="ja-JP"/>
        </w:rPr>
        <w:t xml:space="preserve">applying </w:t>
      </w:r>
      <w:r w:rsidR="00C920E4" w:rsidRPr="00A64073">
        <w:rPr>
          <w:lang w:eastAsia="ja-JP"/>
        </w:rPr>
        <w:t>SDS solution, and an image of the beads in the unstrained substrate was captured (</w:t>
      </w:r>
      <w:r w:rsidR="00C920E4" w:rsidRPr="00A64073">
        <w:rPr>
          <w:b/>
          <w:lang w:eastAsia="ja-JP"/>
        </w:rPr>
        <w:t>B</w:t>
      </w:r>
      <w:r w:rsidR="00C920E4" w:rsidRPr="00A64073">
        <w:rPr>
          <w:lang w:eastAsia="ja-JP"/>
        </w:rPr>
        <w:t xml:space="preserve">). </w:t>
      </w:r>
      <w:r w:rsidR="006B4498" w:rsidRPr="00A64073">
        <w:rPr>
          <w:lang w:eastAsia="ja-JP"/>
        </w:rPr>
        <w:t>(</w:t>
      </w:r>
      <w:r w:rsidR="006B4498" w:rsidRPr="00A64073">
        <w:rPr>
          <w:b/>
          <w:lang w:eastAsia="ja-JP"/>
        </w:rPr>
        <w:t>C</w:t>
      </w:r>
      <w:r w:rsidR="006B4498" w:rsidRPr="00A64073">
        <w:rPr>
          <w:lang w:eastAsia="ja-JP"/>
        </w:rPr>
        <w:t xml:space="preserve">) </w:t>
      </w:r>
      <w:r w:rsidR="00C920E4" w:rsidRPr="00A64073">
        <w:rPr>
          <w:lang w:eastAsia="ja-JP"/>
        </w:rPr>
        <w:t xml:space="preserve">The image of the beads in the unstrained substrate shows the beads in their original (green) and displaced (red) positions. The EGFP signal of the growth cone is shown in blue. Kymographs (right) show the movements of beads at 3 s intervals for a duration of 147 s, indicated by the arrows in boxed areas 1 and 2. The bead in area 2 is a reference bead. </w:t>
      </w:r>
      <w:r w:rsidR="00887FE1" w:rsidRPr="00A64073">
        <w:rPr>
          <w:lang w:eastAsia="ja-JP"/>
        </w:rPr>
        <w:t>Scale bars</w:t>
      </w:r>
      <w:r w:rsidR="00C83D63" w:rsidRPr="00A64073">
        <w:rPr>
          <w:lang w:eastAsia="ja-JP"/>
        </w:rPr>
        <w:t xml:space="preserve">: </w:t>
      </w:r>
      <w:r w:rsidR="00887FE1" w:rsidRPr="00A64073">
        <w:rPr>
          <w:lang w:eastAsia="ja-JP"/>
        </w:rPr>
        <w:t xml:space="preserve">2 </w:t>
      </w:r>
      <w:r w:rsidR="00C66A77">
        <w:rPr>
          <w:lang w:eastAsia="ja-JP"/>
        </w:rPr>
        <w:t>µ</w:t>
      </w:r>
      <w:r w:rsidR="00887FE1" w:rsidRPr="00A64073">
        <w:rPr>
          <w:lang w:eastAsia="ja-JP"/>
        </w:rPr>
        <w:t>m for (</w:t>
      </w:r>
      <w:r w:rsidR="00887FE1" w:rsidRPr="00A64073">
        <w:rPr>
          <w:b/>
          <w:lang w:eastAsia="ja-JP"/>
        </w:rPr>
        <w:t>A</w:t>
      </w:r>
      <w:r w:rsidR="00887FE1" w:rsidRPr="00A64073">
        <w:rPr>
          <w:lang w:eastAsia="ja-JP"/>
        </w:rPr>
        <w:t>)</w:t>
      </w:r>
      <w:r w:rsidR="00B24EAD" w:rsidRPr="00A64073">
        <w:rPr>
          <w:lang w:eastAsia="ja-JP"/>
        </w:rPr>
        <w:t>, (</w:t>
      </w:r>
      <w:r w:rsidR="00B24EAD" w:rsidRPr="00A64073">
        <w:rPr>
          <w:b/>
          <w:lang w:eastAsia="ja-JP"/>
        </w:rPr>
        <w:t>B</w:t>
      </w:r>
      <w:r w:rsidR="00B24EAD" w:rsidRPr="00A64073">
        <w:rPr>
          <w:lang w:eastAsia="ja-JP"/>
        </w:rPr>
        <w:t xml:space="preserve">) and </w:t>
      </w:r>
      <w:r w:rsidR="00887FE1" w:rsidRPr="00A64073">
        <w:rPr>
          <w:lang w:eastAsia="ja-JP"/>
        </w:rPr>
        <w:t>(</w:t>
      </w:r>
      <w:r w:rsidR="00887FE1" w:rsidRPr="00A64073">
        <w:rPr>
          <w:b/>
          <w:lang w:eastAsia="ja-JP"/>
        </w:rPr>
        <w:t>C</w:t>
      </w:r>
      <w:r w:rsidR="00887FE1" w:rsidRPr="00A64073">
        <w:rPr>
          <w:lang w:eastAsia="ja-JP"/>
        </w:rPr>
        <w:t xml:space="preserve">, left), and 1 </w:t>
      </w:r>
      <w:r w:rsidR="00C66A77">
        <w:rPr>
          <w:lang w:eastAsia="ja-JP"/>
        </w:rPr>
        <w:t>µ</w:t>
      </w:r>
      <w:r w:rsidR="00887FE1" w:rsidRPr="00A64073">
        <w:rPr>
          <w:lang w:eastAsia="ja-JP"/>
        </w:rPr>
        <w:t>m for (</w:t>
      </w:r>
      <w:r w:rsidR="00887FE1" w:rsidRPr="00A64073">
        <w:rPr>
          <w:b/>
          <w:lang w:eastAsia="ja-JP"/>
        </w:rPr>
        <w:t>C</w:t>
      </w:r>
      <w:r w:rsidR="00887FE1" w:rsidRPr="00A64073">
        <w:rPr>
          <w:lang w:eastAsia="ja-JP"/>
        </w:rPr>
        <w:t>, middle).</w:t>
      </w:r>
      <w:r w:rsidR="007735B0" w:rsidRPr="00A64073">
        <w:rPr>
          <w:lang w:eastAsia="ja-JP"/>
        </w:rPr>
        <w:t xml:space="preserve"> See also </w:t>
      </w:r>
      <w:r w:rsidR="00C201D7" w:rsidRPr="00A64073">
        <w:rPr>
          <w:b/>
          <w:lang w:eastAsia="ja-JP"/>
        </w:rPr>
        <w:t xml:space="preserve">Supplemental </w:t>
      </w:r>
      <w:r w:rsidR="00C83D63" w:rsidRPr="00A64073">
        <w:rPr>
          <w:b/>
          <w:lang w:eastAsia="ja-JP"/>
        </w:rPr>
        <w:t>F</w:t>
      </w:r>
      <w:r w:rsidR="00C201D7" w:rsidRPr="00A64073">
        <w:rPr>
          <w:b/>
          <w:lang w:eastAsia="ja-JP"/>
        </w:rPr>
        <w:t>ile</w:t>
      </w:r>
      <w:r w:rsidR="007735B0" w:rsidRPr="00A64073">
        <w:rPr>
          <w:b/>
          <w:lang w:eastAsia="ja-JP"/>
        </w:rPr>
        <w:t xml:space="preserve"> </w:t>
      </w:r>
      <w:r w:rsidR="002E429F" w:rsidRPr="00A64073">
        <w:rPr>
          <w:b/>
          <w:lang w:eastAsia="ja-JP"/>
        </w:rPr>
        <w:t>4</w:t>
      </w:r>
      <w:r w:rsidR="007735B0" w:rsidRPr="00A64073">
        <w:rPr>
          <w:lang w:eastAsia="ja-JP"/>
        </w:rPr>
        <w:t>.</w:t>
      </w:r>
    </w:p>
    <w:p w14:paraId="6CED9173" w14:textId="77777777" w:rsidR="004209E4" w:rsidRPr="00A64073" w:rsidRDefault="004209E4" w:rsidP="003865E3">
      <w:pPr>
        <w:rPr>
          <w:lang w:eastAsia="ja-JP"/>
        </w:rPr>
      </w:pPr>
    </w:p>
    <w:p w14:paraId="73A4E52F" w14:textId="4F3E5502" w:rsidR="0080563E" w:rsidRPr="00A64073" w:rsidRDefault="0080563E" w:rsidP="0080563E">
      <w:pPr>
        <w:rPr>
          <w:lang w:eastAsia="ja-JP"/>
        </w:rPr>
      </w:pPr>
      <w:r w:rsidRPr="00A64073">
        <w:rPr>
          <w:b/>
          <w:lang w:eastAsia="ja-JP"/>
        </w:rPr>
        <w:t>Figure 7</w:t>
      </w:r>
      <w:r w:rsidR="009F516D" w:rsidRPr="00A64073">
        <w:rPr>
          <w:b/>
          <w:lang w:eastAsia="ja-JP"/>
        </w:rPr>
        <w:t xml:space="preserve">: </w:t>
      </w:r>
      <w:r w:rsidR="003275D5" w:rsidRPr="00A64073">
        <w:rPr>
          <w:b/>
          <w:lang w:eastAsia="ja-JP"/>
        </w:rPr>
        <w:t>S</w:t>
      </w:r>
      <w:r w:rsidRPr="00A64073">
        <w:rPr>
          <w:b/>
          <w:lang w:eastAsia="ja-JP"/>
        </w:rPr>
        <w:t>teps for</w:t>
      </w:r>
      <w:r w:rsidR="00CD6447" w:rsidRPr="00A64073">
        <w:rPr>
          <w:b/>
          <w:lang w:eastAsia="ja-JP"/>
        </w:rPr>
        <w:t xml:space="preserve"> the</w:t>
      </w:r>
      <w:r w:rsidRPr="00A64073">
        <w:rPr>
          <w:b/>
          <w:lang w:eastAsia="ja-JP"/>
        </w:rPr>
        <w:t xml:space="preserve"> </w:t>
      </w:r>
      <w:r w:rsidR="00EB0A16" w:rsidRPr="00A64073">
        <w:rPr>
          <w:b/>
          <w:lang w:eastAsia="ja-JP"/>
        </w:rPr>
        <w:t xml:space="preserve">correcting </w:t>
      </w:r>
      <w:bookmarkStart w:id="11" w:name="_Hlk83825194"/>
      <w:r w:rsidR="00C76243" w:rsidRPr="00A64073">
        <w:rPr>
          <w:b/>
        </w:rPr>
        <w:t>x–y</w:t>
      </w:r>
      <w:r w:rsidR="00EB0A16" w:rsidRPr="00A64073">
        <w:rPr>
          <w:b/>
          <w:lang w:eastAsia="ja-JP"/>
        </w:rPr>
        <w:t xml:space="preserve"> position</w:t>
      </w:r>
      <w:bookmarkEnd w:id="11"/>
      <w:r w:rsidR="00EB0A16" w:rsidRPr="00A64073">
        <w:rPr>
          <w:b/>
          <w:lang w:eastAsia="ja-JP"/>
        </w:rPr>
        <w:t xml:space="preserve"> </w:t>
      </w:r>
      <w:r w:rsidR="00CD6447" w:rsidRPr="00A64073">
        <w:rPr>
          <w:b/>
          <w:lang w:eastAsia="ja-JP"/>
        </w:rPr>
        <w:t>of</w:t>
      </w:r>
      <w:r w:rsidR="00EB0A16" w:rsidRPr="00A64073">
        <w:rPr>
          <w:b/>
          <w:lang w:eastAsia="ja-JP"/>
        </w:rPr>
        <w:t xml:space="preserve"> the bead image in</w:t>
      </w:r>
      <w:r w:rsidR="00CD6447" w:rsidRPr="00A64073">
        <w:rPr>
          <w:b/>
          <w:lang w:eastAsia="ja-JP"/>
        </w:rPr>
        <w:t xml:space="preserve"> </w:t>
      </w:r>
      <w:r w:rsidR="00EB0A16" w:rsidRPr="00A64073">
        <w:rPr>
          <w:b/>
          <w:lang w:eastAsia="ja-JP"/>
        </w:rPr>
        <w:t>unstrained substrate using</w:t>
      </w:r>
      <w:r w:rsidRPr="00A64073">
        <w:rPr>
          <w:b/>
          <w:lang w:eastAsia="ja-JP"/>
        </w:rPr>
        <w:t xml:space="preserve"> Fiji.</w:t>
      </w:r>
      <w:r w:rsidRPr="00A64073">
        <w:rPr>
          <w:lang w:eastAsia="ja-JP"/>
        </w:rPr>
        <w:t xml:space="preserve"> (</w:t>
      </w:r>
      <w:r w:rsidRPr="00A64073">
        <w:rPr>
          <w:b/>
          <w:lang w:eastAsia="ja-JP"/>
        </w:rPr>
        <w:t>A</w:t>
      </w:r>
      <w:r w:rsidR="00412B0D" w:rsidRPr="00A64073">
        <w:rPr>
          <w:lang w:eastAsia="ja-JP"/>
        </w:rPr>
        <w:t xml:space="preserve">) Concatenate </w:t>
      </w:r>
      <w:r w:rsidR="00EB0A16" w:rsidRPr="00A64073">
        <w:rPr>
          <w:lang w:eastAsia="ja-JP"/>
        </w:rPr>
        <w:t>the bead image</w:t>
      </w:r>
      <w:r w:rsidR="00CD6447" w:rsidRPr="00A64073">
        <w:rPr>
          <w:lang w:eastAsia="ja-JP"/>
        </w:rPr>
        <w:t xml:space="preserve"> in unstrained substrate</w:t>
      </w:r>
      <w:r w:rsidR="00EB0A16" w:rsidRPr="00A64073">
        <w:rPr>
          <w:lang w:eastAsia="ja-JP"/>
        </w:rPr>
        <w:t xml:space="preserve"> </w:t>
      </w:r>
      <w:r w:rsidR="00412B0D" w:rsidRPr="00A64073">
        <w:rPr>
          <w:lang w:eastAsia="ja-JP"/>
        </w:rPr>
        <w:t>with</w:t>
      </w:r>
      <w:r w:rsidR="00EB0A16" w:rsidRPr="00A64073">
        <w:rPr>
          <w:lang w:eastAsia="ja-JP"/>
        </w:rPr>
        <w:t xml:space="preserve"> the time-lapse stack image of fluorescent beads</w:t>
      </w:r>
      <w:r w:rsidRPr="00A64073">
        <w:rPr>
          <w:lang w:eastAsia="ja-JP"/>
        </w:rPr>
        <w:t xml:space="preserve">. </w:t>
      </w:r>
      <w:r w:rsidR="00A568B4" w:rsidRPr="00A64073">
        <w:rPr>
          <w:lang w:eastAsia="ja-JP"/>
        </w:rPr>
        <w:t>(</w:t>
      </w:r>
      <w:r w:rsidRPr="00A64073">
        <w:rPr>
          <w:lang w:eastAsia="ja-JP"/>
        </w:rPr>
        <w:t>1)</w:t>
      </w:r>
      <w:r w:rsidR="003331F4" w:rsidRPr="00A64073">
        <w:rPr>
          <w:lang w:eastAsia="ja-JP"/>
        </w:rPr>
        <w:t xml:space="preserve"> Select </w:t>
      </w:r>
      <w:r w:rsidR="003331F4" w:rsidRPr="00A64073">
        <w:rPr>
          <w:b/>
          <w:lang w:eastAsia="ja-JP"/>
        </w:rPr>
        <w:t>Image</w:t>
      </w:r>
      <w:r w:rsidR="00CD6447" w:rsidRPr="00A64073">
        <w:rPr>
          <w:b/>
          <w:lang w:eastAsia="ja-JP"/>
        </w:rPr>
        <w:t xml:space="preserve"> </w:t>
      </w:r>
      <w:r w:rsidR="003331F4" w:rsidRPr="00A64073">
        <w:rPr>
          <w:bCs/>
          <w:lang w:eastAsia="ja-JP"/>
        </w:rPr>
        <w:t>&gt;</w:t>
      </w:r>
      <w:r w:rsidR="00CD6447" w:rsidRPr="00A64073">
        <w:rPr>
          <w:b/>
          <w:lang w:eastAsia="ja-JP"/>
        </w:rPr>
        <w:t xml:space="preserve"> </w:t>
      </w:r>
      <w:r w:rsidR="003331F4" w:rsidRPr="00A64073">
        <w:rPr>
          <w:b/>
          <w:lang w:eastAsia="ja-JP"/>
        </w:rPr>
        <w:t>Stacks</w:t>
      </w:r>
      <w:r w:rsidR="00CD6447" w:rsidRPr="00A64073">
        <w:rPr>
          <w:bCs/>
          <w:lang w:eastAsia="ja-JP"/>
        </w:rPr>
        <w:t xml:space="preserve"> </w:t>
      </w:r>
      <w:r w:rsidR="003331F4" w:rsidRPr="00A64073">
        <w:rPr>
          <w:bCs/>
          <w:lang w:eastAsia="ja-JP"/>
        </w:rPr>
        <w:t>&gt;</w:t>
      </w:r>
      <w:r w:rsidR="00CD6447" w:rsidRPr="00A64073">
        <w:rPr>
          <w:b/>
          <w:lang w:eastAsia="ja-JP"/>
        </w:rPr>
        <w:t xml:space="preserve"> </w:t>
      </w:r>
      <w:r w:rsidR="003331F4" w:rsidRPr="00A64073">
        <w:rPr>
          <w:b/>
          <w:lang w:eastAsia="ja-JP"/>
        </w:rPr>
        <w:t>Tools</w:t>
      </w:r>
      <w:r w:rsidR="00CD6447" w:rsidRPr="00A64073">
        <w:rPr>
          <w:b/>
          <w:lang w:eastAsia="ja-JP"/>
        </w:rPr>
        <w:t xml:space="preserve"> </w:t>
      </w:r>
      <w:r w:rsidR="003331F4" w:rsidRPr="00A64073">
        <w:rPr>
          <w:bCs/>
          <w:lang w:eastAsia="ja-JP"/>
        </w:rPr>
        <w:t>&gt;</w:t>
      </w:r>
      <w:r w:rsidR="00CD6447" w:rsidRPr="00A64073">
        <w:rPr>
          <w:b/>
          <w:lang w:eastAsia="ja-JP"/>
        </w:rPr>
        <w:t xml:space="preserve"> </w:t>
      </w:r>
      <w:r w:rsidR="003331F4" w:rsidRPr="00A64073">
        <w:rPr>
          <w:b/>
          <w:lang w:eastAsia="ja-JP"/>
        </w:rPr>
        <w:t>Concatenate</w:t>
      </w:r>
      <w:r w:rsidR="003331F4" w:rsidRPr="00A64073">
        <w:rPr>
          <w:lang w:eastAsia="ja-JP"/>
        </w:rPr>
        <w:t>.</w:t>
      </w:r>
      <w:r w:rsidRPr="00A64073">
        <w:rPr>
          <w:lang w:eastAsia="ja-JP"/>
        </w:rPr>
        <w:t xml:space="preserve"> </w:t>
      </w:r>
      <w:r w:rsidR="00A568B4" w:rsidRPr="00A64073">
        <w:rPr>
          <w:lang w:eastAsia="ja-JP"/>
        </w:rPr>
        <w:t>(</w:t>
      </w:r>
      <w:r w:rsidRPr="00A64073">
        <w:rPr>
          <w:lang w:eastAsia="ja-JP"/>
        </w:rPr>
        <w:t xml:space="preserve">2) </w:t>
      </w:r>
      <w:r w:rsidR="00412B0D" w:rsidRPr="00A64073">
        <w:rPr>
          <w:lang w:eastAsia="ja-JP"/>
        </w:rPr>
        <w:t>Select the beads image in unstrained substrate and the time-lapse stack image of fluorescent beads</w:t>
      </w:r>
      <w:r w:rsidR="00CD6447" w:rsidRPr="00A64073">
        <w:rPr>
          <w:lang w:eastAsia="ja-JP"/>
        </w:rPr>
        <w:t xml:space="preserve"> in </w:t>
      </w:r>
      <w:r w:rsidR="00CD6447" w:rsidRPr="00A64073">
        <w:rPr>
          <w:b/>
          <w:lang w:eastAsia="ja-JP"/>
        </w:rPr>
        <w:t>Image1</w:t>
      </w:r>
      <w:r w:rsidR="00CD6447" w:rsidRPr="00A64073">
        <w:rPr>
          <w:lang w:eastAsia="ja-JP"/>
        </w:rPr>
        <w:t xml:space="preserve"> and </w:t>
      </w:r>
      <w:r w:rsidR="00CD6447" w:rsidRPr="00A64073">
        <w:rPr>
          <w:b/>
          <w:lang w:eastAsia="ja-JP"/>
        </w:rPr>
        <w:t>Image2</w:t>
      </w:r>
      <w:r w:rsidR="00CD6447" w:rsidRPr="00A64073">
        <w:t xml:space="preserve">, respectively. Click </w:t>
      </w:r>
      <w:r w:rsidR="00CD6447" w:rsidRPr="00A64073">
        <w:rPr>
          <w:b/>
        </w:rPr>
        <w:t>OK</w:t>
      </w:r>
      <w:r w:rsidR="00CD6447" w:rsidRPr="00A64073">
        <w:t>.</w:t>
      </w:r>
      <w:r w:rsidR="00CD6447" w:rsidRPr="00A64073">
        <w:rPr>
          <w:lang w:eastAsia="ja-JP"/>
        </w:rPr>
        <w:t xml:space="preserve"> </w:t>
      </w:r>
      <w:r w:rsidR="00A568B4" w:rsidRPr="00A64073">
        <w:rPr>
          <w:lang w:eastAsia="ja-JP"/>
        </w:rPr>
        <w:t>(</w:t>
      </w:r>
      <w:r w:rsidR="00CD6447" w:rsidRPr="00A64073">
        <w:rPr>
          <w:lang w:eastAsia="ja-JP"/>
        </w:rPr>
        <w:t xml:space="preserve">3) The bead image in the unstrained substrate is added to the time-lapse </w:t>
      </w:r>
      <w:r w:rsidR="00412B0D" w:rsidRPr="00A64073">
        <w:rPr>
          <w:lang w:eastAsia="ja-JP"/>
        </w:rPr>
        <w:t>stack image</w:t>
      </w:r>
      <w:r w:rsidR="00CD6447" w:rsidRPr="00A64073">
        <w:rPr>
          <w:lang w:eastAsia="ja-JP"/>
        </w:rPr>
        <w:t>. (</w:t>
      </w:r>
      <w:r w:rsidR="00CD6447" w:rsidRPr="00A64073">
        <w:rPr>
          <w:b/>
          <w:lang w:eastAsia="ja-JP"/>
        </w:rPr>
        <w:t>B</w:t>
      </w:r>
      <w:r w:rsidR="00CD6447" w:rsidRPr="00A64073">
        <w:rPr>
          <w:lang w:eastAsia="ja-JP"/>
        </w:rPr>
        <w:t xml:space="preserve">) Correct the x–y position of the fluorescent bead image. </w:t>
      </w:r>
      <w:r w:rsidR="00A568B4" w:rsidRPr="00A64073">
        <w:rPr>
          <w:lang w:eastAsia="ja-JP"/>
        </w:rPr>
        <w:t>(</w:t>
      </w:r>
      <w:r w:rsidR="00CD6447" w:rsidRPr="00A64073">
        <w:rPr>
          <w:lang w:eastAsia="ja-JP"/>
        </w:rPr>
        <w:t xml:space="preserve">1) Use the scroll bar (red frame) to select the second frame </w:t>
      </w:r>
      <w:r w:rsidR="003275D5" w:rsidRPr="00A64073">
        <w:rPr>
          <w:lang w:eastAsia="ja-JP"/>
        </w:rPr>
        <w:t xml:space="preserve">(red arrow) </w:t>
      </w:r>
      <w:r w:rsidR="00CD6447" w:rsidRPr="00A64073">
        <w:rPr>
          <w:lang w:eastAsia="ja-JP"/>
        </w:rPr>
        <w:t xml:space="preserve">in the image stack. </w:t>
      </w:r>
      <w:r w:rsidR="00A568B4" w:rsidRPr="00A64073">
        <w:rPr>
          <w:lang w:eastAsia="ja-JP"/>
        </w:rPr>
        <w:t>(</w:t>
      </w:r>
      <w:r w:rsidR="00CD6447" w:rsidRPr="00A64073">
        <w:rPr>
          <w:lang w:eastAsia="ja-JP"/>
        </w:rPr>
        <w:t xml:space="preserve">2) Select </w:t>
      </w:r>
      <w:r w:rsidR="00CD6447" w:rsidRPr="00A64073">
        <w:rPr>
          <w:b/>
          <w:lang w:eastAsia="ja-JP"/>
        </w:rPr>
        <w:t xml:space="preserve">Plugins </w:t>
      </w:r>
      <w:r w:rsidR="00CD6447" w:rsidRPr="00A64073">
        <w:rPr>
          <w:bCs/>
          <w:lang w:eastAsia="ja-JP"/>
        </w:rPr>
        <w:t>&gt;</w:t>
      </w:r>
      <w:r w:rsidR="00CD6447" w:rsidRPr="00A64073">
        <w:rPr>
          <w:b/>
          <w:lang w:eastAsia="ja-JP"/>
        </w:rPr>
        <w:t xml:space="preserve"> </w:t>
      </w:r>
      <w:proofErr w:type="spellStart"/>
      <w:r w:rsidR="00CD6447" w:rsidRPr="00A64073">
        <w:rPr>
          <w:b/>
          <w:lang w:eastAsia="ja-JP"/>
        </w:rPr>
        <w:t>StackReg</w:t>
      </w:r>
      <w:proofErr w:type="spellEnd"/>
      <w:r w:rsidR="00CD6447" w:rsidRPr="00A64073">
        <w:rPr>
          <w:lang w:eastAsia="ja-JP"/>
        </w:rPr>
        <w:t xml:space="preserve">. </w:t>
      </w:r>
      <w:r w:rsidR="00A568B4" w:rsidRPr="00A64073">
        <w:rPr>
          <w:lang w:eastAsia="ja-JP"/>
        </w:rPr>
        <w:t>(</w:t>
      </w:r>
      <w:r w:rsidR="00CD6447" w:rsidRPr="00A64073">
        <w:rPr>
          <w:lang w:eastAsia="ja-JP"/>
        </w:rPr>
        <w:t xml:space="preserve">3) Select </w:t>
      </w:r>
      <w:r w:rsidR="00CD6447" w:rsidRPr="00A64073">
        <w:rPr>
          <w:b/>
          <w:lang w:eastAsia="ja-JP"/>
        </w:rPr>
        <w:t>Rigid Body</w:t>
      </w:r>
      <w:r w:rsidR="00CD6447" w:rsidRPr="00A64073">
        <w:rPr>
          <w:lang w:eastAsia="ja-JP"/>
        </w:rPr>
        <w:t xml:space="preserve"> from the drop-down list (red frame) and click</w:t>
      </w:r>
      <w:r w:rsidR="00A568B4" w:rsidRPr="00A64073">
        <w:rPr>
          <w:lang w:eastAsia="ja-JP"/>
        </w:rPr>
        <w:t xml:space="preserve"> on</w:t>
      </w:r>
      <w:r w:rsidR="00CD6447" w:rsidRPr="00A64073">
        <w:rPr>
          <w:lang w:eastAsia="ja-JP"/>
        </w:rPr>
        <w:t xml:space="preserve"> </w:t>
      </w:r>
      <w:r w:rsidR="00CD6447" w:rsidRPr="00A64073">
        <w:rPr>
          <w:b/>
          <w:lang w:eastAsia="ja-JP"/>
        </w:rPr>
        <w:t>OK</w:t>
      </w:r>
      <w:r w:rsidR="00CD6447" w:rsidRPr="00A64073">
        <w:rPr>
          <w:lang w:eastAsia="ja-JP"/>
        </w:rPr>
        <w:t>. The correction of the x–y position will begin. (</w:t>
      </w:r>
      <w:r w:rsidR="00CD6447" w:rsidRPr="00A64073">
        <w:rPr>
          <w:b/>
          <w:lang w:eastAsia="ja-JP"/>
        </w:rPr>
        <w:t>C</w:t>
      </w:r>
      <w:r w:rsidR="00CD6447" w:rsidRPr="00A64073">
        <w:rPr>
          <w:lang w:eastAsia="ja-JP"/>
        </w:rPr>
        <w:t xml:space="preserve">) Save the x–y position-corrected bead image. After selecting the first frame of the x–y position-corrected stack image, </w:t>
      </w:r>
      <w:r w:rsidR="00A568B4" w:rsidRPr="00A64073">
        <w:rPr>
          <w:lang w:eastAsia="ja-JP"/>
        </w:rPr>
        <w:t>(</w:t>
      </w:r>
      <w:r w:rsidR="00CD6447" w:rsidRPr="00A64073">
        <w:rPr>
          <w:lang w:eastAsia="ja-JP"/>
        </w:rPr>
        <w:t xml:space="preserve">1) select </w:t>
      </w:r>
      <w:r w:rsidR="00CD6447" w:rsidRPr="00A64073">
        <w:rPr>
          <w:b/>
          <w:lang w:eastAsia="ja-JP"/>
        </w:rPr>
        <w:t xml:space="preserve">Image </w:t>
      </w:r>
      <w:r w:rsidR="00CD6447" w:rsidRPr="00A64073">
        <w:rPr>
          <w:bCs/>
          <w:lang w:eastAsia="ja-JP"/>
        </w:rPr>
        <w:t>&gt;</w:t>
      </w:r>
      <w:r w:rsidR="00CD6447" w:rsidRPr="00A64073">
        <w:rPr>
          <w:b/>
          <w:lang w:eastAsia="ja-JP"/>
        </w:rPr>
        <w:t xml:space="preserve"> Duplicate</w:t>
      </w:r>
      <w:r w:rsidR="00CD6447" w:rsidRPr="00A64073">
        <w:rPr>
          <w:lang w:eastAsia="ja-JP"/>
        </w:rPr>
        <w:t xml:space="preserve">. </w:t>
      </w:r>
      <w:r w:rsidR="00A568B4" w:rsidRPr="00A64073">
        <w:rPr>
          <w:lang w:eastAsia="ja-JP"/>
        </w:rPr>
        <w:t>(</w:t>
      </w:r>
      <w:r w:rsidR="00CD6447" w:rsidRPr="00A64073">
        <w:rPr>
          <w:lang w:eastAsia="ja-JP"/>
        </w:rPr>
        <w:t xml:space="preserve">2) input </w:t>
      </w:r>
      <w:r w:rsidR="00CD6447" w:rsidRPr="00A64073">
        <w:rPr>
          <w:b/>
          <w:lang w:eastAsia="ja-JP"/>
        </w:rPr>
        <w:t>1</w:t>
      </w:r>
      <w:r w:rsidR="00CD6447" w:rsidRPr="00A64073">
        <w:rPr>
          <w:lang w:eastAsia="ja-JP"/>
        </w:rPr>
        <w:t xml:space="preserve"> into the </w:t>
      </w:r>
      <w:r w:rsidR="00CD6447" w:rsidRPr="00A64073">
        <w:rPr>
          <w:b/>
          <w:lang w:eastAsia="ja-JP"/>
        </w:rPr>
        <w:t>Range</w:t>
      </w:r>
      <w:r w:rsidR="00CD6447" w:rsidRPr="00A64073">
        <w:t xml:space="preserve"> and deselect </w:t>
      </w:r>
      <w:r w:rsidR="00CD6447" w:rsidRPr="00A64073">
        <w:rPr>
          <w:b/>
          <w:lang w:eastAsia="ja-JP"/>
        </w:rPr>
        <w:t>Duplicate stack</w:t>
      </w:r>
      <w:r w:rsidR="00CD6447" w:rsidRPr="00A64073">
        <w:t>. Then</w:t>
      </w:r>
      <w:r w:rsidR="00CD6447" w:rsidRPr="00A64073">
        <w:rPr>
          <w:lang w:eastAsia="ja-JP"/>
        </w:rPr>
        <w:t xml:space="preserve"> click</w:t>
      </w:r>
      <w:r w:rsidR="00A568B4" w:rsidRPr="00A64073">
        <w:rPr>
          <w:lang w:eastAsia="ja-JP"/>
        </w:rPr>
        <w:t xml:space="preserve"> on</w:t>
      </w:r>
      <w:r w:rsidR="00CD6447" w:rsidRPr="00A64073">
        <w:rPr>
          <w:lang w:eastAsia="ja-JP"/>
        </w:rPr>
        <w:t xml:space="preserve"> </w:t>
      </w:r>
      <w:r w:rsidR="00CD6447" w:rsidRPr="00A64073">
        <w:rPr>
          <w:b/>
          <w:lang w:eastAsia="ja-JP"/>
        </w:rPr>
        <w:t>OK</w:t>
      </w:r>
      <w:r w:rsidR="00CD6447" w:rsidRPr="00A64073">
        <w:t>.</w:t>
      </w:r>
      <w:r w:rsidR="00CD6447" w:rsidRPr="00A64073">
        <w:rPr>
          <w:lang w:eastAsia="ja-JP"/>
        </w:rPr>
        <w:t xml:space="preserve"> </w:t>
      </w:r>
      <w:r w:rsidR="00A568B4" w:rsidRPr="00A64073">
        <w:rPr>
          <w:lang w:eastAsia="ja-JP"/>
        </w:rPr>
        <w:t>(</w:t>
      </w:r>
      <w:r w:rsidR="00CD6447" w:rsidRPr="00A64073">
        <w:rPr>
          <w:lang w:eastAsia="ja-JP"/>
        </w:rPr>
        <w:t xml:space="preserve">3) the x–y position-corrected bead image in the unstrained substrate will appear on the screen. Save this image as a tiff file. </w:t>
      </w:r>
      <w:r w:rsidR="00CD6447" w:rsidRPr="00A64073">
        <w:rPr>
          <w:b/>
          <w:lang w:eastAsia="ja-JP"/>
        </w:rPr>
        <w:t xml:space="preserve">Supplemental </w:t>
      </w:r>
      <w:r w:rsidR="004805B4" w:rsidRPr="00A64073">
        <w:rPr>
          <w:b/>
          <w:lang w:eastAsia="ja-JP"/>
        </w:rPr>
        <w:t>F</w:t>
      </w:r>
      <w:r w:rsidR="00CD6447" w:rsidRPr="00A64073">
        <w:rPr>
          <w:b/>
          <w:lang w:eastAsia="ja-JP"/>
        </w:rPr>
        <w:t>ile 6</w:t>
      </w:r>
      <w:r w:rsidR="00655375" w:rsidRPr="00A64073">
        <w:rPr>
          <w:b/>
          <w:lang w:eastAsia="ja-JP"/>
        </w:rPr>
        <w:t xml:space="preserve"> </w:t>
      </w:r>
      <w:r w:rsidR="00655375" w:rsidRPr="00A64073">
        <w:rPr>
          <w:lang w:eastAsia="ja-JP"/>
        </w:rPr>
        <w:t>assists investigators to practice the methodology described above.</w:t>
      </w:r>
    </w:p>
    <w:p w14:paraId="06A208AC" w14:textId="77777777" w:rsidR="0080563E" w:rsidRPr="00A64073" w:rsidRDefault="0080563E" w:rsidP="003865E3">
      <w:pPr>
        <w:rPr>
          <w:b/>
          <w:lang w:eastAsia="ja-JP"/>
        </w:rPr>
      </w:pPr>
    </w:p>
    <w:p w14:paraId="6CEE5697" w14:textId="4B4A2BE2" w:rsidR="00655375" w:rsidRPr="00A64073" w:rsidRDefault="004E3D3A" w:rsidP="00655375">
      <w:pPr>
        <w:rPr>
          <w:b/>
          <w:lang w:eastAsia="ja-JP"/>
        </w:rPr>
      </w:pPr>
      <w:r w:rsidRPr="00A64073">
        <w:rPr>
          <w:b/>
          <w:lang w:eastAsia="ja-JP"/>
        </w:rPr>
        <w:t>Figure</w:t>
      </w:r>
      <w:r w:rsidR="00887FE1" w:rsidRPr="00A64073">
        <w:rPr>
          <w:b/>
          <w:lang w:eastAsia="ja-JP"/>
        </w:rPr>
        <w:t xml:space="preserve"> </w:t>
      </w:r>
      <w:r w:rsidR="0080563E" w:rsidRPr="00A64073">
        <w:rPr>
          <w:b/>
          <w:lang w:eastAsia="ja-JP"/>
        </w:rPr>
        <w:t>8</w:t>
      </w:r>
      <w:r w:rsidR="009F516D" w:rsidRPr="00A64073">
        <w:rPr>
          <w:b/>
          <w:lang w:eastAsia="ja-JP"/>
        </w:rPr>
        <w:t xml:space="preserve">: </w:t>
      </w:r>
      <w:r w:rsidR="00521720" w:rsidRPr="00A64073">
        <w:rPr>
          <w:b/>
          <w:lang w:eastAsia="ja-JP"/>
        </w:rPr>
        <w:t>Analysis of traction force</w:t>
      </w:r>
      <w:r w:rsidR="00D04C88" w:rsidRPr="00A64073">
        <w:rPr>
          <w:b/>
          <w:lang w:eastAsia="ja-JP"/>
        </w:rPr>
        <w:t xml:space="preserve"> under a </w:t>
      </w:r>
      <w:r w:rsidR="00655375" w:rsidRPr="00A64073">
        <w:rPr>
          <w:b/>
          <w:lang w:eastAsia="ja-JP"/>
        </w:rPr>
        <w:t>neuronal</w:t>
      </w:r>
      <w:r w:rsidR="00D04C88" w:rsidRPr="00A64073">
        <w:rPr>
          <w:b/>
          <w:lang w:eastAsia="ja-JP"/>
        </w:rPr>
        <w:t xml:space="preserve"> growth cone</w:t>
      </w:r>
      <w:r w:rsidR="00887FE1" w:rsidRPr="00A64073">
        <w:rPr>
          <w:b/>
          <w:lang w:eastAsia="ja-JP"/>
        </w:rPr>
        <w:t xml:space="preserve"> </w:t>
      </w:r>
      <w:r w:rsidR="00521720" w:rsidRPr="00A64073">
        <w:rPr>
          <w:b/>
          <w:lang w:eastAsia="ja-JP"/>
        </w:rPr>
        <w:t>using</w:t>
      </w:r>
      <w:r w:rsidR="00D64221" w:rsidRPr="00A64073">
        <w:rPr>
          <w:b/>
          <w:lang w:eastAsia="ja-JP"/>
        </w:rPr>
        <w:t xml:space="preserve"> </w:t>
      </w:r>
      <w:r w:rsidR="00655375" w:rsidRPr="00A64073">
        <w:rPr>
          <w:b/>
        </w:rPr>
        <w:t>an</w:t>
      </w:r>
      <w:r w:rsidR="00D64221" w:rsidRPr="00A64073">
        <w:rPr>
          <w:b/>
        </w:rPr>
        <w:t xml:space="preserve"> open-source </w:t>
      </w:r>
      <w:r w:rsidR="007735B0" w:rsidRPr="00A64073">
        <w:rPr>
          <w:b/>
        </w:rPr>
        <w:t>traction force analysis</w:t>
      </w:r>
      <w:r w:rsidR="00D64221" w:rsidRPr="00A64073">
        <w:rPr>
          <w:b/>
        </w:rPr>
        <w:t xml:space="preserve"> code.</w:t>
      </w:r>
      <w:r w:rsidR="00521720" w:rsidRPr="00A64073">
        <w:rPr>
          <w:lang w:eastAsia="ja-JP"/>
        </w:rPr>
        <w:t xml:space="preserve"> (</w:t>
      </w:r>
      <w:r w:rsidR="00521720" w:rsidRPr="00A64073">
        <w:rPr>
          <w:b/>
          <w:lang w:eastAsia="ja-JP"/>
        </w:rPr>
        <w:t>A</w:t>
      </w:r>
      <w:r w:rsidR="00521720" w:rsidRPr="00A64073">
        <w:rPr>
          <w:lang w:eastAsia="ja-JP"/>
        </w:rPr>
        <w:t>) GUI</w:t>
      </w:r>
      <w:r w:rsidR="002F4E4C" w:rsidRPr="00A64073">
        <w:rPr>
          <w:lang w:eastAsia="ja-JP"/>
        </w:rPr>
        <w:t xml:space="preserve"> for analyzing traction force. </w:t>
      </w:r>
      <w:r w:rsidR="000C6A8A" w:rsidRPr="00A64073">
        <w:rPr>
          <w:lang w:eastAsia="ja-JP"/>
        </w:rPr>
        <w:t>Time-lapse images selected on the GUI can be</w:t>
      </w:r>
      <w:r w:rsidR="00521720" w:rsidRPr="00A64073">
        <w:rPr>
          <w:lang w:eastAsia="ja-JP"/>
        </w:rPr>
        <w:t xml:space="preserve"> </w:t>
      </w:r>
      <w:r w:rsidR="000C6A8A" w:rsidRPr="00A64073">
        <w:rPr>
          <w:lang w:eastAsia="ja-JP"/>
        </w:rPr>
        <w:t xml:space="preserve">confirmed </w:t>
      </w:r>
      <w:r w:rsidR="00655375" w:rsidRPr="00A64073">
        <w:rPr>
          <w:lang w:eastAsia="ja-JP"/>
        </w:rPr>
        <w:t>from</w:t>
      </w:r>
      <w:r w:rsidR="000C6A8A" w:rsidRPr="00A64073">
        <w:rPr>
          <w:lang w:eastAsia="ja-JP"/>
        </w:rPr>
        <w:t xml:space="preserve"> the drop-down list and </w:t>
      </w:r>
      <w:r w:rsidR="00655375" w:rsidRPr="00A64073">
        <w:rPr>
          <w:lang w:eastAsia="ja-JP"/>
        </w:rPr>
        <w:t xml:space="preserve">with </w:t>
      </w:r>
      <w:r w:rsidR="000C6A8A" w:rsidRPr="00A64073">
        <w:rPr>
          <w:lang w:eastAsia="ja-JP"/>
        </w:rPr>
        <w:t xml:space="preserve">the slider indicated </w:t>
      </w:r>
      <w:r w:rsidR="00655375" w:rsidRPr="00A64073">
        <w:rPr>
          <w:lang w:eastAsia="ja-JP"/>
        </w:rPr>
        <w:t>(</w:t>
      </w:r>
      <w:r w:rsidR="000C6A8A" w:rsidRPr="00A64073">
        <w:rPr>
          <w:lang w:eastAsia="ja-JP"/>
        </w:rPr>
        <w:t>red box</w:t>
      </w:r>
      <w:r w:rsidR="00655375" w:rsidRPr="00A64073">
        <w:rPr>
          <w:lang w:eastAsia="ja-JP"/>
        </w:rPr>
        <w:t>)</w:t>
      </w:r>
      <w:r w:rsidR="000C6A8A" w:rsidRPr="00A64073">
        <w:rPr>
          <w:lang w:eastAsia="ja-JP"/>
        </w:rPr>
        <w:t>. (</w:t>
      </w:r>
      <w:r w:rsidR="000C6A8A" w:rsidRPr="00A64073">
        <w:rPr>
          <w:b/>
          <w:lang w:eastAsia="ja-JP"/>
        </w:rPr>
        <w:t>B</w:t>
      </w:r>
      <w:r w:rsidR="000C6A8A" w:rsidRPr="00A64073">
        <w:rPr>
          <w:lang w:eastAsia="ja-JP"/>
        </w:rPr>
        <w:t xml:space="preserve">) </w:t>
      </w:r>
      <w:r w:rsidR="00D04C88" w:rsidRPr="00A64073">
        <w:rPr>
          <w:lang w:eastAsia="ja-JP"/>
        </w:rPr>
        <w:t>Select a region</w:t>
      </w:r>
      <w:r w:rsidR="00655375" w:rsidRPr="00A64073">
        <w:rPr>
          <w:lang w:eastAsia="ja-JP"/>
        </w:rPr>
        <w:t xml:space="preserve"> that includes </w:t>
      </w:r>
      <w:r w:rsidR="00D04C88" w:rsidRPr="00A64073">
        <w:rPr>
          <w:lang w:eastAsia="ja-JP"/>
        </w:rPr>
        <w:t xml:space="preserve">the growth cone. </w:t>
      </w:r>
      <w:r w:rsidR="00A568B4" w:rsidRPr="00A64073">
        <w:rPr>
          <w:lang w:eastAsia="ja-JP"/>
        </w:rPr>
        <w:t>(</w:t>
      </w:r>
      <w:r w:rsidR="00D04C88" w:rsidRPr="00A64073">
        <w:rPr>
          <w:lang w:eastAsia="ja-JP"/>
        </w:rPr>
        <w:t xml:space="preserve">1) </w:t>
      </w:r>
      <w:r w:rsidR="00F20B04" w:rsidRPr="00A64073">
        <w:rPr>
          <w:lang w:eastAsia="ja-JP"/>
        </w:rPr>
        <w:t>Click</w:t>
      </w:r>
      <w:r w:rsidR="00A568B4" w:rsidRPr="00A64073">
        <w:rPr>
          <w:lang w:eastAsia="ja-JP"/>
        </w:rPr>
        <w:t xml:space="preserve"> on</w:t>
      </w:r>
      <w:r w:rsidR="000C6A8A" w:rsidRPr="00A64073">
        <w:rPr>
          <w:lang w:eastAsia="ja-JP"/>
        </w:rPr>
        <w:t xml:space="preserve"> </w:t>
      </w:r>
      <w:r w:rsidR="00655375" w:rsidRPr="00A64073">
        <w:rPr>
          <w:b/>
          <w:lang w:eastAsia="ja-JP"/>
        </w:rPr>
        <w:t>ROI</w:t>
      </w:r>
      <w:r w:rsidR="00655375" w:rsidRPr="00A64073">
        <w:rPr>
          <w:lang w:eastAsia="ja-JP"/>
        </w:rPr>
        <w:t xml:space="preserve"> on the GUI. With the mouse cursor, specify two points (arrowheads) on the cell image. </w:t>
      </w:r>
      <w:r w:rsidR="00A568B4" w:rsidRPr="00A64073">
        <w:rPr>
          <w:lang w:eastAsia="ja-JP"/>
        </w:rPr>
        <w:t>(</w:t>
      </w:r>
      <w:r w:rsidR="00655375" w:rsidRPr="00A64073">
        <w:rPr>
          <w:lang w:eastAsia="ja-JP"/>
        </w:rPr>
        <w:t>2) A red box will appear on the cell image. Two clicks determine the locations of two corners. (</w:t>
      </w:r>
      <w:r w:rsidR="00655375" w:rsidRPr="00A64073">
        <w:rPr>
          <w:b/>
          <w:lang w:eastAsia="ja-JP"/>
        </w:rPr>
        <w:t>C</w:t>
      </w:r>
      <w:r w:rsidR="00655375" w:rsidRPr="00A64073">
        <w:rPr>
          <w:lang w:eastAsia="ja-JP"/>
        </w:rPr>
        <w:t xml:space="preserve">) Select the detected beads (white dots) under the growth cone. </w:t>
      </w:r>
      <w:r w:rsidR="00A568B4" w:rsidRPr="00A64073">
        <w:rPr>
          <w:lang w:eastAsia="ja-JP"/>
        </w:rPr>
        <w:t>(</w:t>
      </w:r>
      <w:r w:rsidR="00655375" w:rsidRPr="00A64073">
        <w:rPr>
          <w:lang w:eastAsia="ja-JP"/>
        </w:rPr>
        <w:t>1) On the GUI, click</w:t>
      </w:r>
      <w:r w:rsidR="00A568B4" w:rsidRPr="00A64073">
        <w:rPr>
          <w:lang w:eastAsia="ja-JP"/>
        </w:rPr>
        <w:t xml:space="preserve"> on</w:t>
      </w:r>
      <w:r w:rsidR="00655375" w:rsidRPr="00A64073">
        <w:rPr>
          <w:lang w:eastAsia="ja-JP"/>
        </w:rPr>
        <w:t xml:space="preserve"> </w:t>
      </w:r>
      <w:r w:rsidR="00655375" w:rsidRPr="00A64073">
        <w:rPr>
          <w:b/>
          <w:lang w:eastAsia="ja-JP"/>
        </w:rPr>
        <w:t xml:space="preserve">Select </w:t>
      </w:r>
      <w:r w:rsidR="004805B4" w:rsidRPr="00A64073">
        <w:rPr>
          <w:b/>
          <w:lang w:eastAsia="ja-JP"/>
        </w:rPr>
        <w:t>Beads</w:t>
      </w:r>
      <w:r w:rsidR="00655375" w:rsidRPr="00A64073">
        <w:rPr>
          <w:lang w:eastAsia="ja-JP"/>
        </w:rPr>
        <w:t xml:space="preserve">, and demarcate a polygonal region that includes the growth cone by clicking. Press the </w:t>
      </w:r>
      <w:r w:rsidR="00655375" w:rsidRPr="00A64073">
        <w:rPr>
          <w:b/>
          <w:lang w:eastAsia="ja-JP"/>
        </w:rPr>
        <w:t>Enter</w:t>
      </w:r>
      <w:r w:rsidR="00655375" w:rsidRPr="00A64073">
        <w:rPr>
          <w:lang w:eastAsia="ja-JP"/>
        </w:rPr>
        <w:t xml:space="preserve"> key. </w:t>
      </w:r>
      <w:r w:rsidR="00A568B4" w:rsidRPr="00A64073">
        <w:rPr>
          <w:lang w:eastAsia="ja-JP"/>
        </w:rPr>
        <w:t>(</w:t>
      </w:r>
      <w:r w:rsidR="00655375" w:rsidRPr="00A64073">
        <w:rPr>
          <w:lang w:eastAsia="ja-JP"/>
        </w:rPr>
        <w:t>2) The white dots within the polygonal region will change into a red color. (</w:t>
      </w:r>
      <w:r w:rsidR="00655375" w:rsidRPr="00A64073">
        <w:rPr>
          <w:b/>
          <w:lang w:eastAsia="ja-JP"/>
        </w:rPr>
        <w:t>D</w:t>
      </w:r>
      <w:r w:rsidR="00655375" w:rsidRPr="00A64073">
        <w:rPr>
          <w:lang w:eastAsia="ja-JP"/>
        </w:rPr>
        <w:t>) Calculated results of the direction and magnitude of the traction force. The red box in the spreadsheet represents the x- and y-components of the force vector, estimated by traction force analysis. On the x–y coordinate in the right panel, the force vector generated by the growth cone</w:t>
      </w:r>
      <w:r w:rsidR="00655375" w:rsidRPr="00A64073">
        <w:t xml:space="preserve"> points to -93.8° against the x-axis; this orientation is </w:t>
      </w:r>
      <w:r w:rsidR="00655375" w:rsidRPr="00A64073">
        <w:lastRenderedPageBreak/>
        <w:t>directed toward the rear of the growth cone</w:t>
      </w:r>
      <w:r w:rsidR="00655375" w:rsidRPr="00A64073">
        <w:rPr>
          <w:lang w:eastAsia="ja-JP"/>
        </w:rPr>
        <w:t xml:space="preserve"> in (</w:t>
      </w:r>
      <w:r w:rsidR="00655375" w:rsidRPr="00A64073">
        <w:rPr>
          <w:b/>
          <w:lang w:eastAsia="ja-JP"/>
        </w:rPr>
        <w:t>C</w:t>
      </w:r>
      <w:r w:rsidR="00655375" w:rsidRPr="00A64073">
        <w:rPr>
          <w:lang w:eastAsia="ja-JP"/>
        </w:rPr>
        <w:t xml:space="preserve">). </w:t>
      </w:r>
      <w:r w:rsidR="00655375" w:rsidRPr="00A64073">
        <w:rPr>
          <w:b/>
          <w:lang w:eastAsia="ja-JP"/>
        </w:rPr>
        <w:t xml:space="preserve">Supplemental </w:t>
      </w:r>
      <w:r w:rsidR="004805B4" w:rsidRPr="00A64073">
        <w:rPr>
          <w:b/>
          <w:lang w:eastAsia="ja-JP"/>
        </w:rPr>
        <w:t>F</w:t>
      </w:r>
      <w:r w:rsidR="00655375" w:rsidRPr="00A64073">
        <w:rPr>
          <w:b/>
          <w:lang w:eastAsia="ja-JP"/>
        </w:rPr>
        <w:t>ile 6</w:t>
      </w:r>
      <w:r w:rsidR="00655375" w:rsidRPr="00A64073">
        <w:rPr>
          <w:lang w:eastAsia="ja-JP"/>
        </w:rPr>
        <w:t xml:space="preserve"> </w:t>
      </w:r>
      <w:r w:rsidR="00AD0D5D" w:rsidRPr="00A64073">
        <w:rPr>
          <w:lang w:eastAsia="ja-JP"/>
        </w:rPr>
        <w:t>assists investigators to practice the methodology described above</w:t>
      </w:r>
      <w:r w:rsidR="00655375" w:rsidRPr="00A64073">
        <w:rPr>
          <w:lang w:eastAsia="ja-JP"/>
        </w:rPr>
        <w:t>.</w:t>
      </w:r>
    </w:p>
    <w:p w14:paraId="204F8705" w14:textId="70BF10A4" w:rsidR="004E3D3A" w:rsidRPr="00A64073" w:rsidRDefault="004E3D3A" w:rsidP="003865E3">
      <w:pPr>
        <w:rPr>
          <w:lang w:eastAsia="ja-JP"/>
        </w:rPr>
      </w:pPr>
    </w:p>
    <w:p w14:paraId="08106A0F" w14:textId="76191DF0" w:rsidR="00F05C98" w:rsidRPr="00A64073" w:rsidRDefault="00F05C98" w:rsidP="003865E3">
      <w:pPr>
        <w:rPr>
          <w:lang w:eastAsia="ja-JP"/>
        </w:rPr>
      </w:pPr>
      <w:r w:rsidRPr="00A64073">
        <w:rPr>
          <w:b/>
          <w:lang w:eastAsia="ja-JP"/>
        </w:rPr>
        <w:t xml:space="preserve">Supplemental </w:t>
      </w:r>
      <w:r w:rsidR="004805B4" w:rsidRPr="00A64073">
        <w:rPr>
          <w:b/>
          <w:lang w:eastAsia="ja-JP"/>
        </w:rPr>
        <w:t>F</w:t>
      </w:r>
      <w:r w:rsidRPr="00A64073">
        <w:rPr>
          <w:b/>
          <w:lang w:eastAsia="ja-JP"/>
        </w:rPr>
        <w:t>ile 1</w:t>
      </w:r>
      <w:r w:rsidR="00C44255" w:rsidRPr="00A64073">
        <w:rPr>
          <w:b/>
          <w:lang w:eastAsia="ja-JP"/>
        </w:rPr>
        <w:t xml:space="preserve">: </w:t>
      </w:r>
      <w:r w:rsidRPr="00A64073">
        <w:rPr>
          <w:b/>
          <w:lang w:eastAsia="ja-JP"/>
        </w:rPr>
        <w:t xml:space="preserve">Recipes of solutions and media used in this study. </w:t>
      </w:r>
      <w:r w:rsidR="002E429F" w:rsidRPr="00A64073">
        <w:rPr>
          <w:lang w:eastAsia="ja-JP"/>
        </w:rPr>
        <w:t>S</w:t>
      </w:r>
      <w:r w:rsidRPr="00A64073">
        <w:rPr>
          <w:lang w:eastAsia="ja-JP"/>
        </w:rPr>
        <w:t xml:space="preserve">ee text for detailed </w:t>
      </w:r>
      <w:r w:rsidR="00CE609D" w:rsidRPr="00A64073">
        <w:rPr>
          <w:lang w:eastAsia="ja-JP"/>
        </w:rPr>
        <w:t>usage.</w:t>
      </w:r>
    </w:p>
    <w:p w14:paraId="34F3B50A" w14:textId="77777777" w:rsidR="00F05C98" w:rsidRPr="00A64073" w:rsidRDefault="00F05C98" w:rsidP="003865E3">
      <w:pPr>
        <w:rPr>
          <w:b/>
          <w:lang w:eastAsia="ja-JP"/>
        </w:rPr>
      </w:pPr>
    </w:p>
    <w:p w14:paraId="1FE60BFA" w14:textId="2E6F74B9" w:rsidR="003D4450" w:rsidRPr="00A64073" w:rsidRDefault="00C201D7" w:rsidP="003865E3">
      <w:pPr>
        <w:rPr>
          <w:lang w:eastAsia="ja-JP"/>
        </w:rPr>
      </w:pPr>
      <w:r w:rsidRPr="00A64073">
        <w:rPr>
          <w:b/>
          <w:lang w:eastAsia="ja-JP"/>
        </w:rPr>
        <w:t xml:space="preserve">Supplemental </w:t>
      </w:r>
      <w:r w:rsidR="004805B4" w:rsidRPr="00A64073">
        <w:rPr>
          <w:b/>
          <w:lang w:eastAsia="ja-JP"/>
        </w:rPr>
        <w:t>F</w:t>
      </w:r>
      <w:r w:rsidRPr="00A64073">
        <w:rPr>
          <w:b/>
          <w:lang w:eastAsia="ja-JP"/>
        </w:rPr>
        <w:t>ile</w:t>
      </w:r>
      <w:r w:rsidR="00D5071B" w:rsidRPr="00A64073">
        <w:rPr>
          <w:b/>
          <w:lang w:eastAsia="ja-JP"/>
        </w:rPr>
        <w:t xml:space="preserve"> </w:t>
      </w:r>
      <w:r w:rsidR="00F05C98" w:rsidRPr="00A64073">
        <w:rPr>
          <w:b/>
          <w:lang w:eastAsia="ja-JP"/>
        </w:rPr>
        <w:t>2</w:t>
      </w:r>
      <w:r w:rsidR="00C44255" w:rsidRPr="00A64073">
        <w:rPr>
          <w:b/>
          <w:lang w:eastAsia="ja-JP"/>
        </w:rPr>
        <w:t xml:space="preserve">: </w:t>
      </w:r>
      <w:r w:rsidR="00B24EAD" w:rsidRPr="00A64073">
        <w:rPr>
          <w:b/>
          <w:lang w:eastAsia="ja-JP"/>
        </w:rPr>
        <w:t>Fluorescence imaging of Lifeact and fluorescent speckle imaging of HaloTag-actin in a nerve growth cone</w:t>
      </w:r>
      <w:r w:rsidR="00B87CBA" w:rsidRPr="00A64073">
        <w:rPr>
          <w:b/>
          <w:lang w:eastAsia="ja-JP"/>
        </w:rPr>
        <w:t xml:space="preserve">. </w:t>
      </w:r>
      <w:r w:rsidR="00B87CBA" w:rsidRPr="00A64073">
        <w:rPr>
          <w:lang w:eastAsia="ja-JP"/>
        </w:rPr>
        <w:t xml:space="preserve">Lifeact (green) and HaloTag-actin (magenta). Images were acquired every 3 </w:t>
      </w:r>
      <w:r w:rsidR="00AD0D5D" w:rsidRPr="00A64073">
        <w:rPr>
          <w:lang w:eastAsia="ja-JP"/>
        </w:rPr>
        <w:t>s</w:t>
      </w:r>
      <w:r w:rsidR="00B87CBA" w:rsidRPr="00A64073">
        <w:rPr>
          <w:lang w:eastAsia="ja-JP"/>
        </w:rPr>
        <w:t xml:space="preserve"> for </w:t>
      </w:r>
      <w:r w:rsidR="00AD0D5D" w:rsidRPr="00A64073">
        <w:rPr>
          <w:lang w:eastAsia="ja-JP"/>
        </w:rPr>
        <w:t xml:space="preserve">a total duration of </w:t>
      </w:r>
      <w:r w:rsidR="00B87CBA" w:rsidRPr="00A64073">
        <w:rPr>
          <w:lang w:eastAsia="ja-JP"/>
        </w:rPr>
        <w:t>147 s.</w:t>
      </w:r>
      <w:r w:rsidR="003D4450" w:rsidRPr="00A64073">
        <w:rPr>
          <w:lang w:eastAsia="ja-JP"/>
        </w:rPr>
        <w:t xml:space="preserve"> Scale bar</w:t>
      </w:r>
      <w:r w:rsidR="00A568B4" w:rsidRPr="00A64073">
        <w:rPr>
          <w:lang w:eastAsia="ja-JP"/>
        </w:rPr>
        <w:t xml:space="preserve">: </w:t>
      </w:r>
      <w:r w:rsidR="003D4450" w:rsidRPr="00A64073">
        <w:rPr>
          <w:lang w:eastAsia="ja-JP"/>
        </w:rPr>
        <w:t xml:space="preserve">2 </w:t>
      </w:r>
      <w:r w:rsidR="00C66A77">
        <w:rPr>
          <w:lang w:eastAsia="ja-JP"/>
        </w:rPr>
        <w:t>µ</w:t>
      </w:r>
      <w:r w:rsidR="003D4450" w:rsidRPr="00A64073">
        <w:rPr>
          <w:lang w:eastAsia="ja-JP"/>
        </w:rPr>
        <w:t>m.</w:t>
      </w:r>
      <w:r w:rsidR="00BD21DF" w:rsidRPr="00A64073">
        <w:rPr>
          <w:lang w:eastAsia="ja-JP"/>
        </w:rPr>
        <w:t xml:space="preserve"> See also</w:t>
      </w:r>
      <w:r w:rsidR="00BD21DF" w:rsidRPr="00A64073">
        <w:rPr>
          <w:b/>
          <w:lang w:eastAsia="ja-JP"/>
        </w:rPr>
        <w:t xml:space="preserve"> Figure 3</w:t>
      </w:r>
      <w:r w:rsidR="00BD21DF" w:rsidRPr="00A64073">
        <w:rPr>
          <w:lang w:eastAsia="ja-JP"/>
        </w:rPr>
        <w:t>.</w:t>
      </w:r>
    </w:p>
    <w:p w14:paraId="05370AF4" w14:textId="1DD9879B" w:rsidR="00D5071B" w:rsidRPr="00A64073" w:rsidRDefault="00D5071B" w:rsidP="003865E3">
      <w:pPr>
        <w:rPr>
          <w:lang w:eastAsia="ja-JP"/>
        </w:rPr>
      </w:pPr>
    </w:p>
    <w:p w14:paraId="3D3406DF" w14:textId="010FA491" w:rsidR="00F05C98" w:rsidRPr="00A64073" w:rsidRDefault="00F05C98" w:rsidP="003865E3">
      <w:pPr>
        <w:rPr>
          <w:lang w:eastAsia="ja-JP"/>
        </w:rPr>
      </w:pPr>
      <w:r w:rsidRPr="00A64073">
        <w:rPr>
          <w:b/>
          <w:lang w:eastAsia="ja-JP"/>
        </w:rPr>
        <w:t xml:space="preserve">Supplemental </w:t>
      </w:r>
      <w:r w:rsidR="004805B4" w:rsidRPr="00A64073">
        <w:rPr>
          <w:b/>
          <w:lang w:eastAsia="ja-JP"/>
        </w:rPr>
        <w:t>F</w:t>
      </w:r>
      <w:r w:rsidRPr="00A64073">
        <w:rPr>
          <w:b/>
          <w:lang w:eastAsia="ja-JP"/>
        </w:rPr>
        <w:t>ile 3</w:t>
      </w:r>
      <w:r w:rsidR="00C44255" w:rsidRPr="00A64073">
        <w:rPr>
          <w:b/>
          <w:lang w:eastAsia="ja-JP"/>
        </w:rPr>
        <w:t xml:space="preserve">: </w:t>
      </w:r>
      <w:r w:rsidR="00AD0D5D" w:rsidRPr="00A64073">
        <w:rPr>
          <w:b/>
          <w:lang w:eastAsia="ja-JP"/>
        </w:rPr>
        <w:t>Practice</w:t>
      </w:r>
      <w:r w:rsidR="005C6A07" w:rsidRPr="00A64073">
        <w:rPr>
          <w:b/>
          <w:lang w:eastAsia="ja-JP"/>
        </w:rPr>
        <w:t xml:space="preserve"> data for quantifying F-actin flow velocity and</w:t>
      </w:r>
      <w:r w:rsidR="00AD0D5D" w:rsidRPr="00A64073">
        <w:rPr>
          <w:b/>
          <w:lang w:eastAsia="ja-JP"/>
        </w:rPr>
        <w:t xml:space="preserve"> the</w:t>
      </w:r>
      <w:r w:rsidR="005C6A07" w:rsidRPr="00A64073">
        <w:rPr>
          <w:b/>
          <w:lang w:eastAsia="ja-JP"/>
        </w:rPr>
        <w:t xml:space="preserve"> actin polymerization</w:t>
      </w:r>
      <w:r w:rsidR="00281F06" w:rsidRPr="00A64073">
        <w:rPr>
          <w:b/>
          <w:lang w:eastAsia="ja-JP"/>
        </w:rPr>
        <w:t xml:space="preserve"> </w:t>
      </w:r>
      <w:r w:rsidR="005C6A07" w:rsidRPr="00A64073">
        <w:rPr>
          <w:b/>
          <w:lang w:eastAsia="ja-JP"/>
        </w:rPr>
        <w:t xml:space="preserve">rate. </w:t>
      </w:r>
      <w:r w:rsidR="005C6A07" w:rsidRPr="00A64073">
        <w:rPr>
          <w:lang w:eastAsia="ja-JP"/>
        </w:rPr>
        <w:t>A multichannel time-lapse stack image of Lifeact (green) and HaloTag-actin (magenta).</w:t>
      </w:r>
      <w:r w:rsidR="002E429F" w:rsidRPr="00A64073">
        <w:rPr>
          <w:lang w:eastAsia="ja-JP"/>
        </w:rPr>
        <w:t xml:space="preserve"> See</w:t>
      </w:r>
      <w:r w:rsidR="007B7491" w:rsidRPr="00A64073">
        <w:rPr>
          <w:lang w:eastAsia="ja-JP"/>
        </w:rPr>
        <w:t xml:space="preserve"> also </w:t>
      </w:r>
      <w:r w:rsidR="007B7491" w:rsidRPr="00A64073">
        <w:rPr>
          <w:b/>
          <w:lang w:eastAsia="ja-JP"/>
        </w:rPr>
        <w:t>Figure 3</w:t>
      </w:r>
      <w:r w:rsidR="002E429F" w:rsidRPr="00A64073">
        <w:rPr>
          <w:lang w:eastAsia="ja-JP"/>
        </w:rPr>
        <w:t>.</w:t>
      </w:r>
    </w:p>
    <w:p w14:paraId="58985E65" w14:textId="77777777" w:rsidR="00CE609D" w:rsidRPr="00A64073" w:rsidRDefault="00CE609D" w:rsidP="003865E3">
      <w:pPr>
        <w:rPr>
          <w:lang w:eastAsia="ja-JP"/>
        </w:rPr>
      </w:pPr>
    </w:p>
    <w:p w14:paraId="0D74DCE8" w14:textId="04DDACDC" w:rsidR="00D5071B" w:rsidRPr="00A64073" w:rsidRDefault="00C201D7" w:rsidP="003865E3">
      <w:pPr>
        <w:rPr>
          <w:lang w:eastAsia="ja-JP"/>
        </w:rPr>
      </w:pPr>
      <w:r w:rsidRPr="00A64073">
        <w:rPr>
          <w:b/>
          <w:lang w:eastAsia="ja-JP"/>
        </w:rPr>
        <w:t xml:space="preserve">Supplemental </w:t>
      </w:r>
      <w:r w:rsidR="004805B4" w:rsidRPr="00A64073">
        <w:rPr>
          <w:b/>
          <w:lang w:eastAsia="ja-JP"/>
        </w:rPr>
        <w:t>F</w:t>
      </w:r>
      <w:r w:rsidRPr="00A64073">
        <w:rPr>
          <w:b/>
          <w:lang w:eastAsia="ja-JP"/>
        </w:rPr>
        <w:t>ile</w:t>
      </w:r>
      <w:r w:rsidR="00D5071B" w:rsidRPr="00A64073">
        <w:rPr>
          <w:b/>
          <w:lang w:eastAsia="ja-JP"/>
        </w:rPr>
        <w:t xml:space="preserve"> </w:t>
      </w:r>
      <w:r w:rsidR="00281F06" w:rsidRPr="00A64073">
        <w:rPr>
          <w:b/>
          <w:lang w:eastAsia="ja-JP"/>
        </w:rPr>
        <w:t>4</w:t>
      </w:r>
      <w:r w:rsidR="00C44255" w:rsidRPr="00A64073">
        <w:rPr>
          <w:b/>
          <w:lang w:eastAsia="ja-JP"/>
        </w:rPr>
        <w:t xml:space="preserve">: </w:t>
      </w:r>
      <w:r w:rsidR="007B7CC8" w:rsidRPr="00A64073">
        <w:rPr>
          <w:b/>
          <w:lang w:eastAsia="ja-JP"/>
        </w:rPr>
        <w:t>A force-mapping video detecting traction force at a n</w:t>
      </w:r>
      <w:r w:rsidR="00AD0D5D" w:rsidRPr="00A64073">
        <w:rPr>
          <w:b/>
          <w:lang w:eastAsia="ja-JP"/>
        </w:rPr>
        <w:t>euronal</w:t>
      </w:r>
      <w:r w:rsidR="007B7CC8" w:rsidRPr="00A64073">
        <w:rPr>
          <w:b/>
          <w:lang w:eastAsia="ja-JP"/>
        </w:rPr>
        <w:t xml:space="preserve"> growth cone</w:t>
      </w:r>
      <w:r w:rsidR="003D4450" w:rsidRPr="00A64073">
        <w:rPr>
          <w:b/>
          <w:lang w:eastAsia="ja-JP"/>
        </w:rPr>
        <w:t xml:space="preserve">. </w:t>
      </w:r>
      <w:r w:rsidR="008370B3" w:rsidRPr="00A64073">
        <w:rPr>
          <w:lang w:eastAsia="ja-JP"/>
        </w:rPr>
        <w:t xml:space="preserve">The original (green) and displaced </w:t>
      </w:r>
      <w:r w:rsidR="00AD0D5D" w:rsidRPr="00A64073">
        <w:rPr>
          <w:lang w:eastAsia="ja-JP"/>
        </w:rPr>
        <w:t xml:space="preserve">(red) </w:t>
      </w:r>
      <w:r w:rsidR="008370B3" w:rsidRPr="00A64073">
        <w:rPr>
          <w:lang w:eastAsia="ja-JP"/>
        </w:rPr>
        <w:t xml:space="preserve">positions of the beads. The EGFP signal in the growth cone is shown </w:t>
      </w:r>
      <w:r w:rsidR="00AD0D5D" w:rsidRPr="00A64073">
        <w:rPr>
          <w:lang w:eastAsia="ja-JP"/>
        </w:rPr>
        <w:t>in</w:t>
      </w:r>
      <w:r w:rsidR="008370B3" w:rsidRPr="00A64073">
        <w:rPr>
          <w:lang w:eastAsia="ja-JP"/>
        </w:rPr>
        <w:t xml:space="preserve"> blue.</w:t>
      </w:r>
      <w:r w:rsidR="003D4450" w:rsidRPr="00A64073">
        <w:rPr>
          <w:lang w:eastAsia="ja-JP"/>
        </w:rPr>
        <w:t xml:space="preserve"> Images were acquired every 3 s for 147 s. Scale bar</w:t>
      </w:r>
      <w:r w:rsidR="00A568B4" w:rsidRPr="00A64073">
        <w:rPr>
          <w:lang w:eastAsia="ja-JP"/>
        </w:rPr>
        <w:t xml:space="preserve">: </w:t>
      </w:r>
      <w:r w:rsidR="003D4450" w:rsidRPr="00A64073">
        <w:rPr>
          <w:lang w:eastAsia="ja-JP"/>
        </w:rPr>
        <w:t xml:space="preserve">2 </w:t>
      </w:r>
      <w:r w:rsidR="00C66A77">
        <w:rPr>
          <w:lang w:eastAsia="ja-JP"/>
        </w:rPr>
        <w:t>µ</w:t>
      </w:r>
      <w:r w:rsidR="003D4450" w:rsidRPr="00A64073">
        <w:rPr>
          <w:lang w:eastAsia="ja-JP"/>
        </w:rPr>
        <w:t>m.</w:t>
      </w:r>
      <w:r w:rsidR="00BD21DF" w:rsidRPr="00A64073">
        <w:rPr>
          <w:lang w:eastAsia="ja-JP"/>
        </w:rPr>
        <w:t xml:space="preserve"> See also </w:t>
      </w:r>
      <w:r w:rsidR="00BD21DF" w:rsidRPr="00A64073">
        <w:rPr>
          <w:b/>
          <w:lang w:eastAsia="ja-JP"/>
        </w:rPr>
        <w:t>Figure 6</w:t>
      </w:r>
      <w:r w:rsidR="00BD21DF" w:rsidRPr="00A64073">
        <w:rPr>
          <w:lang w:eastAsia="ja-JP"/>
        </w:rPr>
        <w:t>.</w:t>
      </w:r>
    </w:p>
    <w:p w14:paraId="5A4DC081" w14:textId="47371EF5" w:rsidR="00C201D7" w:rsidRPr="00A64073" w:rsidRDefault="00C201D7" w:rsidP="003865E3">
      <w:pPr>
        <w:rPr>
          <w:lang w:eastAsia="ja-JP"/>
        </w:rPr>
      </w:pPr>
    </w:p>
    <w:p w14:paraId="28AB66F6" w14:textId="5757C120" w:rsidR="00C201D7" w:rsidRPr="00A64073" w:rsidRDefault="00C201D7" w:rsidP="003865E3">
      <w:pPr>
        <w:rPr>
          <w:lang w:eastAsia="ja-JP"/>
        </w:rPr>
      </w:pPr>
      <w:r w:rsidRPr="00A64073">
        <w:rPr>
          <w:b/>
          <w:lang w:eastAsia="ja-JP"/>
        </w:rPr>
        <w:t xml:space="preserve">Supplemental </w:t>
      </w:r>
      <w:r w:rsidR="004805B4" w:rsidRPr="00A64073">
        <w:rPr>
          <w:b/>
          <w:lang w:eastAsia="ja-JP"/>
        </w:rPr>
        <w:t>F</w:t>
      </w:r>
      <w:r w:rsidRPr="00A64073">
        <w:rPr>
          <w:b/>
          <w:lang w:eastAsia="ja-JP"/>
        </w:rPr>
        <w:t xml:space="preserve">ile </w:t>
      </w:r>
      <w:r w:rsidR="002E429F" w:rsidRPr="00A64073">
        <w:rPr>
          <w:b/>
          <w:lang w:eastAsia="ja-JP"/>
        </w:rPr>
        <w:t>5</w:t>
      </w:r>
      <w:r w:rsidR="00C44255" w:rsidRPr="00A64073">
        <w:rPr>
          <w:b/>
          <w:lang w:eastAsia="ja-JP"/>
        </w:rPr>
        <w:t xml:space="preserve">: </w:t>
      </w:r>
      <w:r w:rsidRPr="00A64073">
        <w:rPr>
          <w:b/>
          <w:lang w:eastAsia="ja-JP"/>
        </w:rPr>
        <w:t>Traction force analysis code.</w:t>
      </w:r>
      <w:r w:rsidRPr="00A64073">
        <w:rPr>
          <w:lang w:eastAsia="ja-JP"/>
        </w:rPr>
        <w:t xml:space="preserve"> Please see </w:t>
      </w:r>
      <w:r w:rsidR="00AD0D5D" w:rsidRPr="00A64073">
        <w:rPr>
          <w:lang w:eastAsia="ja-JP"/>
        </w:rPr>
        <w:t>Step 8.</w:t>
      </w:r>
      <w:r w:rsidR="00D400B5" w:rsidRPr="00A64073">
        <w:rPr>
          <w:lang w:eastAsia="ja-JP"/>
        </w:rPr>
        <w:t>1</w:t>
      </w:r>
      <w:r w:rsidR="00D400B5">
        <w:rPr>
          <w:lang w:eastAsia="ja-JP"/>
        </w:rPr>
        <w:t>2</w:t>
      </w:r>
      <w:r w:rsidR="00D400B5" w:rsidRPr="00A64073">
        <w:rPr>
          <w:lang w:eastAsia="ja-JP"/>
        </w:rPr>
        <w:t xml:space="preserve"> </w:t>
      </w:r>
      <w:r w:rsidRPr="00A64073">
        <w:rPr>
          <w:lang w:eastAsia="ja-JP"/>
        </w:rPr>
        <w:t>for detailed usage.</w:t>
      </w:r>
    </w:p>
    <w:p w14:paraId="6F079529" w14:textId="47010937" w:rsidR="00281F06" w:rsidRPr="00A64073" w:rsidRDefault="00281F06" w:rsidP="003865E3"/>
    <w:p w14:paraId="6FDA36CA" w14:textId="21A9F011" w:rsidR="00972583" w:rsidRPr="00A64073" w:rsidRDefault="00281F06" w:rsidP="003865E3">
      <w:pPr>
        <w:rPr>
          <w:lang w:eastAsia="ja-JP"/>
        </w:rPr>
      </w:pPr>
      <w:r w:rsidRPr="00A64073">
        <w:rPr>
          <w:b/>
          <w:lang w:eastAsia="ja-JP"/>
        </w:rPr>
        <w:t xml:space="preserve">Supplemental </w:t>
      </w:r>
      <w:r w:rsidR="004805B4" w:rsidRPr="00A64073">
        <w:rPr>
          <w:b/>
          <w:lang w:eastAsia="ja-JP"/>
        </w:rPr>
        <w:t>F</w:t>
      </w:r>
      <w:r w:rsidRPr="00A64073">
        <w:rPr>
          <w:b/>
          <w:lang w:eastAsia="ja-JP"/>
        </w:rPr>
        <w:t xml:space="preserve">ile </w:t>
      </w:r>
      <w:r w:rsidR="002E429F" w:rsidRPr="00A64073">
        <w:rPr>
          <w:b/>
          <w:lang w:eastAsia="ja-JP"/>
        </w:rPr>
        <w:t>6</w:t>
      </w:r>
      <w:r w:rsidR="00C44255" w:rsidRPr="00A64073">
        <w:rPr>
          <w:b/>
          <w:lang w:eastAsia="ja-JP"/>
        </w:rPr>
        <w:t xml:space="preserve">: </w:t>
      </w:r>
      <w:r w:rsidR="00AD0D5D" w:rsidRPr="00A64073">
        <w:rPr>
          <w:b/>
          <w:lang w:eastAsia="ja-JP"/>
        </w:rPr>
        <w:t>Practice</w:t>
      </w:r>
      <w:r w:rsidR="002E429F" w:rsidRPr="00A64073">
        <w:rPr>
          <w:b/>
          <w:lang w:eastAsia="ja-JP"/>
        </w:rPr>
        <w:t xml:space="preserve"> data for quantifying traction force</w:t>
      </w:r>
      <w:r w:rsidRPr="00A64073">
        <w:rPr>
          <w:b/>
          <w:lang w:eastAsia="ja-JP"/>
        </w:rPr>
        <w:t>.</w:t>
      </w:r>
      <w:r w:rsidRPr="00A64073">
        <w:rPr>
          <w:lang w:eastAsia="ja-JP"/>
        </w:rPr>
        <w:t xml:space="preserve"> </w:t>
      </w:r>
      <w:r w:rsidR="00AD0D5D" w:rsidRPr="00A64073">
        <w:rPr>
          <w:lang w:eastAsia="ja-JP"/>
        </w:rPr>
        <w:t>A</w:t>
      </w:r>
      <w:r w:rsidR="00972583" w:rsidRPr="00A64073">
        <w:rPr>
          <w:lang w:eastAsia="ja-JP"/>
        </w:rPr>
        <w:t xml:space="preserve"> single-channel RGB image of the beads in unstrained substrate and s</w:t>
      </w:r>
      <w:r w:rsidR="0080563E" w:rsidRPr="00A64073">
        <w:rPr>
          <w:lang w:eastAsia="ja-JP"/>
        </w:rPr>
        <w:t xml:space="preserve">ingle-channel time-lapse stack </w:t>
      </w:r>
      <w:r w:rsidR="00972583" w:rsidRPr="00A64073">
        <w:rPr>
          <w:lang w:eastAsia="ja-JP"/>
        </w:rPr>
        <w:t xml:space="preserve">RGB </w:t>
      </w:r>
      <w:r w:rsidR="0080563E" w:rsidRPr="00A64073">
        <w:rPr>
          <w:lang w:eastAsia="ja-JP"/>
        </w:rPr>
        <w:t>images</w:t>
      </w:r>
      <w:r w:rsidR="00972583" w:rsidRPr="00A64073">
        <w:rPr>
          <w:lang w:eastAsia="ja-JP"/>
        </w:rPr>
        <w:t xml:space="preserve"> </w:t>
      </w:r>
      <w:r w:rsidR="0080563E" w:rsidRPr="00A64073">
        <w:rPr>
          <w:lang w:eastAsia="ja-JP"/>
        </w:rPr>
        <w:t xml:space="preserve">of </w:t>
      </w:r>
      <w:r w:rsidR="00972583" w:rsidRPr="00A64073">
        <w:rPr>
          <w:lang w:eastAsia="ja-JP"/>
        </w:rPr>
        <w:t>fluorescent beads</w:t>
      </w:r>
      <w:r w:rsidR="00771B76" w:rsidRPr="00A64073">
        <w:rPr>
          <w:lang w:eastAsia="ja-JP"/>
        </w:rPr>
        <w:t xml:space="preserve"> under a growth cone</w:t>
      </w:r>
      <w:r w:rsidR="00972583" w:rsidRPr="00A64073">
        <w:rPr>
          <w:lang w:eastAsia="ja-JP"/>
        </w:rPr>
        <w:t xml:space="preserve">, EGFP, and bright-field. See </w:t>
      </w:r>
      <w:r w:rsidR="0019795A" w:rsidRPr="00A64073">
        <w:rPr>
          <w:lang w:eastAsia="ja-JP"/>
        </w:rPr>
        <w:t>also</w:t>
      </w:r>
      <w:r w:rsidR="0019795A" w:rsidRPr="00A64073">
        <w:rPr>
          <w:b/>
          <w:lang w:eastAsia="ja-JP"/>
        </w:rPr>
        <w:t xml:space="preserve"> </w:t>
      </w:r>
      <w:r w:rsidR="007B7491" w:rsidRPr="00A64073">
        <w:rPr>
          <w:b/>
          <w:lang w:eastAsia="ja-JP"/>
        </w:rPr>
        <w:t xml:space="preserve">Figures 7 </w:t>
      </w:r>
      <w:r w:rsidR="007B7491" w:rsidRPr="00A64073">
        <w:rPr>
          <w:lang w:eastAsia="ja-JP"/>
        </w:rPr>
        <w:t xml:space="preserve">and </w:t>
      </w:r>
      <w:r w:rsidR="007B7491" w:rsidRPr="00A64073">
        <w:rPr>
          <w:b/>
          <w:lang w:eastAsia="ja-JP"/>
        </w:rPr>
        <w:t>8</w:t>
      </w:r>
      <w:r w:rsidR="00972583" w:rsidRPr="00A64073">
        <w:rPr>
          <w:lang w:eastAsia="ja-JP"/>
        </w:rPr>
        <w:t>.</w:t>
      </w:r>
    </w:p>
    <w:p w14:paraId="32D78532" w14:textId="77777777" w:rsidR="00972583" w:rsidRPr="00A64073" w:rsidRDefault="00972583" w:rsidP="003865E3">
      <w:pPr>
        <w:rPr>
          <w:b/>
        </w:rPr>
      </w:pPr>
    </w:p>
    <w:p w14:paraId="7C0B6465" w14:textId="3875A487" w:rsidR="006E4797" w:rsidRPr="00A64073" w:rsidRDefault="00551D82" w:rsidP="003865E3">
      <w:pPr>
        <w:rPr>
          <w:b/>
        </w:rPr>
      </w:pPr>
      <w:r w:rsidRPr="00A64073">
        <w:rPr>
          <w:b/>
        </w:rPr>
        <w:t xml:space="preserve">DISCUSSION: </w:t>
      </w:r>
    </w:p>
    <w:p w14:paraId="5D1F3487" w14:textId="2B046525" w:rsidR="00C96816" w:rsidRPr="00A64073" w:rsidRDefault="00AD0D5D" w:rsidP="00AD0D5D">
      <w:pPr>
        <w:rPr>
          <w:lang w:eastAsia="ja-JP"/>
        </w:rPr>
      </w:pPr>
      <w:r w:rsidRPr="00A64073">
        <w:rPr>
          <w:lang w:eastAsia="ja-JP"/>
        </w:rPr>
        <w:t>The protocols described in this study use commercially available materials and microscopy equipment</w:t>
      </w:r>
      <w:r w:rsidR="00A568B4" w:rsidRPr="00A64073">
        <w:rPr>
          <w:lang w:eastAsia="ja-JP"/>
        </w:rPr>
        <w:t xml:space="preserve"> routinely </w:t>
      </w:r>
      <w:r w:rsidRPr="00A64073">
        <w:rPr>
          <w:lang w:eastAsia="ja-JP"/>
        </w:rPr>
        <w:t>found in</w:t>
      </w:r>
      <w:r w:rsidR="00A568B4" w:rsidRPr="00A64073">
        <w:rPr>
          <w:lang w:eastAsia="ja-JP"/>
        </w:rPr>
        <w:t xml:space="preserve"> all the</w:t>
      </w:r>
      <w:r w:rsidRPr="00A64073">
        <w:rPr>
          <w:lang w:eastAsia="ja-JP"/>
        </w:rPr>
        <w:t xml:space="preserve"> laboratories, institutes</w:t>
      </w:r>
      <w:r w:rsidR="00A568B4" w:rsidRPr="00A64073">
        <w:rPr>
          <w:lang w:eastAsia="ja-JP"/>
        </w:rPr>
        <w:t>,</w:t>
      </w:r>
      <w:r w:rsidRPr="00A64073">
        <w:rPr>
          <w:lang w:eastAsia="ja-JP"/>
        </w:rPr>
        <w:t xml:space="preserve"> and universities. </w:t>
      </w:r>
      <w:r w:rsidR="00A568B4" w:rsidRPr="00A64073">
        <w:rPr>
          <w:lang w:eastAsia="ja-JP"/>
        </w:rPr>
        <w:t>Therefore, investigators can</w:t>
      </w:r>
      <w:r w:rsidRPr="00A64073">
        <w:rPr>
          <w:lang w:eastAsia="ja-JP"/>
        </w:rPr>
        <w:t xml:space="preserve"> easily</w:t>
      </w:r>
      <w:r w:rsidR="00231B4E" w:rsidRPr="00A64073">
        <w:rPr>
          <w:lang w:eastAsia="ja-JP"/>
        </w:rPr>
        <w:t xml:space="preserve"> adopt </w:t>
      </w:r>
      <w:r w:rsidR="00583DF5" w:rsidRPr="00A64073">
        <w:rPr>
          <w:lang w:eastAsia="ja-JP"/>
        </w:rPr>
        <w:t xml:space="preserve">the </w:t>
      </w:r>
      <w:r w:rsidR="00BE1473" w:rsidRPr="00A64073">
        <w:rPr>
          <w:lang w:eastAsia="ja-JP"/>
        </w:rPr>
        <w:t xml:space="preserve">present </w:t>
      </w:r>
      <w:r w:rsidR="00231B4E" w:rsidRPr="00A64073">
        <w:rPr>
          <w:lang w:eastAsia="ja-JP"/>
        </w:rPr>
        <w:t xml:space="preserve">single speckle imaging and traction force microscopy in their studies. </w:t>
      </w:r>
    </w:p>
    <w:p w14:paraId="4636697F" w14:textId="77777777" w:rsidR="00C44255" w:rsidRPr="00A64073" w:rsidRDefault="00C44255" w:rsidP="00C44255">
      <w:pPr>
        <w:widowControl/>
        <w:rPr>
          <w:lang w:eastAsia="ja-JP"/>
        </w:rPr>
      </w:pPr>
    </w:p>
    <w:p w14:paraId="718DB129" w14:textId="473D2A9F" w:rsidR="003773C1" w:rsidRPr="00A64073" w:rsidRDefault="00C96816" w:rsidP="00A64073">
      <w:pPr>
        <w:widowControl/>
        <w:rPr>
          <w:rFonts w:eastAsia="MS PGothic"/>
          <w:lang w:eastAsia="ja-JP"/>
        </w:rPr>
      </w:pPr>
      <w:r w:rsidRPr="00A64073">
        <w:rPr>
          <w:lang w:eastAsia="ja-JP"/>
        </w:rPr>
        <w:t>The speckle imaging can</w:t>
      </w:r>
      <w:r w:rsidR="00BE26BF" w:rsidRPr="00A64073">
        <w:rPr>
          <w:lang w:eastAsia="ja-JP"/>
        </w:rPr>
        <w:t xml:space="preserve"> </w:t>
      </w:r>
      <w:r w:rsidR="00F22310" w:rsidRPr="00A64073">
        <w:rPr>
          <w:lang w:eastAsia="ja-JP"/>
        </w:rPr>
        <w:t>analyze</w:t>
      </w:r>
      <w:r w:rsidR="00F63C40" w:rsidRPr="00A64073">
        <w:rPr>
          <w:lang w:eastAsia="ja-JP"/>
        </w:rPr>
        <w:t xml:space="preserve"> actin polymerization and </w:t>
      </w:r>
      <w:r w:rsidR="00771B76" w:rsidRPr="00A64073">
        <w:rPr>
          <w:lang w:eastAsia="ja-JP"/>
        </w:rPr>
        <w:t>clutch</w:t>
      </w:r>
      <w:r w:rsidR="00F63C40" w:rsidRPr="00A64073">
        <w:rPr>
          <w:lang w:eastAsia="ja-JP"/>
        </w:rPr>
        <w:t xml:space="preserve"> coupling.</w:t>
      </w:r>
      <w:r w:rsidR="00F1151B" w:rsidRPr="00A64073">
        <w:rPr>
          <w:lang w:eastAsia="ja-JP"/>
        </w:rPr>
        <w:t xml:space="preserve"> </w:t>
      </w:r>
      <w:r w:rsidR="00F63C40" w:rsidRPr="00A64073">
        <w:rPr>
          <w:lang w:eastAsia="ja-JP"/>
        </w:rPr>
        <w:t>In addition, speckle imaging can monitor the retrograde flow of clutch molecules such as shootin1 and cortactin</w:t>
      </w:r>
      <w:r w:rsidR="00771B76" w:rsidRPr="00A64073">
        <w:rPr>
          <w:lang w:eastAsia="ja-JP"/>
        </w:rPr>
        <w:t>,</w:t>
      </w:r>
      <w:r w:rsidR="00F33D67" w:rsidRPr="00A64073">
        <w:rPr>
          <w:lang w:eastAsia="ja-JP"/>
        </w:rPr>
        <w:t xml:space="preserve"> </w:t>
      </w:r>
      <w:r w:rsidR="001B1C2A" w:rsidRPr="00A64073">
        <w:rPr>
          <w:lang w:eastAsia="ja-JP"/>
        </w:rPr>
        <w:t>which interact with F-actin retrograde flo</w:t>
      </w:r>
      <w:r w:rsidR="002A62B2" w:rsidRPr="00A64073">
        <w:rPr>
          <w:lang w:eastAsia="ja-JP"/>
        </w:rPr>
        <w:t>w</w:t>
      </w:r>
      <w:r w:rsidRPr="00A64073">
        <w:rPr>
          <w:lang w:eastAsia="ja-JP"/>
        </w:rPr>
        <w:t xml:space="preserve">. By using a TIRF microscope, the retrograde flow of </w:t>
      </w:r>
      <w:r w:rsidR="00F63C40" w:rsidRPr="00A64073">
        <w:rPr>
          <w:lang w:eastAsia="ja-JP"/>
        </w:rPr>
        <w:t xml:space="preserve">the cell adhesion molecule </w:t>
      </w:r>
      <w:r w:rsidRPr="00A64073">
        <w:rPr>
          <w:lang w:eastAsia="ja-JP"/>
        </w:rPr>
        <w:t xml:space="preserve">L1-CAM can </w:t>
      </w:r>
      <w:r w:rsidR="00A568B4" w:rsidRPr="00A64073">
        <w:rPr>
          <w:lang w:eastAsia="ja-JP"/>
        </w:rPr>
        <w:t>also be</w:t>
      </w:r>
      <w:r w:rsidR="00F33D67" w:rsidRPr="00A64073">
        <w:rPr>
          <w:lang w:eastAsia="ja-JP"/>
        </w:rPr>
        <w:t xml:space="preserve"> </w:t>
      </w:r>
      <w:r w:rsidRPr="00A64073">
        <w:rPr>
          <w:lang w:eastAsia="ja-JP"/>
        </w:rPr>
        <w:t>monitored</w:t>
      </w:r>
      <w:r w:rsidRPr="00A64073">
        <w:rPr>
          <w:lang w:eastAsia="ja-JP"/>
        </w:rPr>
        <w:fldChar w:fldCharType="begin">
          <w:fldData xml:space="preserve">PEVuZE5vdGU+PENpdGU+PEF1dGhvcj5BYmU8L0F1dGhvcj48WWVhcj4yMDIxPC9ZZWFyPjxSZWNO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L3BlcmlvZGljYWw+PHBhZ2VzPjI3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BYmU8L0F1dGhvcj48WWVhcj4yMDIxPC9ZZWFyPjxSZWNO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L3BlcmlvZGljYWw+PHBhZ2VzPjI3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Pr="00A64073">
        <w:rPr>
          <w:lang w:eastAsia="ja-JP"/>
        </w:rPr>
      </w:r>
      <w:r w:rsidRPr="00A64073">
        <w:rPr>
          <w:lang w:eastAsia="ja-JP"/>
        </w:rPr>
        <w:fldChar w:fldCharType="separate"/>
      </w:r>
      <w:r w:rsidR="002705D2" w:rsidRPr="00A64073">
        <w:rPr>
          <w:noProof/>
          <w:vertAlign w:val="superscript"/>
          <w:lang w:eastAsia="ja-JP"/>
        </w:rPr>
        <w:t>23,41</w:t>
      </w:r>
      <w:r w:rsidRPr="00A64073">
        <w:rPr>
          <w:lang w:eastAsia="ja-JP"/>
        </w:rPr>
        <w:fldChar w:fldCharType="end"/>
      </w:r>
      <w:r w:rsidRPr="00A64073">
        <w:rPr>
          <w:lang w:eastAsia="ja-JP"/>
        </w:rPr>
        <w:t xml:space="preserve">; L1-CAM </w:t>
      </w:r>
      <w:r w:rsidR="00F63C40" w:rsidRPr="00A64073">
        <w:rPr>
          <w:lang w:eastAsia="ja-JP"/>
        </w:rPr>
        <w:t>undergoes</w:t>
      </w:r>
      <w:r w:rsidRPr="00A64073">
        <w:rPr>
          <w:lang w:eastAsia="ja-JP"/>
        </w:rPr>
        <w:t xml:space="preserve"> grip and slip behaviors that </w:t>
      </w:r>
      <w:r w:rsidR="00771B76" w:rsidRPr="00A64073">
        <w:rPr>
          <w:lang w:eastAsia="ja-JP"/>
        </w:rPr>
        <w:t>reflect</w:t>
      </w:r>
      <w:r w:rsidRPr="00A64073">
        <w:rPr>
          <w:lang w:eastAsia="ja-JP"/>
        </w:rPr>
        <w:t xml:space="preserve"> the clutch coupling efficiency</w:t>
      </w:r>
      <w:r w:rsidRPr="00A64073">
        <w:rPr>
          <w:lang w:eastAsia="ja-JP"/>
        </w:rPr>
        <w:fldChar w:fldCharType="begin">
          <w:fldData xml:space="preserve">PEVuZE5vdGU+PENpdGU+PEF1dGhvcj5BYmU8L0F1dGhvcj48WWVhcj4yMDIxPC9ZZWFyPjxSZWNO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L3BlcmlvZGljYWw+PHBhZ2VzPjI3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BYmU8L0F1dGhvcj48WWVhcj4yMDIxPC9ZZWFyPjxSZWNO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L3BlcmlvZGljYWw+PHBhZ2VzPjI3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Pr="00A64073">
        <w:rPr>
          <w:lang w:eastAsia="ja-JP"/>
        </w:rPr>
      </w:r>
      <w:r w:rsidRPr="00A64073">
        <w:rPr>
          <w:lang w:eastAsia="ja-JP"/>
        </w:rPr>
        <w:fldChar w:fldCharType="separate"/>
      </w:r>
      <w:r w:rsidR="002705D2" w:rsidRPr="00A64073">
        <w:rPr>
          <w:noProof/>
          <w:vertAlign w:val="superscript"/>
          <w:lang w:eastAsia="ja-JP"/>
        </w:rPr>
        <w:t>23,41</w:t>
      </w:r>
      <w:r w:rsidRPr="00A64073">
        <w:rPr>
          <w:lang w:eastAsia="ja-JP"/>
        </w:rPr>
        <w:fldChar w:fldCharType="end"/>
      </w:r>
      <w:r w:rsidRPr="00A64073">
        <w:rPr>
          <w:lang w:eastAsia="ja-JP"/>
        </w:rPr>
        <w:t xml:space="preserve">. </w:t>
      </w:r>
      <w:r w:rsidR="003773C1" w:rsidRPr="00A64073">
        <w:rPr>
          <w:lang w:eastAsia="ja-JP"/>
        </w:rPr>
        <w:t xml:space="preserve">Although </w:t>
      </w:r>
      <w:r w:rsidR="002D41A0" w:rsidRPr="00A64073">
        <w:rPr>
          <w:lang w:eastAsia="ja-JP"/>
        </w:rPr>
        <w:t>the present study</w:t>
      </w:r>
      <w:r w:rsidR="003773C1" w:rsidRPr="00A64073">
        <w:rPr>
          <w:lang w:eastAsia="ja-JP"/>
        </w:rPr>
        <w:t xml:space="preserve"> </w:t>
      </w:r>
      <w:r w:rsidR="00AD0D5D" w:rsidRPr="00A64073">
        <w:rPr>
          <w:lang w:eastAsia="ja-JP"/>
        </w:rPr>
        <w:t>employ</w:t>
      </w:r>
      <w:r w:rsidR="002D41A0" w:rsidRPr="00A64073">
        <w:rPr>
          <w:lang w:eastAsia="ja-JP"/>
        </w:rPr>
        <w:t>s</w:t>
      </w:r>
      <w:r w:rsidR="003773C1" w:rsidRPr="00A64073">
        <w:rPr>
          <w:lang w:eastAsia="ja-JP"/>
        </w:rPr>
        <w:t xml:space="preserve"> </w:t>
      </w:r>
      <w:r w:rsidR="004A5F37" w:rsidRPr="00A64073">
        <w:rPr>
          <w:lang w:eastAsia="ja-JP"/>
        </w:rPr>
        <w:t xml:space="preserve">the </w:t>
      </w:r>
      <w:r w:rsidR="003773C1" w:rsidRPr="00A64073">
        <w:rPr>
          <w:lang w:eastAsia="ja-JP"/>
        </w:rPr>
        <w:t>TMR-HaloTag system for speckle imaging, other fluorescent proteins</w:t>
      </w:r>
      <w:r w:rsidR="00771B76" w:rsidRPr="00A64073">
        <w:rPr>
          <w:lang w:eastAsia="ja-JP"/>
        </w:rPr>
        <w:t>,</w:t>
      </w:r>
      <w:r w:rsidR="003773C1" w:rsidRPr="00A64073">
        <w:rPr>
          <w:lang w:eastAsia="ja-JP"/>
        </w:rPr>
        <w:t xml:space="preserve"> </w:t>
      </w:r>
      <w:r w:rsidR="004A5F37" w:rsidRPr="00A64073">
        <w:rPr>
          <w:lang w:eastAsia="ja-JP"/>
        </w:rPr>
        <w:t>such as</w:t>
      </w:r>
      <w:r w:rsidR="003773C1" w:rsidRPr="00A64073">
        <w:rPr>
          <w:lang w:eastAsia="ja-JP"/>
        </w:rPr>
        <w:t xml:space="preserve"> EGFP and m</w:t>
      </w:r>
      <w:r w:rsidR="004A5F37" w:rsidRPr="00A64073">
        <w:rPr>
          <w:lang w:eastAsia="ja-JP"/>
        </w:rPr>
        <w:t>onomeric red fluorescent protein</w:t>
      </w:r>
      <w:r w:rsidR="00771B76" w:rsidRPr="00A64073">
        <w:rPr>
          <w:lang w:eastAsia="ja-JP"/>
        </w:rPr>
        <w:t>,</w:t>
      </w:r>
      <w:r w:rsidR="003773C1" w:rsidRPr="00A64073">
        <w:rPr>
          <w:lang w:eastAsia="ja-JP"/>
        </w:rPr>
        <w:t xml:space="preserve"> are also available in the analysis</w:t>
      </w:r>
      <w:r w:rsidR="003773C1" w:rsidRPr="00A64073">
        <w:rPr>
          <w:lang w:eastAsia="ja-JP"/>
        </w:rPr>
        <w:fldChar w:fldCharType="begin">
          <w:fldData xml:space="preserve">PEVuZE5vdGU+PENpdGU+PEF1dGhvcj5XYXRlcm1hbi1TdG9yZXI8L0F1dGhvcj48WWVhcj4xOTk4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L3BlcmlvZGljYWw+PHBhZ2VzPjI3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XYXRlcm1hbi1TdG9yZXI8L0F1dGhvcj48WWVhcj4xOTk4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L3BlcmlvZGljYWw+PHBhZ2VzPjI3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3773C1" w:rsidRPr="00A64073">
        <w:rPr>
          <w:lang w:eastAsia="ja-JP"/>
        </w:rPr>
      </w:r>
      <w:r w:rsidR="003773C1" w:rsidRPr="00A64073">
        <w:rPr>
          <w:lang w:eastAsia="ja-JP"/>
        </w:rPr>
        <w:fldChar w:fldCharType="separate"/>
      </w:r>
      <w:r w:rsidR="002705D2" w:rsidRPr="00A64073">
        <w:rPr>
          <w:noProof/>
          <w:vertAlign w:val="superscript"/>
          <w:lang w:eastAsia="ja-JP"/>
        </w:rPr>
        <w:t>16,18,20,23,24,27,39</w:t>
      </w:r>
      <w:r w:rsidR="003773C1" w:rsidRPr="00A64073">
        <w:rPr>
          <w:lang w:eastAsia="ja-JP"/>
        </w:rPr>
        <w:fldChar w:fldCharType="end"/>
      </w:r>
      <w:r w:rsidR="003773C1" w:rsidRPr="00A64073">
        <w:rPr>
          <w:lang w:eastAsia="ja-JP"/>
        </w:rPr>
        <w:t xml:space="preserve">. The essentials for visualizing actin speckles are </w:t>
      </w:r>
      <w:r w:rsidR="002C3917" w:rsidRPr="00A64073">
        <w:rPr>
          <w:lang w:eastAsia="ja-JP"/>
        </w:rPr>
        <w:t xml:space="preserve">a </w:t>
      </w:r>
      <w:r w:rsidR="003773C1" w:rsidRPr="00A64073">
        <w:rPr>
          <w:lang w:eastAsia="ja-JP"/>
        </w:rPr>
        <w:t xml:space="preserve">low expression </w:t>
      </w:r>
      <w:r w:rsidR="00F22310" w:rsidRPr="00A64073">
        <w:rPr>
          <w:lang w:eastAsia="ja-JP"/>
        </w:rPr>
        <w:t xml:space="preserve">level </w:t>
      </w:r>
      <w:r w:rsidR="003773C1" w:rsidRPr="00A64073">
        <w:rPr>
          <w:lang w:eastAsia="ja-JP"/>
        </w:rPr>
        <w:t>of fluorescent actin and the illumina</w:t>
      </w:r>
      <w:r w:rsidR="00F0036E" w:rsidRPr="00A64073">
        <w:rPr>
          <w:lang w:eastAsia="ja-JP"/>
        </w:rPr>
        <w:t>tion</w:t>
      </w:r>
      <w:r w:rsidR="003773C1" w:rsidRPr="00A64073">
        <w:rPr>
          <w:lang w:eastAsia="ja-JP"/>
        </w:rPr>
        <w:t xml:space="preserve"> of a minimum area (</w:t>
      </w:r>
      <w:r w:rsidR="003773C1" w:rsidRPr="00A64073">
        <w:rPr>
          <w:b/>
          <w:lang w:eastAsia="ja-JP"/>
        </w:rPr>
        <w:t>Figure 2</w:t>
      </w:r>
      <w:r w:rsidR="003773C1" w:rsidRPr="00A64073">
        <w:rPr>
          <w:lang w:eastAsia="ja-JP"/>
        </w:rPr>
        <w:t>)</w:t>
      </w:r>
      <w:r w:rsidR="00F2779D" w:rsidRPr="00A64073">
        <w:rPr>
          <w:lang w:eastAsia="ja-JP"/>
        </w:rPr>
        <w:t xml:space="preserve">. </w:t>
      </w:r>
      <w:r w:rsidR="00BC03A8" w:rsidRPr="00A64073">
        <w:t xml:space="preserve">In this protocol, Lifeact and HaloTag-actin signals are sequentially acquired. Because actin retrograde flow is </w:t>
      </w:r>
      <w:r w:rsidR="00373E38" w:rsidRPr="00A64073">
        <w:t xml:space="preserve">relatively </w:t>
      </w:r>
      <w:r w:rsidR="00BC03A8" w:rsidRPr="00A64073">
        <w:t xml:space="preserve">slow (4.5 ± 0.1 </w:t>
      </w:r>
      <w:r w:rsidR="00C66A77">
        <w:rPr>
          <w:lang w:eastAsia="ja-JP"/>
        </w:rPr>
        <w:t>µ</w:t>
      </w:r>
      <w:r w:rsidR="00BC03A8" w:rsidRPr="00A64073">
        <w:t>m/min)</w:t>
      </w:r>
      <w:r w:rsidR="00734746" w:rsidRPr="00A64073">
        <w:fldChar w:fldCharType="begin">
          <w:fldData xml:space="preserve">PEVuZE5vdGU+PENpdGU+PEF1dGhvcj5CYWJhPC9BdXRob3I+PFllYXI+MjAxODwvWWVhcj48UmVj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</w:fldData>
        </w:fldChar>
      </w:r>
      <w:r w:rsidR="00455938" w:rsidRPr="00A64073">
        <w:instrText xml:space="preserve"> ADDIN EN.CITE </w:instrText>
      </w:r>
      <w:r w:rsidR="00455938" w:rsidRPr="00A64073">
        <w:fldChar w:fldCharType="begin">
          <w:fldData xml:space="preserve">PEVuZE5vdGU+PENpdGU+PEF1dGhvcj5CYWJhPC9BdXRob3I+PFllYXI+MjAxODwvWWVhcj48UmVj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</w:fldData>
        </w:fldChar>
      </w:r>
      <w:r w:rsidR="00455938" w:rsidRPr="00A64073">
        <w:instrText xml:space="preserve"> ADDIN EN.CITE.DATA </w:instrText>
      </w:r>
      <w:r w:rsidR="00455938" w:rsidRPr="00A64073">
        <w:fldChar w:fldCharType="end"/>
      </w:r>
      <w:r w:rsidR="00734746" w:rsidRPr="00A64073">
        <w:fldChar w:fldCharType="separate"/>
      </w:r>
      <w:r w:rsidR="002705D2" w:rsidRPr="00A64073">
        <w:rPr>
          <w:noProof/>
          <w:vertAlign w:val="superscript"/>
        </w:rPr>
        <w:t>24</w:t>
      </w:r>
      <w:r w:rsidR="00734746" w:rsidRPr="00A64073">
        <w:fldChar w:fldCharType="end"/>
      </w:r>
      <w:r w:rsidR="00BC03A8" w:rsidRPr="00A64073">
        <w:t xml:space="preserve">, </w:t>
      </w:r>
      <w:r w:rsidR="004A5F37" w:rsidRPr="00A64073">
        <w:t xml:space="preserve">analysis of </w:t>
      </w:r>
      <w:r w:rsidR="002D4C2E" w:rsidRPr="00A64073">
        <w:t>F</w:t>
      </w:r>
      <w:r w:rsidR="004A5F37" w:rsidRPr="00A64073">
        <w:t xml:space="preserve">-actin retrograde flow and actin polymerization are unaffected by </w:t>
      </w:r>
      <w:r w:rsidR="00BC03A8" w:rsidRPr="00A64073">
        <w:t>sequential image acquisition of different</w:t>
      </w:r>
      <w:r w:rsidR="00373E38" w:rsidRPr="00A64073">
        <w:t xml:space="preserve"> fluorescent</w:t>
      </w:r>
      <w:r w:rsidR="00BC03A8" w:rsidRPr="00A64073">
        <w:t xml:space="preserve"> channels </w:t>
      </w:r>
      <w:r w:rsidR="001B1C2A" w:rsidRPr="00A64073">
        <w:t>(~1 s interval)</w:t>
      </w:r>
      <w:r w:rsidR="004A5F37" w:rsidRPr="00A64073">
        <w:t>.</w:t>
      </w:r>
      <w:r w:rsidR="00373E38" w:rsidRPr="00A64073">
        <w:t xml:space="preserve"> </w:t>
      </w:r>
      <w:r w:rsidR="004B29B6" w:rsidRPr="00A64073">
        <w:t>Lifeact is</w:t>
      </w:r>
      <w:r w:rsidR="004A5F37" w:rsidRPr="00A64073">
        <w:t xml:space="preserve"> a</w:t>
      </w:r>
      <w:r w:rsidR="004B29B6" w:rsidRPr="00A64073">
        <w:t xml:space="preserve"> </w:t>
      </w:r>
      <w:r w:rsidR="004A5F37" w:rsidRPr="00A64073">
        <w:t>widely-</w:t>
      </w:r>
      <w:r w:rsidR="004B29B6" w:rsidRPr="00A64073">
        <w:t>used</w:t>
      </w:r>
      <w:r w:rsidR="004A5F37" w:rsidRPr="00A64073">
        <w:t xml:space="preserve"> </w:t>
      </w:r>
      <w:r w:rsidR="004B29B6" w:rsidRPr="00A64073">
        <w:t xml:space="preserve">F-actin marker, </w:t>
      </w:r>
      <w:r w:rsidR="004A5F37" w:rsidRPr="00A64073">
        <w:t>but</w:t>
      </w:r>
      <w:r w:rsidR="004B29B6" w:rsidRPr="00A64073">
        <w:t xml:space="preserve"> </w:t>
      </w:r>
      <w:r w:rsidR="00771B76" w:rsidRPr="00A64073">
        <w:t xml:space="preserve">can </w:t>
      </w:r>
      <w:r w:rsidR="002E5687" w:rsidRPr="00A64073">
        <w:lastRenderedPageBreak/>
        <w:t>compete</w:t>
      </w:r>
      <w:r w:rsidR="004B29B6" w:rsidRPr="00A64073">
        <w:t xml:space="preserve"> </w:t>
      </w:r>
      <w:r w:rsidR="002E5687" w:rsidRPr="00A64073">
        <w:t>with actin binding proteins</w:t>
      </w:r>
      <w:r w:rsidR="00771B76" w:rsidRPr="00A64073">
        <w:fldChar w:fldCharType="begin">
          <w:fldData xml:space="preserve">PEVuZE5vdGU+PENpdGU+PEF1dGhvcj5CZWx5eTwvQXV0aG9yPjxZZWFyPjIwMjA8L1llYXI+PFJl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</w:fldData>
        </w:fldChar>
      </w:r>
      <w:r w:rsidR="00455938" w:rsidRPr="00A64073">
        <w:instrText xml:space="preserve"> ADDIN EN.CITE </w:instrText>
      </w:r>
      <w:r w:rsidR="00455938" w:rsidRPr="00A64073">
        <w:fldChar w:fldCharType="begin">
          <w:fldData xml:space="preserve">PEVuZE5vdGU+PENpdGU+PEF1dGhvcj5CZWx5eTwvQXV0aG9yPjxZZWFyPjIwMjA8L1llYXI+PFJl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</w:fldData>
        </w:fldChar>
      </w:r>
      <w:r w:rsidR="00455938" w:rsidRPr="00A64073">
        <w:instrText xml:space="preserve"> ADDIN EN.CITE.DATA </w:instrText>
      </w:r>
      <w:r w:rsidR="00455938" w:rsidRPr="00A64073">
        <w:fldChar w:fldCharType="end"/>
      </w:r>
      <w:r w:rsidR="00771B76" w:rsidRPr="00A64073">
        <w:fldChar w:fldCharType="separate"/>
      </w:r>
      <w:r w:rsidR="00771B76" w:rsidRPr="00A64073">
        <w:rPr>
          <w:noProof/>
          <w:vertAlign w:val="superscript"/>
        </w:rPr>
        <w:t>47</w:t>
      </w:r>
      <w:r w:rsidR="00771B76" w:rsidRPr="00A64073">
        <w:fldChar w:fldCharType="end"/>
      </w:r>
      <w:r w:rsidR="0083162E" w:rsidRPr="00A64073">
        <w:t xml:space="preserve">. </w:t>
      </w:r>
      <w:r w:rsidR="004A5F37" w:rsidRPr="00A64073">
        <w:t>Of further importance,</w:t>
      </w:r>
      <w:r w:rsidR="004A5F37" w:rsidRPr="00A64073">
        <w:rPr>
          <w:rFonts w:eastAsia="MS PGothic"/>
          <w:lang w:eastAsia="ja-JP"/>
        </w:rPr>
        <w:t xml:space="preserve"> </w:t>
      </w:r>
      <w:r w:rsidR="00FB0488" w:rsidRPr="00A64073">
        <w:t>Lifeact</w:t>
      </w:r>
      <w:r w:rsidR="002E5687" w:rsidRPr="00A64073">
        <w:t xml:space="preserve"> </w:t>
      </w:r>
      <w:r w:rsidR="004A5F37" w:rsidRPr="00A64073">
        <w:t xml:space="preserve">can </w:t>
      </w:r>
      <w:r w:rsidR="002E5687" w:rsidRPr="00A64073">
        <w:t xml:space="preserve">alter </w:t>
      </w:r>
      <w:r w:rsidR="00FB0488" w:rsidRPr="00A64073">
        <w:t>actin dynamics</w:t>
      </w:r>
      <w:r w:rsidR="001B1C2A" w:rsidRPr="00A64073">
        <w:t>, thereby affecting</w:t>
      </w:r>
      <w:r w:rsidR="00FB0488" w:rsidRPr="00A64073">
        <w:t xml:space="preserve"> </w:t>
      </w:r>
      <w:r w:rsidR="002E5687" w:rsidRPr="00A64073">
        <w:t>F-actin structures and the cell morphology</w:t>
      </w:r>
      <w:r w:rsidR="00734746" w:rsidRPr="00A64073">
        <w:fldChar w:fldCharType="begin">
          <w:fldData xml:space="preserve">PEVuZE5vdGU+PENpdGU+PEF1dGhvcj5CZWx5eTwvQXV0aG9yPjxZZWFyPjIwMjA8L1llYXI+PFJl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</w:fldData>
        </w:fldChar>
      </w:r>
      <w:r w:rsidR="00455938" w:rsidRPr="00A64073">
        <w:instrText xml:space="preserve"> ADDIN EN.CITE </w:instrText>
      </w:r>
      <w:r w:rsidR="00455938" w:rsidRPr="00A64073">
        <w:fldChar w:fldCharType="begin">
          <w:fldData xml:space="preserve">PEVuZE5vdGU+PENpdGU+PEF1dGhvcj5CZWx5eTwvQXV0aG9yPjxZZWFyPjIwMjA8L1llYXI+PFJl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</w:fldData>
        </w:fldChar>
      </w:r>
      <w:r w:rsidR="00455938" w:rsidRPr="00A64073">
        <w:instrText xml:space="preserve"> ADDIN EN.CITE.DATA </w:instrText>
      </w:r>
      <w:r w:rsidR="00455938" w:rsidRPr="00A64073">
        <w:fldChar w:fldCharType="end"/>
      </w:r>
      <w:r w:rsidR="00734746" w:rsidRPr="00A64073">
        <w:fldChar w:fldCharType="separate"/>
      </w:r>
      <w:r w:rsidR="00734746" w:rsidRPr="00A64073">
        <w:rPr>
          <w:noProof/>
          <w:vertAlign w:val="superscript"/>
        </w:rPr>
        <w:t>47</w:t>
      </w:r>
      <w:r w:rsidR="00493050" w:rsidRPr="00A64073">
        <w:rPr>
          <w:noProof/>
          <w:vertAlign w:val="superscript"/>
        </w:rPr>
        <w:t>–</w:t>
      </w:r>
      <w:r w:rsidR="00734746" w:rsidRPr="00A64073">
        <w:rPr>
          <w:noProof/>
          <w:vertAlign w:val="superscript"/>
        </w:rPr>
        <w:t>49</w:t>
      </w:r>
      <w:r w:rsidR="00734746" w:rsidRPr="00A64073">
        <w:fldChar w:fldCharType="end"/>
      </w:r>
      <w:r w:rsidR="002E5687" w:rsidRPr="00A64073">
        <w:t xml:space="preserve">. </w:t>
      </w:r>
      <w:r w:rsidR="004B29B6" w:rsidRPr="00A64073">
        <w:t xml:space="preserve"> </w:t>
      </w:r>
    </w:p>
    <w:p w14:paraId="7422473D" w14:textId="77777777" w:rsidR="00C44255" w:rsidRPr="00A64073" w:rsidRDefault="00C44255" w:rsidP="00C44255">
      <w:pPr>
        <w:rPr>
          <w:lang w:eastAsia="ja-JP"/>
        </w:rPr>
      </w:pPr>
    </w:p>
    <w:p w14:paraId="6E29B3DF" w14:textId="1098E02B" w:rsidR="00243D57" w:rsidRPr="00A64073" w:rsidRDefault="003E6D4E" w:rsidP="00A64073">
      <w:pPr>
        <w:rPr>
          <w:lang w:eastAsia="ja-JP"/>
        </w:rPr>
      </w:pPr>
      <w:r w:rsidRPr="00A64073">
        <w:rPr>
          <w:lang w:eastAsia="ja-JP"/>
        </w:rPr>
        <w:t xml:space="preserve">Traction force microscopy </w:t>
      </w:r>
      <w:r w:rsidR="00583DF5" w:rsidRPr="00A64073">
        <w:rPr>
          <w:lang w:eastAsia="ja-JP"/>
        </w:rPr>
        <w:t>can detect forces to drive growth cone advance.</w:t>
      </w:r>
      <w:r w:rsidR="00F908A4" w:rsidRPr="00A64073">
        <w:rPr>
          <w:lang w:eastAsia="ja-JP"/>
        </w:rPr>
        <w:t xml:space="preserve"> By mounting the neurons within </w:t>
      </w:r>
      <w:r w:rsidR="00764BC7" w:rsidRPr="00A64073">
        <w:rPr>
          <w:lang w:eastAsia="ja-JP"/>
        </w:rPr>
        <w:t xml:space="preserve">an </w:t>
      </w:r>
      <w:r w:rsidR="00F908A4" w:rsidRPr="00A64073">
        <w:rPr>
          <w:lang w:eastAsia="ja-JP"/>
        </w:rPr>
        <w:t xml:space="preserve">extracellular matrix, </w:t>
      </w:r>
      <w:r w:rsidR="00764BC7" w:rsidRPr="00A64073">
        <w:rPr>
          <w:lang w:eastAsia="ja-JP"/>
        </w:rPr>
        <w:t>investigato</w:t>
      </w:r>
      <w:r w:rsidR="00F908A4" w:rsidRPr="00A64073">
        <w:rPr>
          <w:lang w:eastAsia="ja-JP"/>
        </w:rPr>
        <w:t>rs can also analyze forces generated in a semi-3D environment</w:t>
      </w:r>
      <w:r w:rsidR="00F908A4" w:rsidRPr="00A64073">
        <w:rPr>
          <w:lang w:eastAsia="ja-JP"/>
        </w:rPr>
        <w:fldChar w:fldCharType="begin">
          <w:fldData xml:space="preserve">PEVuZE5vdGU+PENpdGU+PEF1dGhvcj5NaW5lZ2lzaGk8L0F1dGhvcj48WWVhcj4yMDE4PC9ZZWFy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NaW5lZ2lzaGk8L0F1dGhvcj48WWVhcj4yMDE4PC9ZZWFy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F908A4" w:rsidRPr="00A64073">
        <w:rPr>
          <w:lang w:eastAsia="ja-JP"/>
        </w:rPr>
      </w:r>
      <w:r w:rsidR="00F908A4" w:rsidRPr="00A64073">
        <w:rPr>
          <w:lang w:eastAsia="ja-JP"/>
        </w:rPr>
        <w:fldChar w:fldCharType="separate"/>
      </w:r>
      <w:r w:rsidR="00734746" w:rsidRPr="00A64073">
        <w:rPr>
          <w:noProof/>
          <w:vertAlign w:val="superscript"/>
          <w:lang w:eastAsia="ja-JP"/>
        </w:rPr>
        <w:t>11</w:t>
      </w:r>
      <w:r w:rsidR="00F908A4" w:rsidRPr="00A64073">
        <w:rPr>
          <w:lang w:eastAsia="ja-JP"/>
        </w:rPr>
        <w:fldChar w:fldCharType="end"/>
      </w:r>
      <w:r w:rsidR="00F908A4" w:rsidRPr="00A64073">
        <w:rPr>
          <w:lang w:eastAsia="ja-JP"/>
        </w:rPr>
        <w:t>.</w:t>
      </w:r>
      <w:r w:rsidR="00EA0488" w:rsidRPr="00A64073">
        <w:rPr>
          <w:lang w:eastAsia="ja-JP"/>
        </w:rPr>
        <w:t xml:space="preserve"> High-magnification imaging is important for accurate quantification of traction force b</w:t>
      </w:r>
      <w:r w:rsidR="008E5D5D" w:rsidRPr="00A64073">
        <w:rPr>
          <w:lang w:eastAsia="ja-JP"/>
        </w:rPr>
        <w:t>ecause growth cones generate weak traction force</w:t>
      </w:r>
      <w:r w:rsidR="00EA0488" w:rsidRPr="00A64073">
        <w:rPr>
          <w:lang w:eastAsia="ja-JP"/>
        </w:rPr>
        <w:t>s</w:t>
      </w:r>
      <w:r w:rsidR="008E5D5D" w:rsidRPr="00A64073">
        <w:rPr>
          <w:lang w:eastAsia="ja-JP"/>
        </w:rPr>
        <w:fldChar w:fldCharType="begin"/>
      </w:r>
      <w:r w:rsidR="00455938" w:rsidRPr="00A64073">
        <w:rPr>
          <w:lang w:eastAsia="ja-JP"/>
        </w:rPr>
        <w:instrText xml:space="preserve"> ADDIN EN.CITE &lt;EndNote&gt;&lt;Cite&gt;&lt;Author&gt;Franze&lt;/Author&gt;&lt;Year&gt;2020&lt;/Year&gt;&lt;RecNum&gt;7&lt;/RecNum&gt;&lt;DisplayText&gt;&lt;style face="superscript"&gt;7&lt;/style&gt;&lt;/DisplayText&gt;&lt;record&gt;&lt;rec-number&gt;7&lt;/rec-number&gt;&lt;foreign-keys&gt;&lt;key app="EN" db-id="evez0xtejx2vp3ee5tt5eavdpezxxed529wv" timestamp="1632820963"&gt;7&lt;/key&gt;&lt;/foreign-keys&gt;&lt;ref-type name="Journal Article"&gt;17&lt;/ref-type&gt;&lt;contributors&gt;&lt;authors&gt;&lt;author&gt;Franze, K.&lt;/author&gt;&lt;/authors&gt;&lt;/contributors&gt;&lt;auth-address&gt;Department of Physiology, Development and Neuroscience, University of Cambridge, Cambridge CB2 3DY, United Kingdom; email: kf284@cam.ac.uk.&lt;/auth-address&gt;&lt;titles&gt;&lt;title&gt;Integrating chemistry and mechanics: the forces driving axon growth&lt;/title&gt;&lt;secondary-title&gt;Annual Review of Cell and Developmental Biology&lt;/secondary-title&gt;&lt;/titles&gt;&lt;periodical&gt;&lt;full-title&gt;Annual Review of Cell and Developmental Biology&lt;/full-title&gt;&lt;/periodical&gt;&lt;pages&gt;61-83&lt;/pages&gt;&lt;volume&gt;36&lt;/volume&gt;&lt;edition&gt;2020/07/01&lt;/edition&gt;&lt;keywords&gt;&lt;keyword&gt;*forces&lt;/keyword&gt;&lt;keyword&gt;*guidance&lt;/keyword&gt;&lt;keyword&gt;*mechanosensitivity&lt;/keyword&gt;&lt;keyword&gt;*mechanotransduction&lt;/keyword&gt;&lt;keyword&gt;*neurons&lt;/keyword&gt;&lt;keyword&gt;*pathfinding&lt;/keyword&gt;&lt;/keywords&gt;&lt;dates&gt;&lt;year&gt;2020&lt;/year&gt;&lt;pub-dates&gt;&lt;date&gt;Oct 6&lt;/date&gt;&lt;/pub-dates&gt;&lt;/dates&gt;&lt;isbn&gt;1530-8995 (Electronic)&amp;#xD;1081-0706 (Linking)&lt;/isbn&gt;&lt;accession-num&gt;32603614&lt;/accession-num&gt;&lt;urls&gt;&lt;related-urls&gt;&lt;url&gt;https://www.ncbi.nlm.nih.gov/pubmed/32603614&lt;/url&gt;&lt;/related-urls&gt;&lt;/urls&gt;&lt;electronic-resource-num&gt;10.1146/annurev-cellbio-100818-125157&lt;/electronic-resource-num&gt;&lt;/record&gt;&lt;/Cite&gt;&lt;/EndNote&gt;</w:instrText>
      </w:r>
      <w:r w:rsidR="008E5D5D" w:rsidRPr="00A64073">
        <w:rPr>
          <w:lang w:eastAsia="ja-JP"/>
        </w:rPr>
        <w:fldChar w:fldCharType="separate"/>
      </w:r>
      <w:r w:rsidR="00734746" w:rsidRPr="00A64073">
        <w:rPr>
          <w:noProof/>
          <w:vertAlign w:val="superscript"/>
          <w:lang w:eastAsia="ja-JP"/>
        </w:rPr>
        <w:t>7</w:t>
      </w:r>
      <w:r w:rsidR="008E5D5D" w:rsidRPr="00A64073">
        <w:rPr>
          <w:lang w:eastAsia="ja-JP"/>
        </w:rPr>
        <w:fldChar w:fldCharType="end"/>
      </w:r>
      <w:r w:rsidR="00EA0488" w:rsidRPr="00A64073">
        <w:rPr>
          <w:lang w:eastAsia="ja-JP"/>
        </w:rPr>
        <w:t>.</w:t>
      </w:r>
      <w:r w:rsidR="008E5D5D" w:rsidRPr="00A64073">
        <w:rPr>
          <w:lang w:eastAsia="ja-JP"/>
        </w:rPr>
        <w:t xml:space="preserve"> </w:t>
      </w:r>
      <w:r w:rsidR="007959A0" w:rsidRPr="00A64073">
        <w:rPr>
          <w:lang w:eastAsia="ja-JP"/>
        </w:rPr>
        <w:t>Although other methods with nanopillars or stress-sensitive biosensors are also used to measure traction force</w:t>
      </w:r>
      <w:r w:rsidR="00734746" w:rsidRPr="00A64073">
        <w:rPr>
          <w:lang w:eastAsia="ja-JP"/>
        </w:rPr>
        <w:fldChar w:fldCharType="begin">
          <w:fldData xml:space="preserve">PEVuZE5vdGU+PENpdGU+PEF1dGhvcj5kdSBSb3VyZTwvQXV0aG9yPjxZZWFyPjIwMDU8L1llYXI+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yMzkwLTIz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kdSBSb3VyZTwvQXV0aG9yPjxZZWFyPjIwMDU8L1llYXI+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yMzkwLTIz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734746" w:rsidRPr="00A64073">
        <w:rPr>
          <w:lang w:eastAsia="ja-JP"/>
        </w:rPr>
      </w:r>
      <w:r w:rsidR="00734746" w:rsidRPr="00A64073">
        <w:rPr>
          <w:lang w:eastAsia="ja-JP"/>
        </w:rPr>
        <w:fldChar w:fldCharType="separate"/>
      </w:r>
      <w:r w:rsidR="00734746" w:rsidRPr="00A64073">
        <w:rPr>
          <w:noProof/>
          <w:vertAlign w:val="superscript"/>
          <w:lang w:eastAsia="ja-JP"/>
        </w:rPr>
        <w:t>50,51</w:t>
      </w:r>
      <w:r w:rsidR="00734746" w:rsidRPr="00A64073">
        <w:rPr>
          <w:lang w:eastAsia="ja-JP"/>
        </w:rPr>
        <w:fldChar w:fldCharType="end"/>
      </w:r>
      <w:r w:rsidR="007959A0" w:rsidRPr="00A64073">
        <w:rPr>
          <w:lang w:eastAsia="ja-JP"/>
        </w:rPr>
        <w:t xml:space="preserve">, PAA gel-based method </w:t>
      </w:r>
      <w:r w:rsidR="00EA0488" w:rsidRPr="00A64073">
        <w:rPr>
          <w:lang w:eastAsia="ja-JP"/>
        </w:rPr>
        <w:t>is highly adaptable and allows for the adjustment of</w:t>
      </w:r>
      <w:r w:rsidR="007959A0" w:rsidRPr="00A64073">
        <w:rPr>
          <w:lang w:eastAsia="ja-JP"/>
        </w:rPr>
        <w:t xml:space="preserve"> substrate </w:t>
      </w:r>
      <w:r w:rsidR="00EA0488" w:rsidRPr="00A64073">
        <w:rPr>
          <w:lang w:eastAsia="ja-JP"/>
        </w:rPr>
        <w:t xml:space="preserve">rigidity </w:t>
      </w:r>
      <w:r w:rsidR="007959A0" w:rsidRPr="00A64073">
        <w:rPr>
          <w:lang w:eastAsia="ja-JP"/>
        </w:rPr>
        <w:t xml:space="preserve">by </w:t>
      </w:r>
      <w:r w:rsidR="00EA0488" w:rsidRPr="00A64073">
        <w:rPr>
          <w:lang w:eastAsia="ja-JP"/>
        </w:rPr>
        <w:t>varying</w:t>
      </w:r>
      <w:r w:rsidR="007959A0" w:rsidRPr="00A64073">
        <w:rPr>
          <w:lang w:eastAsia="ja-JP"/>
        </w:rPr>
        <w:t xml:space="preserve"> the concentrations of acrylamide and bis-acrylamide</w:t>
      </w:r>
      <w:r w:rsidR="00734746" w:rsidRPr="00A64073">
        <w:rPr>
          <w:lang w:eastAsia="ja-JP"/>
        </w:rPr>
        <w:fldChar w:fldCharType="begin">
          <w:fldData xml:space="preserve">PEVuZE5vdGU+PENpdGU+PEF1dGhvcj5BYmU8L0F1dGhvcj48WWVhcj4yMDIxPC9ZZWFyPjxSZWNO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BYmU8L0F1dGhvcj48WWVhcj4yMDIxPC9ZZWFyPjxSZWNO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734746" w:rsidRPr="00A64073">
        <w:rPr>
          <w:lang w:eastAsia="ja-JP"/>
        </w:rPr>
      </w:r>
      <w:r w:rsidR="00734746" w:rsidRPr="00A64073">
        <w:rPr>
          <w:lang w:eastAsia="ja-JP"/>
        </w:rPr>
        <w:fldChar w:fldCharType="separate"/>
      </w:r>
      <w:r w:rsidR="00734746" w:rsidRPr="00A64073">
        <w:rPr>
          <w:noProof/>
          <w:vertAlign w:val="superscript"/>
          <w:lang w:eastAsia="ja-JP"/>
        </w:rPr>
        <w:t>41,44,52</w:t>
      </w:r>
      <w:r w:rsidR="00734746" w:rsidRPr="00A64073">
        <w:rPr>
          <w:lang w:eastAsia="ja-JP"/>
        </w:rPr>
        <w:fldChar w:fldCharType="end"/>
      </w:r>
      <w:r w:rsidR="007959A0" w:rsidRPr="00A64073">
        <w:rPr>
          <w:lang w:eastAsia="ja-JP"/>
        </w:rPr>
        <w:t xml:space="preserve">. In </w:t>
      </w:r>
      <w:r w:rsidR="00013E7E" w:rsidRPr="00A64073">
        <w:rPr>
          <w:lang w:eastAsia="ja-JP"/>
        </w:rPr>
        <w:t>this</w:t>
      </w:r>
      <w:r w:rsidR="007959A0" w:rsidRPr="00A64073">
        <w:rPr>
          <w:lang w:eastAsia="ja-JP"/>
        </w:rPr>
        <w:t xml:space="preserve"> protocol, </w:t>
      </w:r>
      <w:r w:rsidR="00EA0488" w:rsidRPr="00A64073">
        <w:rPr>
          <w:lang w:eastAsia="ja-JP"/>
        </w:rPr>
        <w:t xml:space="preserve">the </w:t>
      </w:r>
      <w:r w:rsidR="007959A0" w:rsidRPr="00A64073">
        <w:rPr>
          <w:lang w:eastAsia="ja-JP"/>
        </w:rPr>
        <w:t xml:space="preserve">PAA gel is prepared at </w:t>
      </w:r>
      <w:r w:rsidR="00EA0488" w:rsidRPr="00A64073">
        <w:rPr>
          <w:lang w:eastAsia="ja-JP"/>
        </w:rPr>
        <w:t>a</w:t>
      </w:r>
      <w:r w:rsidR="007959A0" w:rsidRPr="00A64073">
        <w:rPr>
          <w:lang w:eastAsia="ja-JP"/>
        </w:rPr>
        <w:t xml:space="preserve"> final concentration of 3.75% acrylamide and 0.03% bis-acrylamide</w:t>
      </w:r>
      <w:r w:rsidR="00771B76" w:rsidRPr="00A64073">
        <w:rPr>
          <w:lang w:eastAsia="ja-JP"/>
        </w:rPr>
        <w:t>;</w:t>
      </w:r>
      <w:r w:rsidR="007959A0" w:rsidRPr="00A64073">
        <w:rPr>
          <w:lang w:eastAsia="ja-JP"/>
        </w:rPr>
        <w:t xml:space="preserve"> Young’s modulus </w:t>
      </w:r>
      <w:r w:rsidR="00771B76" w:rsidRPr="00A64073">
        <w:rPr>
          <w:lang w:eastAsia="ja-JP"/>
        </w:rPr>
        <w:t>is</w:t>
      </w:r>
      <w:r w:rsidR="007959A0" w:rsidRPr="00A64073">
        <w:rPr>
          <w:lang w:eastAsia="ja-JP"/>
        </w:rPr>
        <w:t xml:space="preserve"> </w:t>
      </w:r>
      <w:r w:rsidR="00771B76" w:rsidRPr="00A64073">
        <w:rPr>
          <w:lang w:eastAsia="ja-JP"/>
        </w:rPr>
        <w:t>~</w:t>
      </w:r>
      <w:r w:rsidR="007959A0" w:rsidRPr="00A64073">
        <w:rPr>
          <w:lang w:eastAsia="ja-JP"/>
        </w:rPr>
        <w:t>2</w:t>
      </w:r>
      <w:r w:rsidR="00771B76" w:rsidRPr="00A64073">
        <w:rPr>
          <w:lang w:eastAsia="ja-JP"/>
        </w:rPr>
        <w:t>70</w:t>
      </w:r>
      <w:r w:rsidR="007959A0" w:rsidRPr="00A64073">
        <w:rPr>
          <w:lang w:eastAsia="ja-JP"/>
        </w:rPr>
        <w:t xml:space="preserve"> Pa</w:t>
      </w:r>
      <w:r w:rsidR="00734746" w:rsidRPr="00A64073">
        <w:rPr>
          <w:lang w:eastAsia="ja-JP"/>
        </w:rPr>
        <w:fldChar w:fldCharType="begin"/>
      </w:r>
      <w:r w:rsidR="00455938" w:rsidRPr="00A64073">
        <w:rPr>
          <w:lang w:eastAsia="ja-JP"/>
        </w:rPr>
        <w:instrText xml:space="preserve"> ADDIN EN.CITE &lt;EndNote&gt;&lt;Cite&gt;&lt;Author&gt;Toriyama&lt;/Author&gt;&lt;Year&gt;2013&lt;/Year&gt;&lt;RecNum&gt;22&lt;/RecNum&gt;&lt;DisplayText&gt;&lt;style face="superscript"&gt;22&lt;/style&gt;&lt;/DisplayText&gt;&lt;record&gt;&lt;rec-number&gt;22&lt;/rec-number&gt;&lt;foreign-keys&gt;&lt;key app="EN" db-id="evez0xtejx2vp3ee5tt5eavdpezxxed529wv" timestamp="1632820966"&gt;22&lt;/key&gt;&lt;/foreign-keys&gt;&lt;ref-type name="Journal Article"&gt;17&lt;/ref-type&gt;&lt;contributors&gt;&lt;authors&gt;&lt;author&gt;Toriyama, M.&lt;/author&gt;&lt;author&gt;Kozawa, S.&lt;/author&gt;&lt;author&gt;Sakumura, Y.&lt;/author&gt;&lt;author&gt;Inagaki, N.&lt;/author&gt;&lt;/authors&gt;&lt;/contributors&gt;&lt;auth-address&gt;Laboratory of Neuronal Cell Morphogenesis, Graduate School of Biological Sciences, Nara Institute of Science and Technology, Ikoma, Nara 630-0192, Japan.&lt;/auth-address&gt;&lt;titles&gt;&lt;title&gt;Conversion of a signal into forces for axon outgrowth through Pak1-mediated shootin1 phosphorylation&lt;/title&gt;&lt;secondary-title&gt;Current Biology&lt;/secondary-title&gt;&lt;/titles&gt;&lt;periodical&gt;&lt;full-title&gt;Current Biology&lt;/full-title&gt;&lt;/periodical&gt;&lt;pages&gt;529-534&lt;/pages&gt;&lt;volume&gt;23&lt;/volume&gt;&lt;edition&gt;2013/03/05&lt;/edition&gt;&lt;keywords&gt;&lt;keyword&gt;Actins/metabolism&lt;/keyword&gt;&lt;keyword&gt;Animals&lt;/keyword&gt;&lt;keyword&gt;Cells, Cultured&lt;/keyword&gt;&lt;keyword&gt;Growth Cones/*physiology&lt;/keyword&gt;&lt;keyword&gt;Hippocampus/growth &amp;amp; development/physiology&lt;/keyword&gt;&lt;keyword&gt;Mass Spectrometry&lt;/keyword&gt;&lt;keyword&gt;Nerve Growth Factors/*metabolism&lt;/keyword&gt;&lt;keyword&gt;Nerve Tissue Proteins/*metabolism&lt;/keyword&gt;&lt;keyword&gt;Netrin-1&lt;/keyword&gt;&lt;keyword&gt;Phosphorylation&lt;/keyword&gt;&lt;keyword&gt;Rats&lt;/keyword&gt;&lt;keyword&gt;*Signal Transduction&lt;/keyword&gt;&lt;keyword&gt;Tumor Suppressor Proteins/*metabolism&lt;/keyword&gt;&lt;keyword&gt;p21-Activated Kinases/*metabolism&lt;/keyword&gt;&lt;/keywords&gt;&lt;dates&gt;&lt;year&gt;2013&lt;/year&gt;&lt;pub-dates&gt;&lt;date&gt;Mar 18&lt;/date&gt;&lt;/pub-dates&gt;&lt;/dates&gt;&lt;isbn&gt;1879-0445 (Electronic)&amp;#xD;0960-9822 (Linking)&lt;/isbn&gt;&lt;accession-num&gt;23453953&lt;/accession-num&gt;&lt;urls&gt;&lt;related-urls&gt;&lt;url&gt;https://www.ncbi.nlm.nih.gov/pubmed/23453953&lt;/url&gt;&lt;/related-urls&gt;&lt;/urls&gt;&lt;electronic-resource-num&gt;10.1016/j.cub.2013.02.017&lt;/electronic-resource-num&gt;&lt;/record&gt;&lt;/Cite&gt;&lt;/EndNote&gt;</w:instrText>
      </w:r>
      <w:r w:rsidR="00734746" w:rsidRPr="00A64073">
        <w:rPr>
          <w:lang w:eastAsia="ja-JP"/>
        </w:rPr>
        <w:fldChar w:fldCharType="separate"/>
      </w:r>
      <w:r w:rsidR="002705D2" w:rsidRPr="00A64073">
        <w:rPr>
          <w:noProof/>
          <w:vertAlign w:val="superscript"/>
          <w:lang w:eastAsia="ja-JP"/>
        </w:rPr>
        <w:t>22</w:t>
      </w:r>
      <w:r w:rsidR="00734746" w:rsidRPr="00A64073">
        <w:rPr>
          <w:lang w:eastAsia="ja-JP"/>
        </w:rPr>
        <w:fldChar w:fldCharType="end"/>
      </w:r>
      <w:r w:rsidR="00EA0488" w:rsidRPr="00A64073">
        <w:rPr>
          <w:lang w:eastAsia="ja-JP"/>
        </w:rPr>
        <w:t xml:space="preserve"> and this</w:t>
      </w:r>
      <w:r w:rsidR="007959A0" w:rsidRPr="00A64073">
        <w:rPr>
          <w:lang w:eastAsia="ja-JP"/>
        </w:rPr>
        <w:t xml:space="preserve"> stiffness is within the range of brain tissue (100</w:t>
      </w:r>
      <w:r w:rsidR="00A568B4" w:rsidRPr="00A64073">
        <w:rPr>
          <w:lang w:eastAsia="ja-JP"/>
        </w:rPr>
        <w:t>–</w:t>
      </w:r>
      <w:r w:rsidR="007959A0" w:rsidRPr="00A64073">
        <w:rPr>
          <w:lang w:eastAsia="ja-JP"/>
        </w:rPr>
        <w:t>10,000 Pa)</w:t>
      </w:r>
      <w:r w:rsidR="00734746" w:rsidRPr="00A64073">
        <w:rPr>
          <w:lang w:eastAsia="ja-JP"/>
        </w:rPr>
        <w:fldChar w:fldCharType="begin">
          <w:fldData xml:space="preserve">PEVuZE5vdGU+PENpdGU+PEF1dGhvcj5CYXJuZXM8L0F1dGhvcj48WWVhcj4yMDE3PC9ZZWFyPjxS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</w:fldData>
        </w:fldChar>
      </w:r>
      <w:r w:rsidR="00455938" w:rsidRPr="00A64073">
        <w:rPr>
          <w:lang w:eastAsia="ja-JP"/>
        </w:rPr>
        <w:instrText xml:space="preserve"> ADDIN EN.CITE </w:instrText>
      </w:r>
      <w:r w:rsidR="00455938" w:rsidRPr="00A64073">
        <w:rPr>
          <w:lang w:eastAsia="ja-JP"/>
        </w:rPr>
        <w:fldChar w:fldCharType="begin">
          <w:fldData xml:space="preserve">PEVuZE5vdGU+PENpdGU+PEF1dGhvcj5CYXJuZXM8L0F1dGhvcj48WWVhcj4yMDE3PC9ZZWFyPjxS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</w:fldData>
        </w:fldChar>
      </w:r>
      <w:r w:rsidR="00455938" w:rsidRPr="00A64073">
        <w:rPr>
          <w:lang w:eastAsia="ja-JP"/>
        </w:rPr>
        <w:instrText xml:space="preserve"> ADDIN EN.CITE.DATA </w:instrText>
      </w:r>
      <w:r w:rsidR="00455938" w:rsidRPr="00A64073">
        <w:rPr>
          <w:lang w:eastAsia="ja-JP"/>
        </w:rPr>
      </w:r>
      <w:r w:rsidR="00455938" w:rsidRPr="00A64073">
        <w:rPr>
          <w:lang w:eastAsia="ja-JP"/>
        </w:rPr>
        <w:fldChar w:fldCharType="end"/>
      </w:r>
      <w:r w:rsidR="00734746" w:rsidRPr="00A64073">
        <w:rPr>
          <w:lang w:eastAsia="ja-JP"/>
        </w:rPr>
      </w:r>
      <w:r w:rsidR="00734746" w:rsidRPr="00A64073">
        <w:rPr>
          <w:lang w:eastAsia="ja-JP"/>
        </w:rPr>
        <w:fldChar w:fldCharType="separate"/>
      </w:r>
      <w:r w:rsidR="00734746" w:rsidRPr="00A64073">
        <w:rPr>
          <w:noProof/>
          <w:vertAlign w:val="superscript"/>
          <w:lang w:eastAsia="ja-JP"/>
        </w:rPr>
        <w:t>53</w:t>
      </w:r>
      <w:r w:rsidR="00493050" w:rsidRPr="00A64073">
        <w:rPr>
          <w:noProof/>
          <w:vertAlign w:val="superscript"/>
          <w:lang w:eastAsia="ja-JP"/>
        </w:rPr>
        <w:t>–</w:t>
      </w:r>
      <w:r w:rsidR="00734746" w:rsidRPr="00A64073">
        <w:rPr>
          <w:noProof/>
          <w:vertAlign w:val="superscript"/>
          <w:lang w:eastAsia="ja-JP"/>
        </w:rPr>
        <w:t>55</w:t>
      </w:r>
      <w:r w:rsidR="00734746" w:rsidRPr="00A64073">
        <w:rPr>
          <w:lang w:eastAsia="ja-JP"/>
        </w:rPr>
        <w:fldChar w:fldCharType="end"/>
      </w:r>
      <w:r w:rsidR="007959A0" w:rsidRPr="00A64073">
        <w:rPr>
          <w:lang w:eastAsia="ja-JP"/>
        </w:rPr>
        <w:t xml:space="preserve">. </w:t>
      </w:r>
      <w:r w:rsidR="00AB314D" w:rsidRPr="00A64073">
        <w:rPr>
          <w:lang w:eastAsia="ja-JP"/>
        </w:rPr>
        <w:t>Due to the thickness of the PAA gel (</w:t>
      </w:r>
      <w:r w:rsidR="00AB314D" w:rsidRPr="00A64073">
        <w:t xml:space="preserve">~100 </w:t>
      </w:r>
      <w:r w:rsidR="00C66A77">
        <w:rPr>
          <w:lang w:eastAsia="ja-JP"/>
        </w:rPr>
        <w:t>µ</w:t>
      </w:r>
      <w:r w:rsidR="00AB314D" w:rsidRPr="00A64073">
        <w:t>m</w:t>
      </w:r>
      <w:r w:rsidR="00AB314D" w:rsidRPr="00A64073">
        <w:rPr>
          <w:lang w:eastAsia="ja-JP"/>
        </w:rPr>
        <w:t>), this method</w:t>
      </w:r>
      <w:r w:rsidR="000F605B" w:rsidRPr="00A64073">
        <w:rPr>
          <w:lang w:eastAsia="ja-JP"/>
        </w:rPr>
        <w:t xml:space="preserve"> is</w:t>
      </w:r>
      <w:r w:rsidR="00AB314D" w:rsidRPr="00A64073">
        <w:rPr>
          <w:lang w:eastAsia="ja-JP"/>
        </w:rPr>
        <w:t xml:space="preserve"> limit</w:t>
      </w:r>
      <w:r w:rsidR="000F605B" w:rsidRPr="00A64073">
        <w:rPr>
          <w:lang w:eastAsia="ja-JP"/>
        </w:rPr>
        <w:t>ed</w:t>
      </w:r>
      <w:r w:rsidR="00AB314D" w:rsidRPr="00A64073">
        <w:rPr>
          <w:lang w:eastAsia="ja-JP"/>
        </w:rPr>
        <w:t xml:space="preserve"> to </w:t>
      </w:r>
      <w:r w:rsidR="000F605B" w:rsidRPr="00A64073">
        <w:rPr>
          <w:lang w:eastAsia="ja-JP"/>
        </w:rPr>
        <w:t xml:space="preserve">the </w:t>
      </w:r>
      <w:r w:rsidR="00AB314D" w:rsidRPr="00A64073">
        <w:rPr>
          <w:lang w:eastAsia="ja-JP"/>
        </w:rPr>
        <w:t xml:space="preserve">use </w:t>
      </w:r>
      <w:r w:rsidR="000F605B" w:rsidRPr="00A64073">
        <w:rPr>
          <w:lang w:eastAsia="ja-JP"/>
        </w:rPr>
        <w:t xml:space="preserve">of </w:t>
      </w:r>
      <w:r w:rsidR="00AB314D" w:rsidRPr="00A64073">
        <w:t>high</w:t>
      </w:r>
      <w:r w:rsidR="000F605B" w:rsidRPr="00A64073">
        <w:t>-</w:t>
      </w:r>
      <w:r w:rsidR="00AB314D" w:rsidRPr="00A64073">
        <w:t>magnification lenses</w:t>
      </w:r>
      <w:r w:rsidR="000F605B" w:rsidRPr="00A64073">
        <w:t xml:space="preserve"> during microscopy</w:t>
      </w:r>
      <w:r w:rsidR="00AB314D" w:rsidRPr="00A64073">
        <w:t>.</w:t>
      </w:r>
      <w:r w:rsidR="000F605B" w:rsidRPr="00A64073">
        <w:t xml:space="preserve"> To obtain</w:t>
      </w:r>
      <w:r w:rsidR="000F605B" w:rsidRPr="00A64073">
        <w:rPr>
          <w:lang w:eastAsia="ja-JP"/>
        </w:rPr>
        <w:t xml:space="preserve"> high-magnification image</w:t>
      </w:r>
      <w:r w:rsidR="008767C8" w:rsidRPr="00A64073">
        <w:rPr>
          <w:lang w:eastAsia="ja-JP"/>
        </w:rPr>
        <w:t>s</w:t>
      </w:r>
      <w:r w:rsidR="000F605B" w:rsidRPr="00A64073">
        <w:rPr>
          <w:lang w:eastAsia="ja-JP"/>
        </w:rPr>
        <w:t xml:space="preserve">, </w:t>
      </w:r>
      <w:r w:rsidR="000F605B" w:rsidRPr="00A64073">
        <w:t>investigator</w:t>
      </w:r>
      <w:r w:rsidR="00AB314D" w:rsidRPr="00A64073">
        <w:t>s should use the zoom</w:t>
      </w:r>
      <w:r w:rsidR="00A568B4" w:rsidRPr="00A64073">
        <w:t xml:space="preserve"> </w:t>
      </w:r>
      <w:r w:rsidR="00AB314D" w:rsidRPr="00A64073">
        <w:t xml:space="preserve">function </w:t>
      </w:r>
      <w:r w:rsidR="000F605B" w:rsidRPr="00A64073">
        <w:t>in a</w:t>
      </w:r>
      <w:r w:rsidR="00AB314D" w:rsidRPr="00A64073">
        <w:t xml:space="preserve"> </w:t>
      </w:r>
      <w:r w:rsidR="000F605B" w:rsidRPr="00A64073">
        <w:t xml:space="preserve">laser scanning </w:t>
      </w:r>
      <w:r w:rsidR="00AB314D" w:rsidRPr="00A64073">
        <w:t>confocal microscope</w:t>
      </w:r>
      <w:r w:rsidR="000F605B" w:rsidRPr="00A64073">
        <w:t>.</w:t>
      </w:r>
    </w:p>
    <w:p w14:paraId="34DF9B57" w14:textId="77777777" w:rsidR="00C44255" w:rsidRPr="00A64073" w:rsidRDefault="00C44255" w:rsidP="00C44255">
      <w:pPr>
        <w:rPr>
          <w:lang w:eastAsia="ja-JP"/>
        </w:rPr>
      </w:pPr>
    </w:p>
    <w:p w14:paraId="2B410702" w14:textId="3671553B" w:rsidR="0059103F" w:rsidRPr="00A64073" w:rsidRDefault="0059103F" w:rsidP="00A64073">
      <w:pPr>
        <w:rPr>
          <w:lang w:eastAsia="ja-JP"/>
        </w:rPr>
      </w:pPr>
      <w:r w:rsidRPr="00A64073">
        <w:rPr>
          <w:lang w:eastAsia="ja-JP"/>
        </w:rPr>
        <w:t xml:space="preserve">In conclusion, </w:t>
      </w:r>
      <w:r w:rsidR="00666CCB" w:rsidRPr="00A64073">
        <w:rPr>
          <w:lang w:eastAsia="ja-JP"/>
        </w:rPr>
        <w:t>the</w:t>
      </w:r>
      <w:r w:rsidR="008B41E0" w:rsidRPr="00A64073">
        <w:rPr>
          <w:lang w:eastAsia="ja-JP"/>
        </w:rPr>
        <w:t xml:space="preserve"> </w:t>
      </w:r>
      <w:r w:rsidR="00BE1473" w:rsidRPr="00A64073">
        <w:rPr>
          <w:lang w:eastAsia="ja-JP"/>
        </w:rPr>
        <w:t xml:space="preserve">present </w:t>
      </w:r>
      <w:r w:rsidR="008B41E0" w:rsidRPr="00A64073">
        <w:rPr>
          <w:lang w:eastAsia="ja-JP"/>
        </w:rPr>
        <w:t>speck</w:t>
      </w:r>
      <w:r w:rsidR="00666CCB" w:rsidRPr="00A64073">
        <w:rPr>
          <w:lang w:eastAsia="ja-JP"/>
        </w:rPr>
        <w:t>le imaging and traction force microscop</w:t>
      </w:r>
      <w:r w:rsidR="001B1C2A" w:rsidRPr="00A64073">
        <w:rPr>
          <w:lang w:eastAsia="ja-JP"/>
        </w:rPr>
        <w:t>y</w:t>
      </w:r>
      <w:r w:rsidR="003E26C7" w:rsidRPr="00A64073">
        <w:rPr>
          <w:lang w:eastAsia="ja-JP"/>
        </w:rPr>
        <w:t xml:space="preserve"> </w:t>
      </w:r>
      <w:r w:rsidR="00A04244" w:rsidRPr="00A64073">
        <w:rPr>
          <w:lang w:eastAsia="ja-JP"/>
        </w:rPr>
        <w:t>enable</w:t>
      </w:r>
      <w:r w:rsidR="003E26C7" w:rsidRPr="00A64073">
        <w:rPr>
          <w:lang w:eastAsia="ja-JP"/>
        </w:rPr>
        <w:t xml:space="preserve"> quantitative analyses o</w:t>
      </w:r>
      <w:r w:rsidR="002F62DA" w:rsidRPr="00A64073">
        <w:rPr>
          <w:lang w:eastAsia="ja-JP"/>
        </w:rPr>
        <w:t>f</w:t>
      </w:r>
      <w:r w:rsidR="003E26C7" w:rsidRPr="00A64073">
        <w:rPr>
          <w:lang w:eastAsia="ja-JP"/>
        </w:rPr>
        <w:t xml:space="preserve"> the </w:t>
      </w:r>
      <w:r w:rsidR="001B1C2A" w:rsidRPr="00A64073">
        <w:rPr>
          <w:lang w:eastAsia="ja-JP"/>
        </w:rPr>
        <w:t>key events in</w:t>
      </w:r>
      <w:r w:rsidR="00A04244" w:rsidRPr="00A64073">
        <w:rPr>
          <w:lang w:eastAsia="ja-JP"/>
        </w:rPr>
        <w:t xml:space="preserve"> force generations</w:t>
      </w:r>
      <w:r w:rsidR="000F605B" w:rsidRPr="00A64073">
        <w:rPr>
          <w:lang w:eastAsia="ja-JP"/>
        </w:rPr>
        <w:t>.</w:t>
      </w:r>
      <w:r w:rsidR="003E26C7" w:rsidRPr="00A64073">
        <w:rPr>
          <w:lang w:eastAsia="ja-JP"/>
        </w:rPr>
        <w:t xml:space="preserve"> </w:t>
      </w:r>
      <w:r w:rsidR="000F605B" w:rsidRPr="00A64073">
        <w:rPr>
          <w:lang w:eastAsia="ja-JP"/>
        </w:rPr>
        <w:t>This information will be invaluable for improving understanding of the mechanisms that underlie growth cone advancement and navigation</w:t>
      </w:r>
      <w:r w:rsidR="00666CCB" w:rsidRPr="00A64073">
        <w:rPr>
          <w:lang w:eastAsia="ja-JP"/>
        </w:rPr>
        <w:t>.</w:t>
      </w:r>
    </w:p>
    <w:p w14:paraId="7AECB9CD" w14:textId="77777777" w:rsidR="00C44255" w:rsidRPr="00A64073" w:rsidRDefault="00C44255" w:rsidP="00BE26BF">
      <w:pPr>
        <w:rPr>
          <w:b/>
        </w:rPr>
      </w:pPr>
    </w:p>
    <w:p w14:paraId="59F37CC4" w14:textId="4707B0B1" w:rsidR="006E4797" w:rsidRPr="00A64073" w:rsidRDefault="00551D82" w:rsidP="00BE26BF">
      <w:r w:rsidRPr="00A64073">
        <w:rPr>
          <w:b/>
        </w:rPr>
        <w:t xml:space="preserve">ACKNOWLEDGMENTS:  </w:t>
      </w:r>
    </w:p>
    <w:p w14:paraId="3867C81B" w14:textId="5E9FAC96" w:rsidR="0043379D" w:rsidRPr="00A64073" w:rsidRDefault="006736AE" w:rsidP="0043379D">
      <w:r w:rsidRPr="00A64073">
        <w:t>This research was supported in part by AMED under grant number 21gm0810011h0005 (N.I.</w:t>
      </w:r>
      <w:r w:rsidR="0054141F" w:rsidRPr="00A64073">
        <w:t xml:space="preserve"> and Y.S.</w:t>
      </w:r>
      <w:r w:rsidRPr="00A64073">
        <w:t>), JSPS KAKENHI (JP19H03223, N.I.)</w:t>
      </w:r>
      <w:r w:rsidRPr="00A64073">
        <w:rPr>
          <w:lang w:eastAsia="ja-JP"/>
        </w:rPr>
        <w:t xml:space="preserve"> </w:t>
      </w:r>
      <w:r w:rsidRPr="00A64073">
        <w:t>and JSPS Grants-in-Aid for Early-Career Scientists (JP19K16258, T.M.)</w:t>
      </w:r>
      <w:r w:rsidR="0043379D" w:rsidRPr="00A64073">
        <w:t>,</w:t>
      </w:r>
      <w:r w:rsidRPr="00A64073">
        <w:t xml:space="preserve"> the Osaka Medical Research Foundation for Incurable Diseases (T.M.)</w:t>
      </w:r>
      <w:r w:rsidR="0043379D" w:rsidRPr="00A64073">
        <w:t>, and NAIST Next Generation Interdisciplinary Research Project (Y.S.).</w:t>
      </w:r>
    </w:p>
    <w:p w14:paraId="0EC63F6F" w14:textId="13A1BADB" w:rsidR="006736AE" w:rsidRPr="00A64073" w:rsidRDefault="00D67941">
      <w:pPr>
        <w:rPr>
          <w:b/>
          <w:lang w:eastAsia="ja-JP"/>
        </w:rPr>
      </w:pPr>
      <w:r w:rsidRPr="00A64073">
        <w:rPr>
          <w:lang w:eastAsia="ja-JP"/>
        </w:rPr>
        <w:t>.</w:t>
      </w:r>
    </w:p>
    <w:p w14:paraId="5E703EBA" w14:textId="512B13BF" w:rsidR="006E4797" w:rsidRPr="00A64073" w:rsidRDefault="00551D82">
      <w:pPr>
        <w:pBdr>
          <w:top w:val="nil"/>
          <w:left w:val="nil"/>
          <w:bottom w:val="nil"/>
          <w:right w:val="nil"/>
          <w:between w:val="nil"/>
        </w:pBdr>
      </w:pPr>
      <w:r w:rsidRPr="00A64073">
        <w:rPr>
          <w:b/>
        </w:rPr>
        <w:t xml:space="preserve">DISCLOSURES:  </w:t>
      </w:r>
    </w:p>
    <w:p w14:paraId="71797F22" w14:textId="110D4962" w:rsidR="006736AE" w:rsidRPr="00A64073" w:rsidRDefault="006736AE" w:rsidP="006736AE">
      <w:r w:rsidRPr="00A64073">
        <w:t>The authors have nothing to disclose.</w:t>
      </w:r>
    </w:p>
    <w:p w14:paraId="4A7B0E5C" w14:textId="77777777" w:rsidR="006E4797" w:rsidRPr="00A64073" w:rsidRDefault="006E4797"/>
    <w:p w14:paraId="4D846351" w14:textId="3E8A1B15" w:rsidR="00A93A72" w:rsidRPr="00A64073" w:rsidRDefault="00551D82" w:rsidP="0058135C">
      <w:r w:rsidRPr="00A64073">
        <w:rPr>
          <w:b/>
        </w:rPr>
        <w:t>REFERENCES:</w:t>
      </w:r>
      <w:r w:rsidRPr="00A64073">
        <w:t xml:space="preserve"> </w:t>
      </w:r>
    </w:p>
    <w:p w14:paraId="3E076AFB" w14:textId="02D39E0A" w:rsidR="00455938" w:rsidRPr="00A64073" w:rsidRDefault="00A93A72" w:rsidP="00A64073">
      <w:pPr>
        <w:pStyle w:val="EndNoteBibliography"/>
      </w:pPr>
      <w:r w:rsidRPr="00A64073">
        <w:fldChar w:fldCharType="begin"/>
      </w:r>
      <w:r w:rsidRPr="00A64073">
        <w:instrText xml:space="preserve"> ADDIN EN.REFLIST </w:instrText>
      </w:r>
      <w:r w:rsidRPr="00A64073">
        <w:fldChar w:fldCharType="separate"/>
      </w:r>
      <w:r w:rsidR="00455938" w:rsidRPr="00A64073">
        <w:t>1</w:t>
      </w:r>
      <w:r w:rsidR="00455938" w:rsidRPr="00A64073">
        <w:tab/>
        <w:t>TessierLavigne, M.,</w:t>
      </w:r>
      <w:r w:rsidR="00C44255" w:rsidRPr="00A64073">
        <w:t xml:space="preserve"> </w:t>
      </w:r>
      <w:r w:rsidR="00455938" w:rsidRPr="00A64073">
        <w:t xml:space="preserve">Goodman, C. S. The molecular biology of axon guidance. </w:t>
      </w:r>
      <w:r w:rsidR="00455938" w:rsidRPr="00A64073">
        <w:rPr>
          <w:i/>
        </w:rPr>
        <w:t>Science.</w:t>
      </w:r>
      <w:r w:rsidR="00455938" w:rsidRPr="00A64073">
        <w:t xml:space="preserve"> </w:t>
      </w:r>
      <w:r w:rsidR="00455938" w:rsidRPr="00A64073">
        <w:rPr>
          <w:b/>
        </w:rPr>
        <w:t>274</w:t>
      </w:r>
      <w:r w:rsidR="00455938" w:rsidRPr="00A64073">
        <w:t xml:space="preserve"> 1123</w:t>
      </w:r>
      <w:r w:rsidR="00C44255" w:rsidRPr="00A64073">
        <w:t>–</w:t>
      </w:r>
      <w:r w:rsidR="00455938" w:rsidRPr="00A64073">
        <w:t>1133 (1996).</w:t>
      </w:r>
    </w:p>
    <w:p w14:paraId="3CD95016" w14:textId="0B62A1BB" w:rsidR="00455938" w:rsidRPr="00A64073" w:rsidRDefault="00455938" w:rsidP="00A64073">
      <w:pPr>
        <w:pStyle w:val="EndNoteBibliography"/>
      </w:pPr>
      <w:r w:rsidRPr="00A64073">
        <w:t>2</w:t>
      </w:r>
      <w:r w:rsidRPr="00A64073">
        <w:tab/>
        <w:t xml:space="preserve">Marin, O., Valiente, M., Ge, X.,Tsai, L. H. Guiding neuronal cell migrations. </w:t>
      </w:r>
      <w:r w:rsidRPr="00A64073">
        <w:rPr>
          <w:i/>
        </w:rPr>
        <w:t>Cold Spring Harbor Perspectives in Biology.</w:t>
      </w:r>
      <w:r w:rsidRPr="00A64073">
        <w:t xml:space="preserve"> </w:t>
      </w:r>
      <w:r w:rsidRPr="00A64073">
        <w:rPr>
          <w:b/>
        </w:rPr>
        <w:t>2</w:t>
      </w:r>
      <w:r w:rsidR="00C44255" w:rsidRPr="00A64073">
        <w:rPr>
          <w:bCs/>
        </w:rPr>
        <w:t>,</w:t>
      </w:r>
      <w:r w:rsidRPr="00A64073">
        <w:t xml:space="preserve"> a001834 (2010).</w:t>
      </w:r>
    </w:p>
    <w:p w14:paraId="5B2AFE72" w14:textId="62CE1847" w:rsidR="00455938" w:rsidRPr="00A64073" w:rsidRDefault="00455938" w:rsidP="00A64073">
      <w:pPr>
        <w:pStyle w:val="EndNoteBibliography"/>
      </w:pPr>
      <w:r w:rsidRPr="00A64073">
        <w:t>3</w:t>
      </w:r>
      <w:r w:rsidRPr="00A64073">
        <w:tab/>
        <w:t>Vitriol, E. A.,</w:t>
      </w:r>
      <w:r w:rsidR="00C44255" w:rsidRPr="00A64073">
        <w:t xml:space="preserve"> </w:t>
      </w:r>
      <w:r w:rsidRPr="00A64073">
        <w:t xml:space="preserve">Zheng, J. Q. Growth cone travel in space and time: the cellular ensemble of cytoskeleton, adhesion, and membrane. </w:t>
      </w:r>
      <w:r w:rsidRPr="00A64073">
        <w:rPr>
          <w:i/>
        </w:rPr>
        <w:t>Neuron.</w:t>
      </w:r>
      <w:r w:rsidRPr="00A64073">
        <w:t xml:space="preserve"> </w:t>
      </w:r>
      <w:r w:rsidRPr="00A64073">
        <w:rPr>
          <w:b/>
        </w:rPr>
        <w:t>73</w:t>
      </w:r>
      <w:r w:rsidRPr="00A64073">
        <w:t xml:space="preserve"> (6), 1068</w:t>
      </w:r>
      <w:r w:rsidR="00C44255" w:rsidRPr="00A64073">
        <w:t>–</w:t>
      </w:r>
      <w:r w:rsidRPr="00A64073">
        <w:t>1081 (2012).</w:t>
      </w:r>
    </w:p>
    <w:p w14:paraId="6DACE205" w14:textId="7DCC8EAE" w:rsidR="00455938" w:rsidRPr="00A64073" w:rsidRDefault="00455938" w:rsidP="00A64073">
      <w:pPr>
        <w:pStyle w:val="EndNoteBibliography"/>
      </w:pPr>
      <w:r w:rsidRPr="00A64073">
        <w:t>4</w:t>
      </w:r>
      <w:r w:rsidRPr="00A64073">
        <w:tab/>
        <w:t xml:space="preserve">Cooper, J. A. Cell biology in neuroscience: mechanisms of cell migration in the nervous system. </w:t>
      </w:r>
      <w:r w:rsidRPr="00A64073">
        <w:rPr>
          <w:i/>
        </w:rPr>
        <w:t>Journal of Cell Biology.</w:t>
      </w:r>
      <w:r w:rsidRPr="00A64073">
        <w:t xml:space="preserve"> </w:t>
      </w:r>
      <w:r w:rsidRPr="00A64073">
        <w:rPr>
          <w:b/>
        </w:rPr>
        <w:t>202</w:t>
      </w:r>
      <w:r w:rsidR="00C44255" w:rsidRPr="00A64073">
        <w:t xml:space="preserve">, </w:t>
      </w:r>
      <w:r w:rsidRPr="00A64073">
        <w:t>725</w:t>
      </w:r>
      <w:r w:rsidR="00C44255" w:rsidRPr="00A64073">
        <w:t>–</w:t>
      </w:r>
      <w:r w:rsidRPr="00A64073">
        <w:t>734 (2013).</w:t>
      </w:r>
    </w:p>
    <w:p w14:paraId="49450F2B" w14:textId="53A2CD55" w:rsidR="00455938" w:rsidRPr="00A64073" w:rsidRDefault="00455938" w:rsidP="00A64073">
      <w:pPr>
        <w:pStyle w:val="EndNoteBibliography"/>
      </w:pPr>
      <w:r w:rsidRPr="00A64073">
        <w:t>5</w:t>
      </w:r>
      <w:r w:rsidRPr="00A64073">
        <w:tab/>
        <w:t>Dupraz, S.</w:t>
      </w:r>
      <w:r w:rsidR="00C44255" w:rsidRPr="00A64073">
        <w:t xml:space="preserve"> </w:t>
      </w:r>
      <w:r w:rsidRPr="00A64073">
        <w:rPr>
          <w:iCs/>
        </w:rPr>
        <w:t>et al.</w:t>
      </w:r>
      <w:r w:rsidRPr="00A64073">
        <w:t xml:space="preserve"> RhoA controls axon extension independent of specification in the developing brain. </w:t>
      </w:r>
      <w:r w:rsidRPr="00A64073">
        <w:rPr>
          <w:i/>
        </w:rPr>
        <w:t>Current Biology.</w:t>
      </w:r>
      <w:r w:rsidRPr="00A64073">
        <w:t xml:space="preserve"> </w:t>
      </w:r>
      <w:r w:rsidRPr="00A64073">
        <w:rPr>
          <w:b/>
        </w:rPr>
        <w:t>29</w:t>
      </w:r>
      <w:r w:rsidR="00C44255" w:rsidRPr="00A64073">
        <w:t xml:space="preserve">, </w:t>
      </w:r>
      <w:r w:rsidRPr="00A64073">
        <w:t>3874</w:t>
      </w:r>
      <w:r w:rsidR="00C44255" w:rsidRPr="00A64073">
        <w:t>–</w:t>
      </w:r>
      <w:r w:rsidRPr="00A64073">
        <w:t>3886.e3879 (2019).</w:t>
      </w:r>
    </w:p>
    <w:p w14:paraId="0426B42E" w14:textId="222C86C3" w:rsidR="00455938" w:rsidRPr="00A64073" w:rsidRDefault="00455938" w:rsidP="00A64073">
      <w:pPr>
        <w:pStyle w:val="EndNoteBibliography"/>
      </w:pPr>
      <w:r w:rsidRPr="00A64073">
        <w:t>6</w:t>
      </w:r>
      <w:r w:rsidRPr="00A64073">
        <w:tab/>
        <w:t>Suter, D. M.,</w:t>
      </w:r>
      <w:r w:rsidR="00C44255" w:rsidRPr="00A64073">
        <w:t xml:space="preserve"> </w:t>
      </w:r>
      <w:r w:rsidRPr="00A64073">
        <w:t xml:space="preserve">Miller, K. E. The emerging role of forces in axonal elongation. </w:t>
      </w:r>
      <w:r w:rsidRPr="00A64073">
        <w:rPr>
          <w:i/>
        </w:rPr>
        <w:t>Progress in Neurobiology.</w:t>
      </w:r>
      <w:r w:rsidRPr="00A64073">
        <w:t xml:space="preserve"> </w:t>
      </w:r>
      <w:r w:rsidRPr="00A64073">
        <w:rPr>
          <w:b/>
        </w:rPr>
        <w:t>94</w:t>
      </w:r>
      <w:r w:rsidR="00C44255" w:rsidRPr="00A64073">
        <w:t xml:space="preserve">, </w:t>
      </w:r>
      <w:r w:rsidRPr="00A64073">
        <w:t>91</w:t>
      </w:r>
      <w:r w:rsidR="00C44255" w:rsidRPr="00A64073">
        <w:t>–</w:t>
      </w:r>
      <w:r w:rsidRPr="00A64073">
        <w:t>101 (2011).</w:t>
      </w:r>
    </w:p>
    <w:p w14:paraId="235BBD6F" w14:textId="07BACA76" w:rsidR="00455938" w:rsidRPr="00A64073" w:rsidRDefault="00455938" w:rsidP="00A64073">
      <w:pPr>
        <w:pStyle w:val="EndNoteBibliography"/>
      </w:pPr>
      <w:r w:rsidRPr="00A64073">
        <w:t>7</w:t>
      </w:r>
      <w:r w:rsidRPr="00A64073">
        <w:tab/>
        <w:t xml:space="preserve">Franze, K. Integrating chemistry and mechanics: the forces driving axon growth. </w:t>
      </w:r>
      <w:r w:rsidRPr="00A64073">
        <w:rPr>
          <w:i/>
        </w:rPr>
        <w:t>Annual Review of Cell and Developmental Biology.</w:t>
      </w:r>
      <w:r w:rsidRPr="00A64073">
        <w:t xml:space="preserve"> </w:t>
      </w:r>
      <w:r w:rsidRPr="00A64073">
        <w:rPr>
          <w:b/>
        </w:rPr>
        <w:t>36</w:t>
      </w:r>
      <w:r w:rsidR="00C44255" w:rsidRPr="00A64073">
        <w:t xml:space="preserve">, </w:t>
      </w:r>
      <w:r w:rsidRPr="00A64073">
        <w:t>61</w:t>
      </w:r>
      <w:r w:rsidR="00C44255" w:rsidRPr="00A64073">
        <w:t>–</w:t>
      </w:r>
      <w:r w:rsidRPr="00A64073">
        <w:t>83 (2020).</w:t>
      </w:r>
    </w:p>
    <w:p w14:paraId="5223F792" w14:textId="243B4F82" w:rsidR="00455938" w:rsidRPr="00A64073" w:rsidRDefault="00455938" w:rsidP="00A64073">
      <w:pPr>
        <w:pStyle w:val="EndNoteBibliography"/>
      </w:pPr>
      <w:r w:rsidRPr="00A64073">
        <w:lastRenderedPageBreak/>
        <w:t>8</w:t>
      </w:r>
      <w:r w:rsidRPr="00A64073">
        <w:tab/>
        <w:t>Mitchison, T.,</w:t>
      </w:r>
      <w:r w:rsidR="00493050" w:rsidRPr="00A64073">
        <w:t xml:space="preserve"> </w:t>
      </w:r>
      <w:r w:rsidRPr="00A64073">
        <w:t xml:space="preserve">Kirschner, M. Cytoskeletal dynamics and nerve growth. </w:t>
      </w:r>
      <w:r w:rsidRPr="00A64073">
        <w:rPr>
          <w:i/>
        </w:rPr>
        <w:t>Neuron.</w:t>
      </w:r>
      <w:r w:rsidRPr="00A64073">
        <w:t xml:space="preserve"> </w:t>
      </w:r>
      <w:r w:rsidRPr="00A64073">
        <w:rPr>
          <w:b/>
        </w:rPr>
        <w:t>1</w:t>
      </w:r>
      <w:r w:rsidR="00862819" w:rsidRPr="00A64073">
        <w:rPr>
          <w:bCs/>
        </w:rPr>
        <w:t>,</w:t>
      </w:r>
      <w:r w:rsidRPr="00A64073">
        <w:t xml:space="preserve"> 761</w:t>
      </w:r>
      <w:r w:rsidR="00862819" w:rsidRPr="00A64073">
        <w:t>–</w:t>
      </w:r>
      <w:r w:rsidRPr="00A64073">
        <w:t>772 (1988).</w:t>
      </w:r>
    </w:p>
    <w:p w14:paraId="6506A72B" w14:textId="2750C0BF" w:rsidR="00455938" w:rsidRPr="00A64073" w:rsidRDefault="00455938" w:rsidP="00A64073">
      <w:pPr>
        <w:pStyle w:val="EndNoteBibliography"/>
      </w:pPr>
      <w:r w:rsidRPr="00A64073">
        <w:t>9</w:t>
      </w:r>
      <w:r w:rsidRPr="00A64073">
        <w:tab/>
        <w:t>Suter, D. M.,</w:t>
      </w:r>
      <w:r w:rsidR="00862819" w:rsidRPr="00A64073">
        <w:t xml:space="preserve"> </w:t>
      </w:r>
      <w:r w:rsidRPr="00A64073">
        <w:t xml:space="preserve">Forscher, P. Substrate-cytoskeletal coupling as a mechanism for the regulation of growth cone motility and guidance. </w:t>
      </w:r>
      <w:r w:rsidRPr="00A64073">
        <w:rPr>
          <w:i/>
        </w:rPr>
        <w:t>Journal of Neurobiology.</w:t>
      </w:r>
      <w:r w:rsidRPr="00A64073">
        <w:t xml:space="preserve"> </w:t>
      </w:r>
      <w:r w:rsidRPr="00A64073">
        <w:rPr>
          <w:b/>
        </w:rPr>
        <w:t>44</w:t>
      </w:r>
      <w:r w:rsidR="00862819" w:rsidRPr="00A64073">
        <w:t xml:space="preserve">, </w:t>
      </w:r>
      <w:r w:rsidRPr="00A64073">
        <w:t>97</w:t>
      </w:r>
      <w:r w:rsidR="00862819" w:rsidRPr="00A64073">
        <w:t>–</w:t>
      </w:r>
      <w:r w:rsidRPr="00A64073">
        <w:t>113 (2000).</w:t>
      </w:r>
    </w:p>
    <w:p w14:paraId="262AF77C" w14:textId="32B7C1E5" w:rsidR="00455938" w:rsidRPr="00A64073" w:rsidRDefault="00455938" w:rsidP="00A64073">
      <w:pPr>
        <w:pStyle w:val="EndNoteBibliography"/>
      </w:pPr>
      <w:r w:rsidRPr="00A64073">
        <w:t>10</w:t>
      </w:r>
      <w:r w:rsidRPr="00A64073">
        <w:tab/>
        <w:t>Lowery, L. A.,</w:t>
      </w:r>
      <w:r w:rsidR="00862819" w:rsidRPr="00A64073">
        <w:t xml:space="preserve"> </w:t>
      </w:r>
      <w:r w:rsidRPr="00A64073">
        <w:t xml:space="preserve">Van Vactor, D. The trip of the tip: understanding the growth cone machinery. </w:t>
      </w:r>
      <w:r w:rsidRPr="00A64073">
        <w:rPr>
          <w:i/>
        </w:rPr>
        <w:t>Nature Reviews Molecular Cell Biology.</w:t>
      </w:r>
      <w:r w:rsidRPr="00A64073">
        <w:t xml:space="preserve"> </w:t>
      </w:r>
      <w:r w:rsidRPr="00A64073">
        <w:rPr>
          <w:b/>
        </w:rPr>
        <w:t>10</w:t>
      </w:r>
      <w:r w:rsidR="00862819" w:rsidRPr="00A64073">
        <w:t xml:space="preserve">, </w:t>
      </w:r>
      <w:r w:rsidRPr="00A64073">
        <w:t>332</w:t>
      </w:r>
      <w:r w:rsidR="00862819" w:rsidRPr="00A64073">
        <w:t>–</w:t>
      </w:r>
      <w:r w:rsidRPr="00A64073">
        <w:t>343 (2009).</w:t>
      </w:r>
    </w:p>
    <w:p w14:paraId="75BC1078" w14:textId="167874EC" w:rsidR="00455938" w:rsidRPr="00A64073" w:rsidRDefault="00455938" w:rsidP="00A64073">
      <w:pPr>
        <w:pStyle w:val="EndNoteBibliography"/>
      </w:pPr>
      <w:r w:rsidRPr="00A64073">
        <w:t>11</w:t>
      </w:r>
      <w:r w:rsidRPr="00A64073">
        <w:tab/>
        <w:t>Minegishi, T.</w:t>
      </w:r>
      <w:r w:rsidR="00862819" w:rsidRPr="00A64073">
        <w:t xml:space="preserve"> et al</w:t>
      </w:r>
      <w:r w:rsidRPr="00A64073">
        <w:t xml:space="preserve">. Shootin1b mediates a mechanical clutch to produce force for neuronal migration. </w:t>
      </w:r>
      <w:r w:rsidRPr="00A64073">
        <w:rPr>
          <w:i/>
        </w:rPr>
        <w:t>Cell Reports.</w:t>
      </w:r>
      <w:r w:rsidRPr="00A64073">
        <w:t xml:space="preserve"> </w:t>
      </w:r>
      <w:r w:rsidRPr="00A64073">
        <w:rPr>
          <w:b/>
        </w:rPr>
        <w:t>25</w:t>
      </w:r>
      <w:r w:rsidR="00862819" w:rsidRPr="00A64073">
        <w:t xml:space="preserve">, </w:t>
      </w:r>
      <w:r w:rsidRPr="00A64073">
        <w:t>624</w:t>
      </w:r>
      <w:r w:rsidR="00862819" w:rsidRPr="00A64073">
        <w:t>–</w:t>
      </w:r>
      <w:r w:rsidRPr="00A64073">
        <w:t>639 e626 (2018).</w:t>
      </w:r>
    </w:p>
    <w:p w14:paraId="6963CDDC" w14:textId="3F5EA6BA" w:rsidR="00455938" w:rsidRPr="00A64073" w:rsidRDefault="00455938" w:rsidP="00A64073">
      <w:pPr>
        <w:pStyle w:val="EndNoteBibliography"/>
      </w:pPr>
      <w:r w:rsidRPr="00A64073">
        <w:t>12</w:t>
      </w:r>
      <w:r w:rsidRPr="00A64073">
        <w:tab/>
        <w:t>Minegishi, T.,</w:t>
      </w:r>
      <w:r w:rsidR="00862819" w:rsidRPr="00A64073">
        <w:t xml:space="preserve"> </w:t>
      </w:r>
      <w:r w:rsidRPr="00A64073">
        <w:t xml:space="preserve">Inagaki, N. Forces to drive neuronal migration steps. </w:t>
      </w:r>
      <w:r w:rsidRPr="00A64073">
        <w:rPr>
          <w:i/>
        </w:rPr>
        <w:t>Frontiers in Cell and Developmental Biology.</w:t>
      </w:r>
      <w:r w:rsidRPr="00A64073">
        <w:t xml:space="preserve"> </w:t>
      </w:r>
      <w:r w:rsidRPr="00A64073">
        <w:rPr>
          <w:b/>
        </w:rPr>
        <w:t>8</w:t>
      </w:r>
      <w:r w:rsidR="00862819" w:rsidRPr="00A64073">
        <w:t xml:space="preserve">, </w:t>
      </w:r>
      <w:r w:rsidRPr="00A64073">
        <w:t>863 (2020).</w:t>
      </w:r>
    </w:p>
    <w:p w14:paraId="2D74F3DE" w14:textId="7D0E9D6A" w:rsidR="00455938" w:rsidRPr="00A64073" w:rsidRDefault="00455938" w:rsidP="00A64073">
      <w:pPr>
        <w:pStyle w:val="EndNoteBibliography"/>
      </w:pPr>
      <w:r w:rsidRPr="00A64073">
        <w:t>13</w:t>
      </w:r>
      <w:r w:rsidRPr="00A64073">
        <w:tab/>
        <w:t>Forscher, P.,</w:t>
      </w:r>
      <w:r w:rsidR="00862819" w:rsidRPr="00A64073">
        <w:t xml:space="preserve"> </w:t>
      </w:r>
      <w:r w:rsidRPr="00A64073">
        <w:t xml:space="preserve">Smith, S. J. Actions of cytochalasins on the organization of actin filaments and microtubules in a neuronal growth cone. </w:t>
      </w:r>
      <w:r w:rsidRPr="00A64073">
        <w:rPr>
          <w:i/>
        </w:rPr>
        <w:t>Journal of Cell Biology.</w:t>
      </w:r>
      <w:r w:rsidRPr="00A64073">
        <w:t xml:space="preserve"> </w:t>
      </w:r>
      <w:r w:rsidRPr="00A64073">
        <w:rPr>
          <w:b/>
        </w:rPr>
        <w:t>107</w:t>
      </w:r>
      <w:r w:rsidR="00862819" w:rsidRPr="00A64073">
        <w:t xml:space="preserve">, </w:t>
      </w:r>
      <w:r w:rsidRPr="00A64073">
        <w:t>1505</w:t>
      </w:r>
      <w:r w:rsidR="00862819" w:rsidRPr="00A64073">
        <w:t>–</w:t>
      </w:r>
      <w:r w:rsidRPr="00A64073">
        <w:t>1516, (1988).</w:t>
      </w:r>
    </w:p>
    <w:p w14:paraId="2B2348AB" w14:textId="7E02DCB4" w:rsidR="00455938" w:rsidRPr="00A64073" w:rsidRDefault="00455938" w:rsidP="00A64073">
      <w:pPr>
        <w:pStyle w:val="EndNoteBibliography"/>
      </w:pPr>
      <w:r w:rsidRPr="00A64073">
        <w:t>14</w:t>
      </w:r>
      <w:r w:rsidRPr="00A64073">
        <w:tab/>
        <w:t>Suter, D. M.,</w:t>
      </w:r>
      <w:r w:rsidR="006E7866">
        <w:t xml:space="preserve"> </w:t>
      </w:r>
      <w:r w:rsidRPr="00A64073">
        <w:t xml:space="preserve">Forscher, P. An emerging link between cytoskeletal dynamics and cell adhesion molecules in growth cone guidance. </w:t>
      </w:r>
      <w:r w:rsidRPr="00A64073">
        <w:rPr>
          <w:i/>
        </w:rPr>
        <w:t>Current Opinion in Neurobiology.</w:t>
      </w:r>
      <w:r w:rsidRPr="00A64073">
        <w:t xml:space="preserve"> </w:t>
      </w:r>
      <w:r w:rsidRPr="00A64073">
        <w:rPr>
          <w:b/>
        </w:rPr>
        <w:t>8</w:t>
      </w:r>
      <w:r w:rsidR="00862819" w:rsidRPr="00A64073">
        <w:t xml:space="preserve">, </w:t>
      </w:r>
      <w:r w:rsidRPr="00A64073">
        <w:t>106</w:t>
      </w:r>
      <w:r w:rsidR="00862819" w:rsidRPr="00A64073">
        <w:t>–</w:t>
      </w:r>
      <w:r w:rsidRPr="00A64073">
        <w:t>116 (1998).</w:t>
      </w:r>
    </w:p>
    <w:p w14:paraId="0A13F921" w14:textId="2A82B585" w:rsidR="00455938" w:rsidRPr="00A64073" w:rsidRDefault="00455938" w:rsidP="00A64073">
      <w:pPr>
        <w:pStyle w:val="EndNoteBibliography"/>
      </w:pPr>
      <w:r w:rsidRPr="00A64073">
        <w:t>15</w:t>
      </w:r>
      <w:r w:rsidRPr="00A64073">
        <w:tab/>
        <w:t>Pollard, T. D.,</w:t>
      </w:r>
      <w:r w:rsidR="00862819" w:rsidRPr="00A64073">
        <w:t xml:space="preserve"> </w:t>
      </w:r>
      <w:r w:rsidRPr="00A64073">
        <w:t xml:space="preserve">Borisy, G. G. Cellular motility driven by assembly and disassembly of actin filaments. </w:t>
      </w:r>
      <w:r w:rsidRPr="00A64073">
        <w:rPr>
          <w:i/>
        </w:rPr>
        <w:t>Cell.</w:t>
      </w:r>
      <w:r w:rsidRPr="00A64073">
        <w:t xml:space="preserve"> </w:t>
      </w:r>
      <w:r w:rsidRPr="00A64073">
        <w:rPr>
          <w:b/>
        </w:rPr>
        <w:t>112</w:t>
      </w:r>
      <w:r w:rsidR="00862819" w:rsidRPr="00A64073">
        <w:t xml:space="preserve">, </w:t>
      </w:r>
      <w:r w:rsidRPr="00A64073">
        <w:t>453</w:t>
      </w:r>
      <w:r w:rsidR="00862819" w:rsidRPr="00A64073">
        <w:t>–</w:t>
      </w:r>
      <w:r w:rsidRPr="00A64073">
        <w:t>465 (2003).</w:t>
      </w:r>
    </w:p>
    <w:p w14:paraId="010CFBF0" w14:textId="3EA9F516" w:rsidR="00455938" w:rsidRPr="00A64073" w:rsidRDefault="00455938" w:rsidP="00A64073">
      <w:pPr>
        <w:pStyle w:val="EndNoteBibliography"/>
      </w:pPr>
      <w:r w:rsidRPr="00A64073">
        <w:t>16</w:t>
      </w:r>
      <w:r w:rsidRPr="00A64073">
        <w:tab/>
        <w:t>Waterman-Storer, C. M., Desai, A., Bulinski, J. C.,</w:t>
      </w:r>
      <w:r w:rsidR="00862819" w:rsidRPr="00A64073">
        <w:t xml:space="preserve"> </w:t>
      </w:r>
      <w:r w:rsidRPr="00A64073">
        <w:t xml:space="preserve">Salmon, E. D. Fluorescent speckle microscopy, a method to visualize the dynamics of protein assemblies in living cells. </w:t>
      </w:r>
      <w:r w:rsidRPr="00A64073">
        <w:rPr>
          <w:i/>
        </w:rPr>
        <w:t>Current Biology.</w:t>
      </w:r>
      <w:r w:rsidRPr="00A64073">
        <w:t xml:space="preserve"> </w:t>
      </w:r>
      <w:r w:rsidRPr="00A64073">
        <w:rPr>
          <w:b/>
        </w:rPr>
        <w:t>8</w:t>
      </w:r>
      <w:r w:rsidR="00862819" w:rsidRPr="00A64073">
        <w:t xml:space="preserve">, </w:t>
      </w:r>
      <w:r w:rsidRPr="00A64073">
        <w:t>1227</w:t>
      </w:r>
      <w:r w:rsidR="00862819" w:rsidRPr="00A64073">
        <w:t>–</w:t>
      </w:r>
      <w:r w:rsidRPr="00A64073">
        <w:t>1230 (1998).</w:t>
      </w:r>
    </w:p>
    <w:p w14:paraId="6FC548F7" w14:textId="7B755C90" w:rsidR="00455938" w:rsidRPr="00A64073" w:rsidRDefault="00455938" w:rsidP="00A64073">
      <w:pPr>
        <w:pStyle w:val="EndNoteBibliography"/>
      </w:pPr>
      <w:r w:rsidRPr="00A64073">
        <w:t>17</w:t>
      </w:r>
      <w:r w:rsidRPr="00A64073">
        <w:tab/>
        <w:t>Katoh, K., Hammar, K., Smith, P. J.,</w:t>
      </w:r>
      <w:r w:rsidR="00862819" w:rsidRPr="00A64073">
        <w:t xml:space="preserve"> </w:t>
      </w:r>
      <w:r w:rsidRPr="00A64073">
        <w:t xml:space="preserve">Oldenbourg, R. Birefringence imaging directly reveals architectural dynamics of filamentous actin in living growth cones. </w:t>
      </w:r>
      <w:r w:rsidRPr="00A64073">
        <w:rPr>
          <w:i/>
        </w:rPr>
        <w:t>Molecular Biology of the Cell.</w:t>
      </w:r>
      <w:r w:rsidRPr="00A64073">
        <w:t xml:space="preserve"> </w:t>
      </w:r>
      <w:r w:rsidRPr="00A64073">
        <w:rPr>
          <w:b/>
        </w:rPr>
        <w:t>10</w:t>
      </w:r>
      <w:r w:rsidR="00862819" w:rsidRPr="00A64073">
        <w:t xml:space="preserve">, </w:t>
      </w:r>
      <w:r w:rsidRPr="00A64073">
        <w:t>197</w:t>
      </w:r>
      <w:r w:rsidR="00862819" w:rsidRPr="00A64073">
        <w:t>–</w:t>
      </w:r>
      <w:r w:rsidRPr="00A64073">
        <w:t>210 (1999).</w:t>
      </w:r>
    </w:p>
    <w:p w14:paraId="36F02FEA" w14:textId="7B888298" w:rsidR="00455938" w:rsidRPr="00A64073" w:rsidRDefault="00455938" w:rsidP="00A64073">
      <w:pPr>
        <w:pStyle w:val="EndNoteBibliography"/>
      </w:pPr>
      <w:r w:rsidRPr="00A64073">
        <w:t>18</w:t>
      </w:r>
      <w:r w:rsidRPr="00A64073">
        <w:tab/>
        <w:t>Watanabe, N.,</w:t>
      </w:r>
      <w:r w:rsidR="00862819" w:rsidRPr="00A64073">
        <w:t xml:space="preserve"> </w:t>
      </w:r>
      <w:r w:rsidRPr="00A64073">
        <w:t xml:space="preserve">Mitchison, T. J. Single-molecule speckle analysis of actin filament turnover in lamellipodia. </w:t>
      </w:r>
      <w:r w:rsidRPr="00A64073">
        <w:rPr>
          <w:i/>
        </w:rPr>
        <w:t>Science.</w:t>
      </w:r>
      <w:r w:rsidRPr="00A64073">
        <w:t xml:space="preserve"> </w:t>
      </w:r>
      <w:r w:rsidRPr="00A64073">
        <w:rPr>
          <w:b/>
        </w:rPr>
        <w:t>295</w:t>
      </w:r>
      <w:r w:rsidR="00862819" w:rsidRPr="00A64073">
        <w:t xml:space="preserve">, </w:t>
      </w:r>
      <w:r w:rsidRPr="00A64073">
        <w:t>1083</w:t>
      </w:r>
      <w:r w:rsidR="00862819" w:rsidRPr="00A64073">
        <w:t>–</w:t>
      </w:r>
      <w:r w:rsidRPr="00A64073">
        <w:t>1086 (2002).</w:t>
      </w:r>
    </w:p>
    <w:p w14:paraId="1AE78A0E" w14:textId="4F141C9C" w:rsidR="00455938" w:rsidRPr="00A64073" w:rsidRDefault="00455938" w:rsidP="00A64073">
      <w:pPr>
        <w:pStyle w:val="EndNoteBibliography"/>
      </w:pPr>
      <w:r w:rsidRPr="00A64073">
        <w:t>19</w:t>
      </w:r>
      <w:r w:rsidRPr="00A64073">
        <w:tab/>
        <w:t>Medeiros, N. A., Burnette, D. T.,</w:t>
      </w:r>
      <w:r w:rsidR="00862819" w:rsidRPr="00A64073">
        <w:t xml:space="preserve"> </w:t>
      </w:r>
      <w:r w:rsidRPr="00A64073">
        <w:t xml:space="preserve">Forscher, P. Myosin II functions in actin-bundle turnover in neuronal growth cones. </w:t>
      </w:r>
      <w:r w:rsidRPr="00A64073">
        <w:rPr>
          <w:i/>
        </w:rPr>
        <w:t>Nature Cell Biology.</w:t>
      </w:r>
      <w:r w:rsidRPr="00A64073">
        <w:t xml:space="preserve"> </w:t>
      </w:r>
      <w:r w:rsidRPr="00A64073">
        <w:rPr>
          <w:b/>
        </w:rPr>
        <w:t>8</w:t>
      </w:r>
      <w:r w:rsidR="00862819" w:rsidRPr="00A64073">
        <w:t xml:space="preserve">, </w:t>
      </w:r>
      <w:r w:rsidRPr="00A64073">
        <w:t>215</w:t>
      </w:r>
      <w:r w:rsidR="00862819" w:rsidRPr="00A64073">
        <w:t>–</w:t>
      </w:r>
      <w:r w:rsidRPr="00A64073">
        <w:t>226 (2006).</w:t>
      </w:r>
    </w:p>
    <w:p w14:paraId="65BB1375" w14:textId="421326CF" w:rsidR="00455938" w:rsidRPr="00A64073" w:rsidRDefault="00455938" w:rsidP="00A64073">
      <w:pPr>
        <w:pStyle w:val="EndNoteBibliography"/>
      </w:pPr>
      <w:r w:rsidRPr="00A64073">
        <w:t>20</w:t>
      </w:r>
      <w:r w:rsidRPr="00A64073">
        <w:tab/>
        <w:t>Shimada, T.</w:t>
      </w:r>
      <w:r w:rsidR="00862819" w:rsidRPr="00A64073">
        <w:t xml:space="preserve"> </w:t>
      </w:r>
      <w:r w:rsidRPr="00A64073">
        <w:t xml:space="preserve">et al. Shootin1 interacts with actin retrograde flow and L1-CAM to promote axon outgrowth. </w:t>
      </w:r>
      <w:r w:rsidRPr="00A64073">
        <w:rPr>
          <w:i/>
        </w:rPr>
        <w:t>Journal of Cell Biology.</w:t>
      </w:r>
      <w:r w:rsidRPr="00A64073">
        <w:t xml:space="preserve"> </w:t>
      </w:r>
      <w:r w:rsidRPr="00A64073">
        <w:rPr>
          <w:b/>
        </w:rPr>
        <w:t>181</w:t>
      </w:r>
      <w:r w:rsidR="00862819" w:rsidRPr="00A64073">
        <w:t xml:space="preserve">, </w:t>
      </w:r>
      <w:r w:rsidRPr="00A64073">
        <w:t>817</w:t>
      </w:r>
      <w:r w:rsidR="00862819" w:rsidRPr="00A64073">
        <w:t>–</w:t>
      </w:r>
      <w:r w:rsidRPr="00A64073">
        <w:t>829 (2008).</w:t>
      </w:r>
    </w:p>
    <w:p w14:paraId="2067BB82" w14:textId="18039F82" w:rsidR="00455938" w:rsidRPr="00A64073" w:rsidRDefault="00455938" w:rsidP="00A64073">
      <w:pPr>
        <w:pStyle w:val="EndNoteBibliography"/>
      </w:pPr>
      <w:r w:rsidRPr="00A64073">
        <w:t>21</w:t>
      </w:r>
      <w:r w:rsidRPr="00A64073">
        <w:tab/>
        <w:t>He, M., Zhang, Z. H., Guan, C. B., Xia, D.,</w:t>
      </w:r>
      <w:r w:rsidR="00862819" w:rsidRPr="00A64073">
        <w:t xml:space="preserve"> </w:t>
      </w:r>
      <w:r w:rsidRPr="00A64073">
        <w:t xml:space="preserve">Yuan, X. B. Leading tip drives soma translocation via forward F-actin flow during neuronal migration. </w:t>
      </w:r>
      <w:r w:rsidRPr="00A64073">
        <w:rPr>
          <w:i/>
        </w:rPr>
        <w:t>Jounal of Neuroscience.</w:t>
      </w:r>
      <w:r w:rsidRPr="00A64073">
        <w:t xml:space="preserve"> </w:t>
      </w:r>
      <w:r w:rsidRPr="00A64073">
        <w:rPr>
          <w:b/>
        </w:rPr>
        <w:t>30</w:t>
      </w:r>
      <w:r w:rsidR="00862819" w:rsidRPr="00A64073">
        <w:t xml:space="preserve">, </w:t>
      </w:r>
      <w:r w:rsidRPr="00A64073">
        <w:t>10885</w:t>
      </w:r>
      <w:r w:rsidR="00862819" w:rsidRPr="00A64073">
        <w:t>–</w:t>
      </w:r>
      <w:r w:rsidRPr="00A64073">
        <w:t>10898 (2010).</w:t>
      </w:r>
    </w:p>
    <w:p w14:paraId="1D5500D3" w14:textId="69064899" w:rsidR="00455938" w:rsidRPr="00A64073" w:rsidRDefault="00455938" w:rsidP="00A64073">
      <w:pPr>
        <w:pStyle w:val="EndNoteBibliography"/>
      </w:pPr>
      <w:r w:rsidRPr="00A64073">
        <w:t>22</w:t>
      </w:r>
      <w:r w:rsidRPr="00A64073">
        <w:tab/>
        <w:t>Toriyama, M., Kozawa, S., Sakumura, Y.,</w:t>
      </w:r>
      <w:r w:rsidR="00862819" w:rsidRPr="00A64073">
        <w:t xml:space="preserve"> </w:t>
      </w:r>
      <w:r w:rsidRPr="00A64073">
        <w:t xml:space="preserve">Inagaki, N. Conversion of a signal into forces for axon outgrowth through Pak1-mediated shootin1 phosphorylation. </w:t>
      </w:r>
      <w:r w:rsidRPr="00A64073">
        <w:rPr>
          <w:i/>
        </w:rPr>
        <w:t>Current Biology.</w:t>
      </w:r>
      <w:r w:rsidRPr="00A64073">
        <w:t xml:space="preserve"> </w:t>
      </w:r>
      <w:r w:rsidRPr="00A64073">
        <w:rPr>
          <w:b/>
        </w:rPr>
        <w:t>23</w:t>
      </w:r>
      <w:r w:rsidRPr="00A64073">
        <w:t xml:space="preserve"> 529</w:t>
      </w:r>
      <w:r w:rsidR="00862819" w:rsidRPr="00A64073">
        <w:t>–</w:t>
      </w:r>
      <w:r w:rsidRPr="00A64073">
        <w:t>534 (2013).</w:t>
      </w:r>
    </w:p>
    <w:p w14:paraId="38F0ECC8" w14:textId="3AE573F3" w:rsidR="00455938" w:rsidRPr="00A64073" w:rsidRDefault="00455938" w:rsidP="00A64073">
      <w:pPr>
        <w:pStyle w:val="EndNoteBibliography"/>
      </w:pPr>
      <w:r w:rsidRPr="00A64073">
        <w:t>23</w:t>
      </w:r>
      <w:r w:rsidRPr="00A64073">
        <w:tab/>
        <w:t>Abe, K.</w:t>
      </w:r>
      <w:r w:rsidR="00862819" w:rsidRPr="00A64073">
        <w:t xml:space="preserve"> et al. </w:t>
      </w:r>
      <w:r w:rsidRPr="00A64073">
        <w:t xml:space="preserve">Grip and slip of L1-CAM on adhesive substrates direct growth cone haptotaxis. </w:t>
      </w:r>
      <w:r w:rsidRPr="00A64073">
        <w:rPr>
          <w:i/>
        </w:rPr>
        <w:t>Proceedings of the National Academy of Sciences of the United States of America.</w:t>
      </w:r>
      <w:r w:rsidRPr="00A64073">
        <w:t xml:space="preserve"> </w:t>
      </w:r>
      <w:r w:rsidRPr="00A64073">
        <w:rPr>
          <w:b/>
        </w:rPr>
        <w:t>115</w:t>
      </w:r>
      <w:r w:rsidR="00862819" w:rsidRPr="00A64073">
        <w:t xml:space="preserve">, </w:t>
      </w:r>
      <w:r w:rsidRPr="00A64073">
        <w:t>2764</w:t>
      </w:r>
      <w:r w:rsidR="00862819" w:rsidRPr="00A64073">
        <w:t>–</w:t>
      </w:r>
      <w:r w:rsidRPr="00A64073">
        <w:t>2769 (2018).</w:t>
      </w:r>
    </w:p>
    <w:p w14:paraId="18DE7F8C" w14:textId="22737CE9" w:rsidR="00455938" w:rsidRPr="00A64073" w:rsidRDefault="00455938" w:rsidP="00A64073">
      <w:pPr>
        <w:pStyle w:val="EndNoteBibliography"/>
      </w:pPr>
      <w:r w:rsidRPr="00A64073">
        <w:t>24</w:t>
      </w:r>
      <w:r w:rsidRPr="00A64073">
        <w:tab/>
        <w:t>Baba, K.</w:t>
      </w:r>
      <w:r w:rsidR="00360ED2" w:rsidRPr="00A64073">
        <w:t xml:space="preserve"> et al. </w:t>
      </w:r>
      <w:r w:rsidRPr="00A64073">
        <w:t xml:space="preserve">Gradient-reading and mechano-effector machinery for netrin-1-induced axon guidance. </w:t>
      </w:r>
      <w:r w:rsidRPr="00A64073">
        <w:rPr>
          <w:i/>
        </w:rPr>
        <w:t>Elife.</w:t>
      </w:r>
      <w:r w:rsidRPr="00A64073">
        <w:t xml:space="preserve"> </w:t>
      </w:r>
      <w:r w:rsidRPr="00A64073">
        <w:rPr>
          <w:b/>
        </w:rPr>
        <w:t>7</w:t>
      </w:r>
      <w:r w:rsidR="00360ED2" w:rsidRPr="00A64073">
        <w:t xml:space="preserve">, </w:t>
      </w:r>
      <w:r w:rsidRPr="00A64073">
        <w:t>e34593 (2018).</w:t>
      </w:r>
    </w:p>
    <w:p w14:paraId="01FA9DC8" w14:textId="0A945842" w:rsidR="00455938" w:rsidRPr="00A64073" w:rsidRDefault="00455938" w:rsidP="00A64073">
      <w:pPr>
        <w:pStyle w:val="EndNoteBibliography"/>
      </w:pPr>
      <w:r w:rsidRPr="00A64073">
        <w:t>25</w:t>
      </w:r>
      <w:r w:rsidRPr="00A64073">
        <w:tab/>
        <w:t>Nichol, R. I., Hagen, K. M., Lumbard, D. C., Dent, E. W.,</w:t>
      </w:r>
      <w:r w:rsidR="00360ED2" w:rsidRPr="00A64073">
        <w:t xml:space="preserve"> </w:t>
      </w:r>
      <w:r w:rsidRPr="00A64073">
        <w:t xml:space="preserve">Gomez, T. M. Guidance of axons by local coupling of retrograde flow to point contact adhesions. </w:t>
      </w:r>
      <w:r w:rsidRPr="00A64073">
        <w:rPr>
          <w:i/>
        </w:rPr>
        <w:t>Journal of Neuroscience.</w:t>
      </w:r>
      <w:r w:rsidRPr="00A64073">
        <w:t xml:space="preserve"> </w:t>
      </w:r>
      <w:r w:rsidRPr="00A64073">
        <w:rPr>
          <w:b/>
        </w:rPr>
        <w:t>36</w:t>
      </w:r>
      <w:r w:rsidR="00360ED2" w:rsidRPr="00A64073">
        <w:t xml:space="preserve">, </w:t>
      </w:r>
      <w:r w:rsidRPr="00A64073">
        <w:t>2267</w:t>
      </w:r>
      <w:r w:rsidR="00360ED2" w:rsidRPr="00A64073">
        <w:t>–</w:t>
      </w:r>
      <w:r w:rsidRPr="00A64073">
        <w:t>2282 (2016).</w:t>
      </w:r>
    </w:p>
    <w:p w14:paraId="4C2A62F1" w14:textId="497231C5" w:rsidR="00455938" w:rsidRPr="00A64073" w:rsidRDefault="00455938" w:rsidP="00A64073">
      <w:pPr>
        <w:pStyle w:val="EndNoteBibliography"/>
      </w:pPr>
      <w:r w:rsidRPr="00A64073">
        <w:t>26</w:t>
      </w:r>
      <w:r w:rsidRPr="00A64073">
        <w:tab/>
        <w:t>Shekarabi, M.</w:t>
      </w:r>
      <w:r w:rsidR="00360ED2" w:rsidRPr="00A64073">
        <w:t xml:space="preserve"> et al</w:t>
      </w:r>
      <w:r w:rsidRPr="00A64073">
        <w:t xml:space="preserve">. Deleted in colorectal cancer binding netrin-1 mediates cell substrate </w:t>
      </w:r>
      <w:r w:rsidRPr="00A64073">
        <w:lastRenderedPageBreak/>
        <w:t xml:space="preserve">adhesion and recruits Cdc42, Rac1, Pak1, and N-WASP into an intracellular signaling complex that promotes growth cone expansion. </w:t>
      </w:r>
      <w:r w:rsidRPr="00A64073">
        <w:rPr>
          <w:i/>
        </w:rPr>
        <w:t>Journal of Neuroscience.</w:t>
      </w:r>
      <w:r w:rsidRPr="00A64073">
        <w:t xml:space="preserve"> </w:t>
      </w:r>
      <w:r w:rsidRPr="00A64073">
        <w:rPr>
          <w:b/>
        </w:rPr>
        <w:t>25</w:t>
      </w:r>
      <w:r w:rsidR="00360ED2" w:rsidRPr="00A64073">
        <w:t xml:space="preserve">, </w:t>
      </w:r>
      <w:r w:rsidRPr="00A64073">
        <w:t>3132</w:t>
      </w:r>
      <w:r w:rsidR="00360ED2" w:rsidRPr="00A64073">
        <w:t>–</w:t>
      </w:r>
      <w:r w:rsidRPr="00A64073">
        <w:t>3141 (2005).</w:t>
      </w:r>
    </w:p>
    <w:p w14:paraId="3C6F13F6" w14:textId="317C7C0B" w:rsidR="00455938" w:rsidRPr="00A64073" w:rsidRDefault="00455938" w:rsidP="00A64073">
      <w:pPr>
        <w:pStyle w:val="EndNoteBibliography"/>
      </w:pPr>
      <w:r w:rsidRPr="00A64073">
        <w:t>27</w:t>
      </w:r>
      <w:r w:rsidRPr="00A64073">
        <w:tab/>
        <w:t>Kubo, Y.</w:t>
      </w:r>
      <w:r w:rsidR="00360ED2" w:rsidRPr="00A64073">
        <w:t xml:space="preserve"> et al</w:t>
      </w:r>
      <w:r w:rsidRPr="00A64073">
        <w:rPr>
          <w:i/>
        </w:rPr>
        <w:t>.</w:t>
      </w:r>
      <w:r w:rsidRPr="00A64073">
        <w:t xml:space="preserve"> Shootin1-cortactin interaction mediates signal-force transduction for axon outgrowth. </w:t>
      </w:r>
      <w:r w:rsidRPr="00A64073">
        <w:rPr>
          <w:i/>
        </w:rPr>
        <w:t>Journal of Cell Biology.</w:t>
      </w:r>
      <w:r w:rsidRPr="00A64073">
        <w:t xml:space="preserve"> </w:t>
      </w:r>
      <w:r w:rsidRPr="00A64073">
        <w:rPr>
          <w:b/>
        </w:rPr>
        <w:t>210</w:t>
      </w:r>
      <w:r w:rsidR="00360ED2" w:rsidRPr="00A64073">
        <w:t xml:space="preserve">, </w:t>
      </w:r>
      <w:r w:rsidRPr="00A64073">
        <w:t>663</w:t>
      </w:r>
      <w:r w:rsidR="00360ED2" w:rsidRPr="00A64073">
        <w:t>–</w:t>
      </w:r>
      <w:r w:rsidRPr="00A64073">
        <w:t>676 (2015).</w:t>
      </w:r>
    </w:p>
    <w:p w14:paraId="7FE9D925" w14:textId="2DE9DA8E" w:rsidR="00455938" w:rsidRPr="00A64073" w:rsidRDefault="00455938" w:rsidP="00A64073">
      <w:pPr>
        <w:pStyle w:val="EndNoteBibliography"/>
      </w:pPr>
      <w:r w:rsidRPr="00A64073">
        <w:t>28</w:t>
      </w:r>
      <w:r w:rsidRPr="00A64073">
        <w:tab/>
        <w:t>Huber, A. B., Kolodkin, A. L., Ginty, D. D.,</w:t>
      </w:r>
      <w:r w:rsidR="00360ED2" w:rsidRPr="00A64073">
        <w:t xml:space="preserve"> </w:t>
      </w:r>
      <w:r w:rsidRPr="00A64073">
        <w:t xml:space="preserve">Cloutier, J. F. Signaling at the growth cone: ligand-receptor complexes and the control of axon growth and guidance. </w:t>
      </w:r>
      <w:r w:rsidRPr="00A64073">
        <w:rPr>
          <w:i/>
        </w:rPr>
        <w:t>Annual Review of Neuroscience.</w:t>
      </w:r>
      <w:r w:rsidRPr="00A64073">
        <w:t xml:space="preserve"> </w:t>
      </w:r>
      <w:r w:rsidRPr="00A64073">
        <w:rPr>
          <w:b/>
        </w:rPr>
        <w:t>26</w:t>
      </w:r>
      <w:r w:rsidR="00360ED2" w:rsidRPr="00A64073">
        <w:t xml:space="preserve">, </w:t>
      </w:r>
      <w:r w:rsidRPr="00A64073">
        <w:t>509</w:t>
      </w:r>
      <w:r w:rsidR="00360ED2" w:rsidRPr="00A64073">
        <w:t>–</w:t>
      </w:r>
      <w:r w:rsidRPr="00A64073">
        <w:t>563 (2003).</w:t>
      </w:r>
    </w:p>
    <w:p w14:paraId="65334DDB" w14:textId="5DE38631" w:rsidR="00455938" w:rsidRPr="00A64073" w:rsidRDefault="00455938" w:rsidP="00A64073">
      <w:pPr>
        <w:pStyle w:val="EndNoteBibliography"/>
      </w:pPr>
      <w:r w:rsidRPr="00A64073">
        <w:t>29</w:t>
      </w:r>
      <w:r w:rsidRPr="00A64073">
        <w:tab/>
        <w:t xml:space="preserve">Kolodkin, A. L.,Tessier-Lavigne, M. Mechanisms and molecules of neuronal wiring: a primer. </w:t>
      </w:r>
      <w:r w:rsidRPr="00A64073">
        <w:rPr>
          <w:i/>
        </w:rPr>
        <w:t>Cold Spring Harbor Perspectives in Biology.</w:t>
      </w:r>
      <w:r w:rsidRPr="00A64073">
        <w:t xml:space="preserve"> </w:t>
      </w:r>
      <w:r w:rsidRPr="00A64073">
        <w:rPr>
          <w:b/>
        </w:rPr>
        <w:t>3</w:t>
      </w:r>
      <w:r w:rsidR="00360ED2" w:rsidRPr="00A64073">
        <w:t xml:space="preserve">, </w:t>
      </w:r>
      <w:r w:rsidRPr="00A64073">
        <w:t>a001727 (2011).</w:t>
      </w:r>
    </w:p>
    <w:p w14:paraId="0A3B6E79" w14:textId="2C660C50" w:rsidR="00455938" w:rsidRPr="00A64073" w:rsidRDefault="00455938" w:rsidP="00A64073">
      <w:pPr>
        <w:pStyle w:val="EndNoteBibliography"/>
      </w:pPr>
      <w:r w:rsidRPr="00A64073">
        <w:t>30</w:t>
      </w:r>
      <w:r w:rsidRPr="00A64073">
        <w:tab/>
        <w:t>Ayala, R., Shu, T.,</w:t>
      </w:r>
      <w:r w:rsidR="00360ED2" w:rsidRPr="00A64073">
        <w:t xml:space="preserve"> </w:t>
      </w:r>
      <w:r w:rsidRPr="00A64073">
        <w:t xml:space="preserve">Tsai, L. H. Trekking across the brain: the journey of neuronal migration. </w:t>
      </w:r>
      <w:r w:rsidRPr="00A64073">
        <w:rPr>
          <w:i/>
        </w:rPr>
        <w:t>Cell.</w:t>
      </w:r>
      <w:r w:rsidRPr="00A64073">
        <w:t xml:space="preserve"> </w:t>
      </w:r>
      <w:r w:rsidRPr="00A64073">
        <w:rPr>
          <w:b/>
        </w:rPr>
        <w:t>128</w:t>
      </w:r>
      <w:r w:rsidR="00360ED2" w:rsidRPr="00A64073">
        <w:t xml:space="preserve">, </w:t>
      </w:r>
      <w:r w:rsidRPr="00A64073">
        <w:t>29</w:t>
      </w:r>
      <w:r w:rsidR="00360ED2" w:rsidRPr="00A64073">
        <w:t>–</w:t>
      </w:r>
      <w:r w:rsidRPr="00A64073">
        <w:t>43 (2007).</w:t>
      </w:r>
    </w:p>
    <w:p w14:paraId="209F3EB6" w14:textId="4A08B8AF" w:rsidR="00455938" w:rsidRPr="00A64073" w:rsidRDefault="00455938" w:rsidP="00A64073">
      <w:pPr>
        <w:pStyle w:val="EndNoteBibliography"/>
      </w:pPr>
      <w:r w:rsidRPr="00A64073">
        <w:t>31</w:t>
      </w:r>
      <w:r w:rsidRPr="00A64073">
        <w:tab/>
        <w:t>Tatavarty, V., Kim, E. J., Rodionov, V.,</w:t>
      </w:r>
      <w:r w:rsidR="00360ED2" w:rsidRPr="00A64073">
        <w:t xml:space="preserve"> </w:t>
      </w:r>
      <w:r w:rsidRPr="00A64073">
        <w:t xml:space="preserve">Yu, J. Investigating sub-spine actin dynamics in rat hippocampal neurons with super-resolution optical imaging. </w:t>
      </w:r>
      <w:r w:rsidRPr="00A64073">
        <w:rPr>
          <w:i/>
        </w:rPr>
        <w:t>PLoS One.</w:t>
      </w:r>
      <w:r w:rsidRPr="00A64073">
        <w:t xml:space="preserve"> </w:t>
      </w:r>
      <w:r w:rsidRPr="00A64073">
        <w:rPr>
          <w:b/>
        </w:rPr>
        <w:t>4</w:t>
      </w:r>
      <w:r w:rsidR="00360ED2" w:rsidRPr="00A64073">
        <w:t xml:space="preserve">, </w:t>
      </w:r>
      <w:r w:rsidRPr="00A64073">
        <w:t>e7724 (2009).</w:t>
      </w:r>
    </w:p>
    <w:p w14:paraId="0260F5EC" w14:textId="1821B1E0" w:rsidR="00455938" w:rsidRPr="00A64073" w:rsidRDefault="00455938" w:rsidP="00A64073">
      <w:pPr>
        <w:pStyle w:val="EndNoteBibliography"/>
      </w:pPr>
      <w:r w:rsidRPr="00A64073">
        <w:t>32</w:t>
      </w:r>
      <w:r w:rsidRPr="00A64073">
        <w:tab/>
        <w:t>Frost, N. A., Shroff, H., Kong, H., Betzig, E.,</w:t>
      </w:r>
      <w:r w:rsidR="00360ED2" w:rsidRPr="00A64073">
        <w:t xml:space="preserve"> </w:t>
      </w:r>
      <w:r w:rsidRPr="00A64073">
        <w:t xml:space="preserve">Blanpied, T. A. Single-molecule discrimination of discrete perisynaptic and distributed sites of actin filament assembly within dendritic spines. </w:t>
      </w:r>
      <w:r w:rsidRPr="00A64073">
        <w:rPr>
          <w:i/>
        </w:rPr>
        <w:t>Neuron.</w:t>
      </w:r>
      <w:r w:rsidRPr="00A64073">
        <w:t xml:space="preserve"> </w:t>
      </w:r>
      <w:r w:rsidRPr="00A64073">
        <w:rPr>
          <w:b/>
        </w:rPr>
        <w:t>67</w:t>
      </w:r>
      <w:r w:rsidR="00360ED2" w:rsidRPr="00A64073">
        <w:t xml:space="preserve">, </w:t>
      </w:r>
      <w:r w:rsidRPr="00A64073">
        <w:t>86</w:t>
      </w:r>
      <w:r w:rsidR="00360ED2" w:rsidRPr="00A64073">
        <w:t>–</w:t>
      </w:r>
      <w:r w:rsidRPr="00A64073">
        <w:t>99 (2010).</w:t>
      </w:r>
    </w:p>
    <w:p w14:paraId="103A99F9" w14:textId="4F499F5E" w:rsidR="00455938" w:rsidRPr="00A64073" w:rsidRDefault="00455938" w:rsidP="00A64073">
      <w:pPr>
        <w:pStyle w:val="EndNoteBibliography"/>
      </w:pPr>
      <w:r w:rsidRPr="00A64073">
        <w:t>33</w:t>
      </w:r>
      <w:r w:rsidRPr="00A64073">
        <w:tab/>
        <w:t>Chazeau, A.</w:t>
      </w:r>
      <w:r w:rsidR="00360ED2" w:rsidRPr="00A64073">
        <w:t xml:space="preserve"> et al. </w:t>
      </w:r>
      <w:r w:rsidRPr="00A64073">
        <w:t xml:space="preserve">Nanoscale segregation of actin nucleation and elongation factors determines dendritic spine protrusion. </w:t>
      </w:r>
      <w:r w:rsidRPr="00A64073">
        <w:rPr>
          <w:i/>
        </w:rPr>
        <w:t>EMBO Journal.</w:t>
      </w:r>
      <w:r w:rsidRPr="00A64073">
        <w:t xml:space="preserve"> </w:t>
      </w:r>
      <w:r w:rsidRPr="00A64073">
        <w:rPr>
          <w:b/>
        </w:rPr>
        <w:t>33</w:t>
      </w:r>
      <w:r w:rsidR="00360ED2" w:rsidRPr="00A64073">
        <w:t xml:space="preserve">, </w:t>
      </w:r>
      <w:r w:rsidRPr="00A64073">
        <w:t>2745</w:t>
      </w:r>
      <w:r w:rsidR="00360ED2" w:rsidRPr="00A64073">
        <w:t>–</w:t>
      </w:r>
      <w:r w:rsidRPr="00A64073">
        <w:t>2764 (2014).</w:t>
      </w:r>
    </w:p>
    <w:p w14:paraId="08603C3C" w14:textId="69DAFC75" w:rsidR="00455938" w:rsidRPr="00A64073" w:rsidRDefault="00455938" w:rsidP="00A64073">
      <w:pPr>
        <w:pStyle w:val="EndNoteBibliography"/>
      </w:pPr>
      <w:r w:rsidRPr="00A64073">
        <w:t>34</w:t>
      </w:r>
      <w:r w:rsidRPr="00A64073">
        <w:tab/>
        <w:t>Garcia, M.</w:t>
      </w:r>
      <w:r w:rsidR="00360ED2" w:rsidRPr="00A64073">
        <w:t xml:space="preserve"> et al</w:t>
      </w:r>
      <w:r w:rsidRPr="00A64073">
        <w:t xml:space="preserve">. Two-tiered coupling between flowing actin and immobilized N-cadherin/catenin complexes in neuronal growth cones. </w:t>
      </w:r>
      <w:r w:rsidRPr="00A64073">
        <w:rPr>
          <w:i/>
        </w:rPr>
        <w:t>Proceedings of the National Academy of Sciences of the United States of America.</w:t>
      </w:r>
      <w:r w:rsidRPr="00A64073">
        <w:t xml:space="preserve"> </w:t>
      </w:r>
      <w:r w:rsidRPr="00A64073">
        <w:rPr>
          <w:b/>
        </w:rPr>
        <w:t>112</w:t>
      </w:r>
      <w:r w:rsidR="00360ED2" w:rsidRPr="00A64073">
        <w:t xml:space="preserve">, </w:t>
      </w:r>
      <w:r w:rsidRPr="00A64073">
        <w:t>6997</w:t>
      </w:r>
      <w:r w:rsidR="00360ED2" w:rsidRPr="00A64073">
        <w:t>–</w:t>
      </w:r>
      <w:r w:rsidRPr="00A64073">
        <w:t>7002 (2015).</w:t>
      </w:r>
    </w:p>
    <w:p w14:paraId="59FC4550" w14:textId="26BFFBF3" w:rsidR="00455938" w:rsidRPr="00A64073" w:rsidRDefault="00455938" w:rsidP="00A64073">
      <w:pPr>
        <w:pStyle w:val="EndNoteBibliography"/>
      </w:pPr>
      <w:r w:rsidRPr="00A64073">
        <w:t>35</w:t>
      </w:r>
      <w:r w:rsidRPr="00A64073">
        <w:tab/>
        <w:t>Swaminathan, V.</w:t>
      </w:r>
      <w:r w:rsidR="00360ED2" w:rsidRPr="00A64073">
        <w:t xml:space="preserve"> et al</w:t>
      </w:r>
      <w:r w:rsidRPr="00A64073">
        <w:rPr>
          <w:i/>
        </w:rPr>
        <w:t>.</w:t>
      </w:r>
      <w:r w:rsidRPr="00A64073">
        <w:t xml:space="preserve"> Actin retrograde flow actively aligns and orients ligand-engaged integrins in focal adhesions. </w:t>
      </w:r>
      <w:r w:rsidRPr="00A64073">
        <w:rPr>
          <w:i/>
        </w:rPr>
        <w:t>Proceedings of the National Academy of Sciences of the United States of America.</w:t>
      </w:r>
      <w:r w:rsidRPr="00A64073">
        <w:t xml:space="preserve"> </w:t>
      </w:r>
      <w:r w:rsidRPr="00A64073">
        <w:rPr>
          <w:b/>
        </w:rPr>
        <w:t>114</w:t>
      </w:r>
      <w:r w:rsidR="00C6463B" w:rsidRPr="00A64073">
        <w:t xml:space="preserve">, </w:t>
      </w:r>
      <w:r w:rsidRPr="00A64073">
        <w:t>10648</w:t>
      </w:r>
      <w:r w:rsidR="00C6463B" w:rsidRPr="00A64073">
        <w:t>–</w:t>
      </w:r>
      <w:r w:rsidRPr="00A64073">
        <w:t>10653 (2017).</w:t>
      </w:r>
    </w:p>
    <w:p w14:paraId="2C34E78D" w14:textId="4FB5B2E3" w:rsidR="00455938" w:rsidRPr="00A64073" w:rsidRDefault="00455938" w:rsidP="00A64073">
      <w:pPr>
        <w:pStyle w:val="EndNoteBibliography"/>
      </w:pPr>
      <w:r w:rsidRPr="00A64073">
        <w:t>36</w:t>
      </w:r>
      <w:r w:rsidRPr="00A64073">
        <w:tab/>
        <w:t>Tsai, T. Y.</w:t>
      </w:r>
      <w:r w:rsidR="00C6463B" w:rsidRPr="00A64073">
        <w:t xml:space="preserve"> et al. </w:t>
      </w:r>
      <w:r w:rsidRPr="00A64073">
        <w:t xml:space="preserve">Efficient front-rear coupling in neutrophil chemotaxis by dynamic myosin II localization. </w:t>
      </w:r>
      <w:r w:rsidRPr="00A64073">
        <w:rPr>
          <w:i/>
        </w:rPr>
        <w:t>Developmental Cell.</w:t>
      </w:r>
      <w:r w:rsidRPr="00A64073">
        <w:t xml:space="preserve"> </w:t>
      </w:r>
      <w:r w:rsidRPr="00A64073">
        <w:rPr>
          <w:b/>
        </w:rPr>
        <w:t>49</w:t>
      </w:r>
      <w:r w:rsidR="00C6463B" w:rsidRPr="00A64073">
        <w:t xml:space="preserve">, </w:t>
      </w:r>
      <w:r w:rsidRPr="00A64073">
        <w:t>189</w:t>
      </w:r>
      <w:r w:rsidR="00C6463B" w:rsidRPr="00A64073">
        <w:t>–</w:t>
      </w:r>
      <w:r w:rsidRPr="00A64073">
        <w:t>205.e186 (2019).</w:t>
      </w:r>
    </w:p>
    <w:p w14:paraId="602FFADC" w14:textId="67C56F8B" w:rsidR="00455938" w:rsidRPr="00A64073" w:rsidRDefault="00455938" w:rsidP="00A64073">
      <w:pPr>
        <w:pStyle w:val="EndNoteBibliography"/>
      </w:pPr>
      <w:r w:rsidRPr="00A64073">
        <w:t>37</w:t>
      </w:r>
      <w:r w:rsidRPr="00A64073">
        <w:tab/>
        <w:t>Zhang, X. F.</w:t>
      </w:r>
      <w:r w:rsidR="00C6463B" w:rsidRPr="00A64073">
        <w:t xml:space="preserve"> et al.</w:t>
      </w:r>
      <w:r w:rsidRPr="00A64073">
        <w:t xml:space="preserve"> Regulation of axon growth by myosin II-dependent mechanocatalysis of cofilin activity. </w:t>
      </w:r>
      <w:r w:rsidR="00C6463B" w:rsidRPr="00A64073">
        <w:rPr>
          <w:i/>
          <w:iCs/>
        </w:rPr>
        <w:t>Journal of Cell Biology</w:t>
      </w:r>
      <w:r w:rsidRPr="00A64073">
        <w:rPr>
          <w:i/>
        </w:rPr>
        <w:t>.</w:t>
      </w:r>
      <w:r w:rsidRPr="00A64073">
        <w:t xml:space="preserve"> </w:t>
      </w:r>
      <w:r w:rsidRPr="00A64073">
        <w:rPr>
          <w:b/>
        </w:rPr>
        <w:t>218</w:t>
      </w:r>
      <w:r w:rsidRPr="00A64073">
        <w:t xml:space="preserve"> (7), 2329</w:t>
      </w:r>
      <w:r w:rsidR="00C6463B" w:rsidRPr="00A64073">
        <w:t>–</w:t>
      </w:r>
      <w:r w:rsidRPr="00A64073">
        <w:t>2349 (2019).</w:t>
      </w:r>
    </w:p>
    <w:p w14:paraId="537F0421" w14:textId="10D3CB77" w:rsidR="00455938" w:rsidRPr="00A64073" w:rsidRDefault="00455938" w:rsidP="00A64073">
      <w:pPr>
        <w:pStyle w:val="EndNoteBibliography"/>
      </w:pPr>
      <w:r w:rsidRPr="00A64073">
        <w:t>38</w:t>
      </w:r>
      <w:r w:rsidRPr="00A64073">
        <w:tab/>
        <w:t>Reversat, A.</w:t>
      </w:r>
      <w:r w:rsidR="00C6463B" w:rsidRPr="00A64073">
        <w:t xml:space="preserve"> et al</w:t>
      </w:r>
      <w:r w:rsidRPr="00A64073">
        <w:rPr>
          <w:i/>
        </w:rPr>
        <w:t>.</w:t>
      </w:r>
      <w:r w:rsidRPr="00A64073">
        <w:t xml:space="preserve"> Cellular locomotion using environmental topography. </w:t>
      </w:r>
      <w:r w:rsidRPr="00A64073">
        <w:rPr>
          <w:i/>
        </w:rPr>
        <w:t>Nature.</w:t>
      </w:r>
      <w:r w:rsidRPr="00A64073">
        <w:t xml:space="preserve"> </w:t>
      </w:r>
      <w:r w:rsidRPr="00A64073">
        <w:rPr>
          <w:b/>
        </w:rPr>
        <w:t>582</w:t>
      </w:r>
      <w:r w:rsidR="00C6463B" w:rsidRPr="00A64073">
        <w:t xml:space="preserve">, </w:t>
      </w:r>
      <w:r w:rsidRPr="00A64073">
        <w:t>582-585 (2020).</w:t>
      </w:r>
    </w:p>
    <w:p w14:paraId="39391DFE" w14:textId="4288CF8C" w:rsidR="00455938" w:rsidRPr="00A64073" w:rsidRDefault="00455938" w:rsidP="00A64073">
      <w:pPr>
        <w:pStyle w:val="EndNoteBibliography"/>
      </w:pPr>
      <w:r w:rsidRPr="00A64073">
        <w:t>39</w:t>
      </w:r>
      <w:r w:rsidRPr="00A64073">
        <w:tab/>
        <w:t>Katsuno, H.</w:t>
      </w:r>
      <w:r w:rsidR="00C6463B" w:rsidRPr="00A64073">
        <w:t xml:space="preserve"> et al. </w:t>
      </w:r>
      <w:r w:rsidRPr="00A64073">
        <w:t xml:space="preserve">Actin migration driven by directional assembly and disassembly of membrane-anchored actin filaments. </w:t>
      </w:r>
      <w:r w:rsidRPr="00A64073">
        <w:rPr>
          <w:i/>
        </w:rPr>
        <w:t>Cell Reports.</w:t>
      </w:r>
      <w:r w:rsidRPr="00A64073">
        <w:t xml:space="preserve"> </w:t>
      </w:r>
      <w:r w:rsidRPr="00A64073">
        <w:rPr>
          <w:b/>
        </w:rPr>
        <w:t>12</w:t>
      </w:r>
      <w:r w:rsidR="00C6463B" w:rsidRPr="00A64073">
        <w:t xml:space="preserve">, </w:t>
      </w:r>
      <w:r w:rsidRPr="00A64073">
        <w:t>648</w:t>
      </w:r>
      <w:r w:rsidR="00C6463B" w:rsidRPr="00A64073">
        <w:t>–</w:t>
      </w:r>
      <w:r w:rsidRPr="00A64073">
        <w:t>660 (2015).</w:t>
      </w:r>
    </w:p>
    <w:p w14:paraId="43C13169" w14:textId="4C629334" w:rsidR="00455938" w:rsidRPr="00A64073" w:rsidRDefault="00455938" w:rsidP="00A64073">
      <w:pPr>
        <w:pStyle w:val="EndNoteBibliography"/>
      </w:pPr>
      <w:r w:rsidRPr="00A64073">
        <w:t>40</w:t>
      </w:r>
      <w:r w:rsidRPr="00A64073">
        <w:tab/>
        <w:t>Urasaki, A.</w:t>
      </w:r>
      <w:r w:rsidR="00C6463B" w:rsidRPr="00A64073">
        <w:t xml:space="preserve"> et al.</w:t>
      </w:r>
      <w:r w:rsidRPr="00A64073">
        <w:t xml:space="preserve"> Shootins mediate collective cell migration and organogenesis of the zebrafish posterior lateral line system. </w:t>
      </w:r>
      <w:r w:rsidRPr="00A64073">
        <w:rPr>
          <w:i/>
        </w:rPr>
        <w:t>Scientific Reports.</w:t>
      </w:r>
      <w:r w:rsidRPr="00A64073">
        <w:t xml:space="preserve"> </w:t>
      </w:r>
      <w:r w:rsidRPr="00A64073">
        <w:rPr>
          <w:b/>
        </w:rPr>
        <w:t>9</w:t>
      </w:r>
      <w:r w:rsidR="00C6463B" w:rsidRPr="00A64073">
        <w:t xml:space="preserve">, </w:t>
      </w:r>
      <w:r w:rsidRPr="00A64073">
        <w:t>12156 (2019).</w:t>
      </w:r>
    </w:p>
    <w:p w14:paraId="09F1797F" w14:textId="33338143" w:rsidR="00455938" w:rsidRPr="00A64073" w:rsidRDefault="00455938" w:rsidP="00A64073">
      <w:pPr>
        <w:pStyle w:val="EndNoteBibliography"/>
      </w:pPr>
      <w:r w:rsidRPr="00A64073">
        <w:t>41</w:t>
      </w:r>
      <w:r w:rsidRPr="00A64073">
        <w:tab/>
        <w:t>Abe, K.</w:t>
      </w:r>
      <w:r w:rsidR="00C6463B" w:rsidRPr="00A64073">
        <w:t xml:space="preserve"> et al</w:t>
      </w:r>
      <w:r w:rsidRPr="00A64073">
        <w:rPr>
          <w:i/>
        </w:rPr>
        <w:t>.</w:t>
      </w:r>
      <w:r w:rsidRPr="00A64073">
        <w:t xml:space="preserve"> Mechanosensitive axon outgrowth mediated by L1–laminin clutch interface. </w:t>
      </w:r>
      <w:r w:rsidRPr="00A64073">
        <w:rPr>
          <w:i/>
        </w:rPr>
        <w:t>Biophysical Journal.</w:t>
      </w:r>
      <w:r w:rsidRPr="00A64073">
        <w:t xml:space="preserve"> </w:t>
      </w:r>
      <w:r w:rsidRPr="00A64073">
        <w:rPr>
          <w:b/>
        </w:rPr>
        <w:t>120</w:t>
      </w:r>
      <w:r w:rsidR="00C6463B" w:rsidRPr="00A64073">
        <w:t xml:space="preserve">, </w:t>
      </w:r>
      <w:r w:rsidRPr="00A64073">
        <w:t>3566</w:t>
      </w:r>
      <w:r w:rsidR="00C6463B" w:rsidRPr="00A64073">
        <w:t>–</w:t>
      </w:r>
      <w:r w:rsidRPr="00A64073">
        <w:t>3576 (2021).</w:t>
      </w:r>
    </w:p>
    <w:p w14:paraId="3F005FEF" w14:textId="21016151" w:rsidR="00455938" w:rsidRPr="00A64073" w:rsidRDefault="00455938" w:rsidP="00A64073">
      <w:pPr>
        <w:pStyle w:val="EndNoteBibliography"/>
      </w:pPr>
      <w:r w:rsidRPr="00A64073">
        <w:t>42</w:t>
      </w:r>
      <w:r w:rsidRPr="00A64073">
        <w:tab/>
        <w:t>Kastian, R. F.</w:t>
      </w:r>
      <w:r w:rsidR="00C6463B" w:rsidRPr="00A64073">
        <w:t xml:space="preserve"> et al.</w:t>
      </w:r>
      <w:r w:rsidRPr="00A64073">
        <w:t xml:space="preserve"> Shootin1a-mediated actin-adhesion coupling generates force to trigger structural plasticity of dendritic spines. </w:t>
      </w:r>
      <w:r w:rsidRPr="00A64073">
        <w:rPr>
          <w:i/>
        </w:rPr>
        <w:t>Cell Reports.</w:t>
      </w:r>
      <w:r w:rsidRPr="00A64073">
        <w:t xml:space="preserve"> </w:t>
      </w:r>
      <w:r w:rsidRPr="00A64073">
        <w:rPr>
          <w:b/>
        </w:rPr>
        <w:t>35</w:t>
      </w:r>
      <w:r w:rsidR="00C6463B" w:rsidRPr="00A64073">
        <w:t xml:space="preserve">, </w:t>
      </w:r>
      <w:r w:rsidRPr="00A64073">
        <w:t>109130 (2021).</w:t>
      </w:r>
    </w:p>
    <w:p w14:paraId="0E9D7635" w14:textId="0512AF43" w:rsidR="00455938" w:rsidRPr="00A64073" w:rsidRDefault="00455938" w:rsidP="00A64073">
      <w:pPr>
        <w:pStyle w:val="EndNoteBibliography"/>
      </w:pPr>
      <w:r w:rsidRPr="00A64073">
        <w:t>43</w:t>
      </w:r>
      <w:r w:rsidRPr="00A64073">
        <w:tab/>
        <w:t>Riedl, J.</w:t>
      </w:r>
      <w:r w:rsidR="00C6463B" w:rsidRPr="00A64073">
        <w:t xml:space="preserve"> et al. </w:t>
      </w:r>
      <w:r w:rsidRPr="00A64073">
        <w:t xml:space="preserve">Lifeact: a versatile marker to visualize F-actin. </w:t>
      </w:r>
      <w:r w:rsidRPr="00A64073">
        <w:rPr>
          <w:i/>
        </w:rPr>
        <w:t>Nature Methods.</w:t>
      </w:r>
      <w:r w:rsidRPr="00A64073">
        <w:t xml:space="preserve"> </w:t>
      </w:r>
      <w:r w:rsidRPr="00A64073">
        <w:rPr>
          <w:b/>
        </w:rPr>
        <w:t>5</w:t>
      </w:r>
      <w:r w:rsidR="00C6463B" w:rsidRPr="00A64073">
        <w:t xml:space="preserve">, </w:t>
      </w:r>
      <w:r w:rsidRPr="00A64073">
        <w:t>605</w:t>
      </w:r>
      <w:r w:rsidR="00C6463B" w:rsidRPr="00A64073">
        <w:t>–</w:t>
      </w:r>
      <w:r w:rsidRPr="00A64073">
        <w:t>607 (2008).</w:t>
      </w:r>
    </w:p>
    <w:p w14:paraId="43C6285E" w14:textId="3CA6B8FB" w:rsidR="00455938" w:rsidRPr="00A64073" w:rsidRDefault="00455938" w:rsidP="00A64073">
      <w:pPr>
        <w:pStyle w:val="EndNoteBibliography"/>
      </w:pPr>
      <w:r w:rsidRPr="00A64073">
        <w:t>44</w:t>
      </w:r>
      <w:r w:rsidRPr="00A64073">
        <w:tab/>
        <w:t xml:space="preserve">Chan, C. E.,Odde, D. J. Traction dynamics of filopodia on compliant substrates. </w:t>
      </w:r>
      <w:r w:rsidRPr="00A64073">
        <w:rPr>
          <w:i/>
        </w:rPr>
        <w:t>Science.</w:t>
      </w:r>
      <w:r w:rsidRPr="00A64073">
        <w:t xml:space="preserve"> </w:t>
      </w:r>
      <w:r w:rsidRPr="00A64073">
        <w:rPr>
          <w:b/>
        </w:rPr>
        <w:t>322</w:t>
      </w:r>
      <w:r w:rsidR="00C6463B" w:rsidRPr="00A64073">
        <w:t xml:space="preserve">, </w:t>
      </w:r>
      <w:r w:rsidRPr="00A64073">
        <w:t>1687</w:t>
      </w:r>
      <w:r w:rsidR="00C6463B" w:rsidRPr="00A64073">
        <w:t>–</w:t>
      </w:r>
      <w:r w:rsidRPr="00A64073">
        <w:t>1691 (2008).</w:t>
      </w:r>
    </w:p>
    <w:p w14:paraId="5730356C" w14:textId="1E927088" w:rsidR="00455938" w:rsidRPr="00A64073" w:rsidRDefault="00455938" w:rsidP="00A64073">
      <w:pPr>
        <w:pStyle w:val="EndNoteBibliography"/>
      </w:pPr>
      <w:r w:rsidRPr="00A64073">
        <w:t>45</w:t>
      </w:r>
      <w:r w:rsidRPr="00A64073">
        <w:tab/>
        <w:t>Wang, Y. L.,</w:t>
      </w:r>
      <w:r w:rsidR="00C6463B" w:rsidRPr="00A64073">
        <w:t xml:space="preserve"> </w:t>
      </w:r>
      <w:r w:rsidRPr="00A64073">
        <w:t xml:space="preserve">Pelham, R. J., Jr. Preparation of a flexible, porous polyacrylamide substrate for mechanical studies of cultured cells. </w:t>
      </w:r>
      <w:r w:rsidRPr="00A64073">
        <w:rPr>
          <w:i/>
        </w:rPr>
        <w:t>Methods in Enzymology.</w:t>
      </w:r>
      <w:r w:rsidRPr="00A64073">
        <w:t xml:space="preserve"> </w:t>
      </w:r>
      <w:r w:rsidRPr="00A64073">
        <w:rPr>
          <w:b/>
        </w:rPr>
        <w:t>298</w:t>
      </w:r>
      <w:r w:rsidR="00C6463B" w:rsidRPr="00A64073">
        <w:t xml:space="preserve">, </w:t>
      </w:r>
      <w:r w:rsidRPr="00A64073">
        <w:t>489</w:t>
      </w:r>
      <w:r w:rsidR="00C6463B" w:rsidRPr="00A64073">
        <w:t>–</w:t>
      </w:r>
      <w:r w:rsidRPr="00A64073">
        <w:t>496 (1998).</w:t>
      </w:r>
    </w:p>
    <w:p w14:paraId="39C7B95B" w14:textId="6D6A1CFA" w:rsidR="00455938" w:rsidRPr="00A64073" w:rsidRDefault="00455938" w:rsidP="00A64073">
      <w:pPr>
        <w:pStyle w:val="EndNoteBibliography"/>
      </w:pPr>
      <w:r w:rsidRPr="00A64073">
        <w:lastRenderedPageBreak/>
        <w:t>46</w:t>
      </w:r>
      <w:r w:rsidRPr="00A64073">
        <w:tab/>
        <w:t>Li, Y., Hu, Z.,</w:t>
      </w:r>
      <w:r w:rsidR="00C6463B" w:rsidRPr="00A64073">
        <w:t xml:space="preserve"> </w:t>
      </w:r>
      <w:r w:rsidRPr="00A64073">
        <w:t>Li, C. New method for measuring poisson's ratio in polymer gels.</w:t>
      </w:r>
      <w:r w:rsidRPr="00A64073">
        <w:rPr>
          <w:i/>
        </w:rPr>
        <w:t xml:space="preserve"> Journal of Applied Polymer Science.</w:t>
      </w:r>
      <w:r w:rsidRPr="00A64073">
        <w:t xml:space="preserve"> </w:t>
      </w:r>
      <w:r w:rsidRPr="00A64073">
        <w:rPr>
          <w:b/>
        </w:rPr>
        <w:t>50</w:t>
      </w:r>
      <w:r w:rsidR="00C6463B" w:rsidRPr="00A64073">
        <w:t xml:space="preserve">, </w:t>
      </w:r>
      <w:r w:rsidRPr="00A64073">
        <w:t>1107</w:t>
      </w:r>
      <w:r w:rsidR="00C6463B" w:rsidRPr="00A64073">
        <w:t>–</w:t>
      </w:r>
      <w:r w:rsidRPr="00A64073">
        <w:t>1111 (1993).</w:t>
      </w:r>
    </w:p>
    <w:p w14:paraId="390C0834" w14:textId="1C4E1769" w:rsidR="00455938" w:rsidRPr="00A64073" w:rsidRDefault="00455938" w:rsidP="00A64073">
      <w:pPr>
        <w:pStyle w:val="EndNoteBibliography"/>
      </w:pPr>
      <w:r w:rsidRPr="00A64073">
        <w:t>47</w:t>
      </w:r>
      <w:r w:rsidRPr="00A64073">
        <w:tab/>
        <w:t>Belyy, A., Merino, F., Sitsel, O.,</w:t>
      </w:r>
      <w:r w:rsidR="00C6463B" w:rsidRPr="00A64073">
        <w:t xml:space="preserve"> </w:t>
      </w:r>
      <w:r w:rsidRPr="00A64073">
        <w:t xml:space="preserve">Raunser, S. Structure of the Lifeact-F-actin complex. </w:t>
      </w:r>
      <w:r w:rsidRPr="00A64073">
        <w:rPr>
          <w:i/>
        </w:rPr>
        <w:t>PLoS Biology.</w:t>
      </w:r>
      <w:r w:rsidRPr="00A64073">
        <w:t xml:space="preserve"> </w:t>
      </w:r>
      <w:r w:rsidRPr="00A64073">
        <w:rPr>
          <w:b/>
        </w:rPr>
        <w:t>18</w:t>
      </w:r>
      <w:r w:rsidR="00C6463B" w:rsidRPr="00A64073">
        <w:t xml:space="preserve">, </w:t>
      </w:r>
      <w:r w:rsidRPr="00A64073">
        <w:t>e3000925 (2020).</w:t>
      </w:r>
    </w:p>
    <w:p w14:paraId="5762252E" w14:textId="38299152" w:rsidR="00455938" w:rsidRPr="00A64073" w:rsidRDefault="00455938" w:rsidP="00A64073">
      <w:pPr>
        <w:pStyle w:val="EndNoteBibliography"/>
      </w:pPr>
      <w:r w:rsidRPr="00A64073">
        <w:t>48</w:t>
      </w:r>
      <w:r w:rsidRPr="00A64073">
        <w:tab/>
        <w:t>Flores, L. R., Keeling, M. C., Zhang, X., Sliogeryte, K.,</w:t>
      </w:r>
      <w:r w:rsidR="00C6463B" w:rsidRPr="00A64073">
        <w:t xml:space="preserve"> </w:t>
      </w:r>
      <w:r w:rsidRPr="00A64073">
        <w:t xml:space="preserve">Gavara, N. Lifeact-GFP alters F-actin organization, cellular morphology and biophysical behaviour. </w:t>
      </w:r>
      <w:r w:rsidRPr="00A64073">
        <w:rPr>
          <w:i/>
        </w:rPr>
        <w:t>Scientific Reports.</w:t>
      </w:r>
      <w:r w:rsidRPr="00A64073">
        <w:t xml:space="preserve"> </w:t>
      </w:r>
      <w:r w:rsidRPr="00A64073">
        <w:rPr>
          <w:b/>
        </w:rPr>
        <w:t>9</w:t>
      </w:r>
      <w:r w:rsidR="00C6463B" w:rsidRPr="00A64073">
        <w:t xml:space="preserve">, </w:t>
      </w:r>
      <w:r w:rsidRPr="00A64073">
        <w:t>3241 (2019).</w:t>
      </w:r>
    </w:p>
    <w:p w14:paraId="72D7DB1C" w14:textId="23FADB40" w:rsidR="00455938" w:rsidRPr="00A64073" w:rsidRDefault="00455938" w:rsidP="00A64073">
      <w:pPr>
        <w:pStyle w:val="EndNoteBibliography"/>
      </w:pPr>
      <w:r w:rsidRPr="00A64073">
        <w:t>49</w:t>
      </w:r>
      <w:r w:rsidRPr="00A64073">
        <w:tab/>
        <w:t>Kumari, A., Kesarwani, S., Javoor, M. G., Vinothkumar, K. R.,</w:t>
      </w:r>
      <w:r w:rsidR="00C6463B" w:rsidRPr="00A64073">
        <w:t xml:space="preserve"> </w:t>
      </w:r>
      <w:r w:rsidRPr="00A64073">
        <w:t xml:space="preserve">Sirajuddin, M. Structural insights into actin filament recognition by commonly used cellular actin markers. </w:t>
      </w:r>
      <w:r w:rsidRPr="00A64073">
        <w:rPr>
          <w:i/>
        </w:rPr>
        <w:t>EMBO Journal.</w:t>
      </w:r>
      <w:r w:rsidRPr="00A64073">
        <w:t xml:space="preserve"> </w:t>
      </w:r>
      <w:r w:rsidRPr="00A64073">
        <w:rPr>
          <w:b/>
        </w:rPr>
        <w:t>39</w:t>
      </w:r>
      <w:r w:rsidR="00C6463B" w:rsidRPr="00A64073">
        <w:t xml:space="preserve">, </w:t>
      </w:r>
      <w:r w:rsidRPr="00A64073">
        <w:t>e104006 (2020).</w:t>
      </w:r>
    </w:p>
    <w:p w14:paraId="4264A077" w14:textId="5A19EE88" w:rsidR="00455938" w:rsidRPr="00A64073" w:rsidRDefault="00455938" w:rsidP="00A64073">
      <w:pPr>
        <w:pStyle w:val="EndNoteBibliography"/>
      </w:pPr>
      <w:r w:rsidRPr="00A64073">
        <w:t>50</w:t>
      </w:r>
      <w:r w:rsidRPr="00A64073">
        <w:tab/>
        <w:t>du Roure, O.</w:t>
      </w:r>
      <w:r w:rsidR="00C6463B" w:rsidRPr="00A64073">
        <w:t xml:space="preserve"> et al. </w:t>
      </w:r>
      <w:r w:rsidRPr="00A64073">
        <w:t xml:space="preserve">Force mapping in epithelial cell migration. </w:t>
      </w:r>
      <w:r w:rsidRPr="00A64073">
        <w:rPr>
          <w:i/>
        </w:rPr>
        <w:t>Proceedings of the National Academy of Sciences of the United States of America.</w:t>
      </w:r>
      <w:r w:rsidRPr="00A64073">
        <w:t xml:space="preserve"> </w:t>
      </w:r>
      <w:r w:rsidRPr="00A64073">
        <w:rPr>
          <w:b/>
        </w:rPr>
        <w:t>102</w:t>
      </w:r>
      <w:r w:rsidR="00493050" w:rsidRPr="00A64073">
        <w:t xml:space="preserve">, </w:t>
      </w:r>
      <w:r w:rsidRPr="00A64073">
        <w:t>2390</w:t>
      </w:r>
      <w:r w:rsidR="00493050" w:rsidRPr="00A64073">
        <w:t>–</w:t>
      </w:r>
      <w:r w:rsidRPr="00A64073">
        <w:t>2395 (2005).</w:t>
      </w:r>
    </w:p>
    <w:p w14:paraId="4F816980" w14:textId="4D0490BB" w:rsidR="00455938" w:rsidRPr="00A64073" w:rsidRDefault="00455938" w:rsidP="00A64073">
      <w:pPr>
        <w:pStyle w:val="EndNoteBibliography"/>
      </w:pPr>
      <w:r w:rsidRPr="00A64073">
        <w:t>51</w:t>
      </w:r>
      <w:r w:rsidRPr="00A64073">
        <w:tab/>
        <w:t>Grashoff, C.</w:t>
      </w:r>
      <w:r w:rsidR="00493050" w:rsidRPr="00A64073">
        <w:t xml:space="preserve"> et al</w:t>
      </w:r>
      <w:r w:rsidRPr="00A64073">
        <w:rPr>
          <w:i/>
        </w:rPr>
        <w:t>.</w:t>
      </w:r>
      <w:r w:rsidRPr="00A64073">
        <w:t xml:space="preserve"> Measuring mechanical tension across vinculin reveals regulation of focal adhesion dynamics. </w:t>
      </w:r>
      <w:r w:rsidRPr="00A64073">
        <w:rPr>
          <w:i/>
        </w:rPr>
        <w:t>Nature.</w:t>
      </w:r>
      <w:r w:rsidRPr="00A64073">
        <w:t xml:space="preserve"> </w:t>
      </w:r>
      <w:r w:rsidRPr="00A64073">
        <w:rPr>
          <w:b/>
        </w:rPr>
        <w:t>466</w:t>
      </w:r>
      <w:r w:rsidR="00493050" w:rsidRPr="00A64073">
        <w:t xml:space="preserve">, </w:t>
      </w:r>
      <w:r w:rsidRPr="00A64073">
        <w:t>263</w:t>
      </w:r>
      <w:r w:rsidR="00493050" w:rsidRPr="00A64073">
        <w:t>–</w:t>
      </w:r>
      <w:r w:rsidRPr="00A64073">
        <w:t>266 (2010).</w:t>
      </w:r>
    </w:p>
    <w:p w14:paraId="1352C782" w14:textId="4FCEFE70" w:rsidR="00455938" w:rsidRPr="00A64073" w:rsidRDefault="00455938" w:rsidP="00A64073">
      <w:pPr>
        <w:pStyle w:val="EndNoteBibliography"/>
      </w:pPr>
      <w:r w:rsidRPr="00A64073">
        <w:t>52</w:t>
      </w:r>
      <w:r w:rsidRPr="00A64073">
        <w:tab/>
        <w:t>Koch, D., Rosoff, W. J., Jiang, J., Geller, H. M.,</w:t>
      </w:r>
      <w:r w:rsidR="00493050" w:rsidRPr="00A64073">
        <w:t xml:space="preserve"> </w:t>
      </w:r>
      <w:r w:rsidRPr="00A64073">
        <w:t xml:space="preserve">Urbach, J. S. Strength in the periphery: growth cone biomechanics and substrate rigidity response in peripheral and central nervous system neurons. </w:t>
      </w:r>
      <w:r w:rsidRPr="00A64073">
        <w:rPr>
          <w:i/>
        </w:rPr>
        <w:t>Biophysical Journal.</w:t>
      </w:r>
      <w:r w:rsidRPr="00A64073">
        <w:t xml:space="preserve"> </w:t>
      </w:r>
      <w:r w:rsidRPr="00A64073">
        <w:rPr>
          <w:b/>
        </w:rPr>
        <w:t>102</w:t>
      </w:r>
      <w:r w:rsidRPr="00A64073">
        <w:t xml:space="preserve"> (3), 452</w:t>
      </w:r>
      <w:r w:rsidR="00493050" w:rsidRPr="00A64073">
        <w:t>–</w:t>
      </w:r>
      <w:r w:rsidRPr="00A64073">
        <w:t>460 (2012).</w:t>
      </w:r>
    </w:p>
    <w:p w14:paraId="534151BB" w14:textId="6C3AF4DD" w:rsidR="00455938" w:rsidRPr="00A64073" w:rsidRDefault="00455938" w:rsidP="00A64073">
      <w:pPr>
        <w:pStyle w:val="EndNoteBibliography"/>
      </w:pPr>
      <w:r w:rsidRPr="00A64073">
        <w:t>53</w:t>
      </w:r>
      <w:r w:rsidRPr="00A64073">
        <w:tab/>
        <w:t>Barnes, J. M., Przybyla, L.,</w:t>
      </w:r>
      <w:r w:rsidR="00493050" w:rsidRPr="00A64073">
        <w:t xml:space="preserve"> </w:t>
      </w:r>
      <w:r w:rsidRPr="00A64073">
        <w:t xml:space="preserve">Weaver, V. M. Tissue mechanics regulate brain development, homeostasis and disease. </w:t>
      </w:r>
      <w:r w:rsidRPr="00A64073">
        <w:rPr>
          <w:i/>
        </w:rPr>
        <w:t>Journal of Cell Science.</w:t>
      </w:r>
      <w:r w:rsidRPr="00A64073">
        <w:t xml:space="preserve"> </w:t>
      </w:r>
      <w:r w:rsidRPr="00A64073">
        <w:rPr>
          <w:b/>
        </w:rPr>
        <w:t>130</w:t>
      </w:r>
      <w:r w:rsidR="00493050" w:rsidRPr="00A64073">
        <w:t xml:space="preserve">, </w:t>
      </w:r>
      <w:r w:rsidRPr="00A64073">
        <w:t>71</w:t>
      </w:r>
      <w:r w:rsidR="00493050" w:rsidRPr="00A64073">
        <w:t>–</w:t>
      </w:r>
      <w:r w:rsidRPr="00A64073">
        <w:t>82 (2017).</w:t>
      </w:r>
    </w:p>
    <w:p w14:paraId="3237A22B" w14:textId="442CCBBF" w:rsidR="00455938" w:rsidRPr="00A64073" w:rsidRDefault="00455938" w:rsidP="00A64073">
      <w:pPr>
        <w:pStyle w:val="EndNoteBibliography"/>
      </w:pPr>
      <w:r w:rsidRPr="00A64073">
        <w:t>54</w:t>
      </w:r>
      <w:r w:rsidRPr="00A64073">
        <w:tab/>
        <w:t>Moore, S. W., Roca-Cusachs, P.,</w:t>
      </w:r>
      <w:r w:rsidR="00493050" w:rsidRPr="00A64073">
        <w:t xml:space="preserve"> </w:t>
      </w:r>
      <w:r w:rsidRPr="00A64073">
        <w:t xml:space="preserve">Sheetz, M. P. Stretchy proteins on stretchy substrates: the important elements of integrin-mediated rigidity sensing. </w:t>
      </w:r>
      <w:r w:rsidRPr="00A64073">
        <w:rPr>
          <w:i/>
        </w:rPr>
        <w:t>Developmental Cell.</w:t>
      </w:r>
      <w:r w:rsidRPr="00A64073">
        <w:t xml:space="preserve"> </w:t>
      </w:r>
      <w:r w:rsidRPr="00A64073">
        <w:rPr>
          <w:b/>
        </w:rPr>
        <w:t>19</w:t>
      </w:r>
      <w:r w:rsidR="00493050" w:rsidRPr="00A64073">
        <w:t xml:space="preserve">, </w:t>
      </w:r>
      <w:r w:rsidRPr="00A64073">
        <w:t>194</w:t>
      </w:r>
      <w:r w:rsidR="00493050" w:rsidRPr="00A64073">
        <w:t>–</w:t>
      </w:r>
      <w:r w:rsidRPr="00A64073">
        <w:t>206 (2010).</w:t>
      </w:r>
    </w:p>
    <w:p w14:paraId="2B93BCAA" w14:textId="27E378C3" w:rsidR="00455938" w:rsidRPr="00A64073" w:rsidRDefault="00455938" w:rsidP="00A64073">
      <w:pPr>
        <w:pStyle w:val="EndNoteBibliography"/>
      </w:pPr>
      <w:r w:rsidRPr="00A64073">
        <w:t>55</w:t>
      </w:r>
      <w:r w:rsidRPr="00A64073">
        <w:tab/>
        <w:t xml:space="preserve">Tyler, W. J. The mechanobiology of brain function. </w:t>
      </w:r>
      <w:r w:rsidRPr="00A64073">
        <w:rPr>
          <w:i/>
        </w:rPr>
        <w:t>Nature Reviews Neuroscience.</w:t>
      </w:r>
      <w:r w:rsidRPr="00A64073">
        <w:t xml:space="preserve"> </w:t>
      </w:r>
      <w:r w:rsidRPr="00A64073">
        <w:rPr>
          <w:b/>
        </w:rPr>
        <w:t>13</w:t>
      </w:r>
      <w:r w:rsidR="00493050" w:rsidRPr="00A64073">
        <w:t xml:space="preserve">, </w:t>
      </w:r>
      <w:r w:rsidRPr="00A64073">
        <w:t>867</w:t>
      </w:r>
      <w:r w:rsidR="00493050" w:rsidRPr="00A64073">
        <w:t>–</w:t>
      </w:r>
      <w:r w:rsidRPr="00A64073">
        <w:t>878 (2012).</w:t>
      </w:r>
    </w:p>
    <w:p w14:paraId="6B2B1AA9" w14:textId="1B551F05" w:rsidR="006E4797" w:rsidRPr="00A64073" w:rsidRDefault="00A93A72" w:rsidP="0058135C">
      <w:r w:rsidRPr="00A64073">
        <w:fldChar w:fldCharType="end"/>
      </w:r>
    </w:p>
    <w:sectPr w:rsidR="006E4797" w:rsidRPr="00A64073" w:rsidSect="004D4CAA">
      <w:headerReference w:type="even" r:id="rId8"/>
      <w:headerReference w:type="default" r:id="rId9"/>
      <w:footerReference w:type="even" r:id="rId10"/>
      <w:footerReference w:type="default" r:id="rId11"/>
      <w:headerReference w:type="first" r:id="rId12"/>
      <w:pgSz w:w="12240" w:h="15840"/>
      <w:pgMar w:top="1440" w:right="1440" w:bottom="1440" w:left="1418"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5BD897" w14:textId="77777777" w:rsidR="009D054C" w:rsidRDefault="009D054C">
      <w:r>
        <w:separator/>
      </w:r>
    </w:p>
  </w:endnote>
  <w:endnote w:type="continuationSeparator" w:id="0">
    <w:p w14:paraId="23A43DDD" w14:textId="77777777" w:rsidR="009D054C" w:rsidRDefault="009D05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PGothic">
    <w:altName w:val="ＭＳ Ｐゴシック"/>
    <w:panose1 w:val="020B0600070205080204"/>
    <w:charset w:val="80"/>
    <w:family w:val="modern"/>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FB282A" w:rsidRDefault="00FB282A">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303662"/>
      <w:docPartObj>
        <w:docPartGallery w:val="Page Numbers (Bottom of Page)"/>
        <w:docPartUnique/>
      </w:docPartObj>
    </w:sdtPr>
    <w:sdtEndPr/>
    <w:sdtContent>
      <w:p w14:paraId="1FE176A5" w14:textId="0F5CD323" w:rsidR="00FB282A" w:rsidRDefault="00FB282A">
        <w:pPr>
          <w:pStyle w:val="Footer"/>
          <w:jc w:val="center"/>
        </w:pPr>
        <w:r>
          <w:fldChar w:fldCharType="begin"/>
        </w:r>
        <w:r>
          <w:instrText>PAGE   \* MERGEFORMAT</w:instrText>
        </w:r>
        <w:r>
          <w:fldChar w:fldCharType="separate"/>
        </w:r>
        <w:r>
          <w:rPr>
            <w:lang w:val="ja-JP" w:eastAsia="ja-JP"/>
          </w:rPr>
          <w:t>2</w:t>
        </w:r>
        <w:r>
          <w:fldChar w:fldCharType="end"/>
        </w:r>
      </w:p>
    </w:sdtContent>
  </w:sdt>
  <w:p w14:paraId="3C4D0F62" w14:textId="77777777" w:rsidR="00FB282A" w:rsidRDefault="00FB28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1B50E3" w14:textId="77777777" w:rsidR="009D054C" w:rsidRDefault="009D054C">
      <w:r>
        <w:separator/>
      </w:r>
    </w:p>
  </w:footnote>
  <w:footnote w:type="continuationSeparator" w:id="0">
    <w:p w14:paraId="1A1BE67F" w14:textId="77777777" w:rsidR="009D054C" w:rsidRDefault="009D05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FB282A" w:rsidRDefault="00FB282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34BCA" w14:textId="77777777" w:rsidR="00FB282A" w:rsidRDefault="00FB282A">
    <w:pPr>
      <w:rPr>
        <w:color w:val="000000"/>
        <w:sz w:val="22"/>
        <w:szCs w:val="22"/>
      </w:rPr>
    </w:pPr>
    <w:bookmarkStart w:id="12" w:name="_26in1rg" w:colFirst="0" w:colLast="0"/>
    <w:bookmarkEnd w:id="12"/>
    <w:r>
      <w:rPr>
        <w:color w:val="000000"/>
        <w:sz w:val="22"/>
        <w:szCs w:val="22"/>
      </w:rPr>
      <w:tab/>
    </w:r>
  </w:p>
  <w:p w14:paraId="0710A415" w14:textId="77777777" w:rsidR="00FB282A" w:rsidRDefault="00FB282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0457CE6" w:rsidR="00FB282A" w:rsidRDefault="00FB282A">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76543"/>
    <w:multiLevelType w:val="hybridMultilevel"/>
    <w:tmpl w:val="CA5E1850"/>
    <w:lvl w:ilvl="0" w:tplc="6D7E0700">
      <w:start w:val="1"/>
      <w:numFmt w:val="decimal"/>
      <w:suff w:val="space"/>
      <w:lvlText w:val="8.12.%1."/>
      <w:lvlJc w:val="left"/>
      <w:pPr>
        <w:ind w:left="420" w:hanging="420"/>
      </w:pPr>
      <w:rPr>
        <w:rFonts w:hint="eastAsia"/>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66340A3"/>
    <w:multiLevelType w:val="hybridMultilevel"/>
    <w:tmpl w:val="EDA42F84"/>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080857EC"/>
    <w:multiLevelType w:val="hybridMultilevel"/>
    <w:tmpl w:val="DAD81F26"/>
    <w:lvl w:ilvl="0" w:tplc="CE80B7F0">
      <w:start w:val="3"/>
      <w:numFmt w:val="decimal"/>
      <w:lvlText w:val="7.%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DDC09740">
      <w:start w:val="1"/>
      <w:numFmt w:val="decimal"/>
      <w:suff w:val="space"/>
      <w:lvlText w:val="7.2.%4."/>
      <w:lvlJc w:val="left"/>
      <w:pPr>
        <w:ind w:left="1130" w:hanging="420"/>
      </w:pPr>
      <w:rPr>
        <w:rFonts w:hint="eastAsia"/>
      </w:r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15296DA7"/>
    <w:multiLevelType w:val="hybridMultilevel"/>
    <w:tmpl w:val="FD041EF2"/>
    <w:lvl w:ilvl="0" w:tplc="A54AAAF2">
      <w:start w:val="1"/>
      <w:numFmt w:val="decimal"/>
      <w:suff w:val="space"/>
      <w:lvlText w:val="6.%1."/>
      <w:lvlJc w:val="left"/>
      <w:pPr>
        <w:ind w:left="420" w:hanging="420"/>
      </w:pPr>
      <w:rPr>
        <w:rFonts w:hint="eastAsia"/>
        <w:b w:val="0"/>
        <w:i w:val="0"/>
      </w:rPr>
    </w:lvl>
    <w:lvl w:ilvl="1" w:tplc="0409000F">
      <w:start w:val="1"/>
      <w:numFmt w:val="decimal"/>
      <w:lvlText w:val="%2."/>
      <w:lvlJc w:val="left"/>
      <w:pPr>
        <w:ind w:left="1122" w:hanging="420"/>
      </w:pPr>
    </w:lvl>
    <w:lvl w:ilvl="2" w:tplc="04090011">
      <w:start w:val="1"/>
      <w:numFmt w:val="decimalEnclosedCircle"/>
      <w:lvlText w:val="%3"/>
      <w:lvlJc w:val="left"/>
      <w:pPr>
        <w:ind w:left="1542" w:hanging="420"/>
      </w:pPr>
    </w:lvl>
    <w:lvl w:ilvl="3" w:tplc="B28290F2">
      <w:start w:val="1"/>
      <w:numFmt w:val="decimal"/>
      <w:suff w:val="space"/>
      <w:lvlText w:val="6.10.%4."/>
      <w:lvlJc w:val="left"/>
      <w:pPr>
        <w:ind w:left="1271" w:hanging="420"/>
      </w:pPr>
      <w:rPr>
        <w:rFonts w:hint="eastAsia"/>
      </w:rPr>
    </w:lvl>
    <w:lvl w:ilvl="4" w:tplc="04090017" w:tentative="1">
      <w:start w:val="1"/>
      <w:numFmt w:val="aiueoFullWidth"/>
      <w:lvlText w:val="(%5)"/>
      <w:lvlJc w:val="left"/>
      <w:pPr>
        <w:ind w:left="2382" w:hanging="420"/>
      </w:pPr>
    </w:lvl>
    <w:lvl w:ilvl="5" w:tplc="04090011" w:tentative="1">
      <w:start w:val="1"/>
      <w:numFmt w:val="decimalEnclosedCircle"/>
      <w:lvlText w:val="%6"/>
      <w:lvlJc w:val="left"/>
      <w:pPr>
        <w:ind w:left="2802" w:hanging="420"/>
      </w:pPr>
    </w:lvl>
    <w:lvl w:ilvl="6" w:tplc="0409000F" w:tentative="1">
      <w:start w:val="1"/>
      <w:numFmt w:val="decimal"/>
      <w:lvlText w:val="%7."/>
      <w:lvlJc w:val="left"/>
      <w:pPr>
        <w:ind w:left="3222" w:hanging="420"/>
      </w:pPr>
    </w:lvl>
    <w:lvl w:ilvl="7" w:tplc="04090017" w:tentative="1">
      <w:start w:val="1"/>
      <w:numFmt w:val="aiueoFullWidth"/>
      <w:lvlText w:val="(%8)"/>
      <w:lvlJc w:val="left"/>
      <w:pPr>
        <w:ind w:left="3642" w:hanging="420"/>
      </w:pPr>
    </w:lvl>
    <w:lvl w:ilvl="8" w:tplc="04090011" w:tentative="1">
      <w:start w:val="1"/>
      <w:numFmt w:val="decimalEnclosedCircle"/>
      <w:lvlText w:val="%9"/>
      <w:lvlJc w:val="left"/>
      <w:pPr>
        <w:ind w:left="4062" w:hanging="420"/>
      </w:pPr>
    </w:lvl>
  </w:abstractNum>
  <w:abstractNum w:abstractNumId="4" w15:restartNumberingAfterBreak="0">
    <w:nsid w:val="159A7311"/>
    <w:multiLevelType w:val="hybridMultilevel"/>
    <w:tmpl w:val="4EC44F72"/>
    <w:lvl w:ilvl="0" w:tplc="A47A56D4">
      <w:start w:val="1"/>
      <w:numFmt w:val="decimal"/>
      <w:lvlText w:val="8.%1."/>
      <w:lvlJc w:val="left"/>
      <w:pPr>
        <w:ind w:left="420" w:hanging="420"/>
      </w:pPr>
      <w:rPr>
        <w:rFonts w:hint="eastAsia"/>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18C16871"/>
    <w:multiLevelType w:val="hybridMultilevel"/>
    <w:tmpl w:val="27A2E66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1ED87733"/>
    <w:multiLevelType w:val="hybridMultilevel"/>
    <w:tmpl w:val="84483338"/>
    <w:lvl w:ilvl="0" w:tplc="F7F295EC">
      <w:start w:val="1"/>
      <w:numFmt w:val="decimal"/>
      <w:lvlText w:val="7.%1."/>
      <w:lvlJc w:val="left"/>
      <w:pPr>
        <w:ind w:left="988" w:hanging="420"/>
      </w:pPr>
      <w:rPr>
        <w:rFonts w:hint="eastAsia"/>
      </w:r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83AF04E">
      <w:start w:val="1"/>
      <w:numFmt w:val="decimal"/>
      <w:suff w:val="space"/>
      <w:lvlText w:val="7.1.%4."/>
      <w:lvlJc w:val="left"/>
      <w:pPr>
        <w:ind w:left="1130" w:hanging="420"/>
      </w:pPr>
      <w:rPr>
        <w:rFonts w:hint="eastAsia"/>
      </w:r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2143386F"/>
    <w:multiLevelType w:val="hybridMultilevel"/>
    <w:tmpl w:val="6A5CD900"/>
    <w:lvl w:ilvl="0" w:tplc="09E84D92">
      <w:start w:val="1"/>
      <w:numFmt w:val="decimal"/>
      <w:lvlText w:val="3.%1."/>
      <w:lvlJc w:val="left"/>
      <w:pPr>
        <w:ind w:left="840" w:hanging="420"/>
      </w:pPr>
      <w:rPr>
        <w:rFonts w:hint="eastAsia"/>
      </w:r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8" w15:restartNumberingAfterBreak="0">
    <w:nsid w:val="21F44E74"/>
    <w:multiLevelType w:val="hybridMultilevel"/>
    <w:tmpl w:val="B0147F42"/>
    <w:lvl w:ilvl="0" w:tplc="F654B59C">
      <w:start w:val="1"/>
      <w:numFmt w:val="decimal"/>
      <w:lvlText w:val="7.%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0"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57E5CC5"/>
    <w:multiLevelType w:val="hybridMultilevel"/>
    <w:tmpl w:val="64E65DC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37591481"/>
    <w:multiLevelType w:val="hybridMultilevel"/>
    <w:tmpl w:val="AB7E9820"/>
    <w:lvl w:ilvl="0" w:tplc="A47A56D4">
      <w:start w:val="1"/>
      <w:numFmt w:val="decimal"/>
      <w:lvlText w:val="8.%1."/>
      <w:lvlJc w:val="left"/>
      <w:pPr>
        <w:ind w:left="420" w:hanging="420"/>
      </w:pPr>
      <w:rPr>
        <w:rFonts w:hint="eastAsia"/>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15:restartNumberingAfterBreak="0">
    <w:nsid w:val="37A32B9C"/>
    <w:multiLevelType w:val="hybridMultilevel"/>
    <w:tmpl w:val="AAFE6F24"/>
    <w:lvl w:ilvl="0" w:tplc="1C8A594E">
      <w:start w:val="1"/>
      <w:numFmt w:val="decimal"/>
      <w:lvlText w:val="%1."/>
      <w:lvlJc w:val="left"/>
      <w:pPr>
        <w:ind w:left="420" w:hanging="420"/>
      </w:pPr>
      <w:rPr>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91B0890"/>
    <w:multiLevelType w:val="hybridMultilevel"/>
    <w:tmpl w:val="3A18F91C"/>
    <w:lvl w:ilvl="0" w:tplc="AE98A3AC">
      <w:start w:val="1"/>
      <w:numFmt w:val="decimal"/>
      <w:lvlText w:val="%1."/>
      <w:lvlJc w:val="left"/>
      <w:pPr>
        <w:ind w:left="420" w:hanging="420"/>
      </w:pPr>
      <w:rPr>
        <w:rFonts w:hint="eastAsia"/>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9" w15:restartNumberingAfterBreak="0">
    <w:nsid w:val="3DB80079"/>
    <w:multiLevelType w:val="hybridMultilevel"/>
    <w:tmpl w:val="EE54BC5C"/>
    <w:lvl w:ilvl="0" w:tplc="67FED33A">
      <w:start w:val="1"/>
      <w:numFmt w:val="decimal"/>
      <w:suff w:val="space"/>
      <w:lvlText w:val="4.%1."/>
      <w:lvlJc w:val="left"/>
      <w:pPr>
        <w:ind w:left="420" w:hanging="420"/>
      </w:pPr>
      <w:rPr>
        <w:rFonts w:hint="eastAsia"/>
      </w:r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402E622F"/>
    <w:multiLevelType w:val="hybridMultilevel"/>
    <w:tmpl w:val="FE080A1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0B47951"/>
    <w:multiLevelType w:val="hybridMultilevel"/>
    <w:tmpl w:val="FB7C46EC"/>
    <w:lvl w:ilvl="0" w:tplc="0409000F">
      <w:start w:val="1"/>
      <w:numFmt w:val="decimal"/>
      <w:lvlText w:val="%1."/>
      <w:lvlJc w:val="left"/>
      <w:pPr>
        <w:ind w:left="840" w:hanging="420"/>
      </w:p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2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7513188"/>
    <w:multiLevelType w:val="hybridMultilevel"/>
    <w:tmpl w:val="F8568F56"/>
    <w:lvl w:ilvl="0" w:tplc="0409000F">
      <w:start w:val="1"/>
      <w:numFmt w:val="decimal"/>
      <w:lvlText w:val="%1."/>
      <w:lvlJc w:val="left"/>
      <w:pPr>
        <w:ind w:left="1129" w:hanging="420"/>
      </w:pPr>
    </w:lvl>
    <w:lvl w:ilvl="1" w:tplc="04090017" w:tentative="1">
      <w:start w:val="1"/>
      <w:numFmt w:val="aiueoFullWidth"/>
      <w:lvlText w:val="(%2)"/>
      <w:lvlJc w:val="left"/>
      <w:pPr>
        <w:ind w:left="1549" w:hanging="420"/>
      </w:pPr>
    </w:lvl>
    <w:lvl w:ilvl="2" w:tplc="04090011" w:tentative="1">
      <w:start w:val="1"/>
      <w:numFmt w:val="decimalEnclosedCircle"/>
      <w:lvlText w:val="%3"/>
      <w:lvlJc w:val="left"/>
      <w:pPr>
        <w:ind w:left="1969" w:hanging="420"/>
      </w:pPr>
    </w:lvl>
    <w:lvl w:ilvl="3" w:tplc="0409000F" w:tentative="1">
      <w:start w:val="1"/>
      <w:numFmt w:val="decimal"/>
      <w:lvlText w:val="%4."/>
      <w:lvlJc w:val="left"/>
      <w:pPr>
        <w:ind w:left="2389" w:hanging="420"/>
      </w:pPr>
    </w:lvl>
    <w:lvl w:ilvl="4" w:tplc="04090017" w:tentative="1">
      <w:start w:val="1"/>
      <w:numFmt w:val="aiueoFullWidth"/>
      <w:lvlText w:val="(%5)"/>
      <w:lvlJc w:val="left"/>
      <w:pPr>
        <w:ind w:left="2809" w:hanging="420"/>
      </w:pPr>
    </w:lvl>
    <w:lvl w:ilvl="5" w:tplc="04090011" w:tentative="1">
      <w:start w:val="1"/>
      <w:numFmt w:val="decimalEnclosedCircle"/>
      <w:lvlText w:val="%6"/>
      <w:lvlJc w:val="left"/>
      <w:pPr>
        <w:ind w:left="3229" w:hanging="420"/>
      </w:pPr>
    </w:lvl>
    <w:lvl w:ilvl="6" w:tplc="0409000F" w:tentative="1">
      <w:start w:val="1"/>
      <w:numFmt w:val="decimal"/>
      <w:lvlText w:val="%7."/>
      <w:lvlJc w:val="left"/>
      <w:pPr>
        <w:ind w:left="3649" w:hanging="420"/>
      </w:pPr>
    </w:lvl>
    <w:lvl w:ilvl="7" w:tplc="04090017" w:tentative="1">
      <w:start w:val="1"/>
      <w:numFmt w:val="aiueoFullWidth"/>
      <w:lvlText w:val="(%8)"/>
      <w:lvlJc w:val="left"/>
      <w:pPr>
        <w:ind w:left="4069" w:hanging="420"/>
      </w:pPr>
    </w:lvl>
    <w:lvl w:ilvl="8" w:tplc="04090011" w:tentative="1">
      <w:start w:val="1"/>
      <w:numFmt w:val="decimalEnclosedCircle"/>
      <w:lvlText w:val="%9"/>
      <w:lvlJc w:val="left"/>
      <w:pPr>
        <w:ind w:left="4489" w:hanging="420"/>
      </w:pPr>
    </w:lvl>
  </w:abstractNum>
  <w:abstractNum w:abstractNumId="2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C5B0100"/>
    <w:multiLevelType w:val="hybridMultilevel"/>
    <w:tmpl w:val="8E560E9E"/>
    <w:lvl w:ilvl="0" w:tplc="D34A44D8">
      <w:start w:val="1"/>
      <w:numFmt w:val="decimal"/>
      <w:suff w:val="space"/>
      <w:lvlText w:val="3.%1."/>
      <w:lvlJc w:val="left"/>
      <w:pPr>
        <w:ind w:left="0" w:firstLine="0"/>
      </w:pPr>
      <w:rPr>
        <w:rFonts w:hint="eastAsia"/>
        <w:snapToGrid w:val="0"/>
        <w:spacing w:val="0"/>
        <w:kern w:val="0"/>
        <w:position w:val="0"/>
        <w14:cntxtAlts w14:val="0"/>
      </w:r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5BAC150A"/>
    <w:multiLevelType w:val="hybridMultilevel"/>
    <w:tmpl w:val="876CDF9A"/>
    <w:lvl w:ilvl="0" w:tplc="0409000F">
      <w:start w:val="1"/>
      <w:numFmt w:val="decimal"/>
      <w:lvlText w:val="%1."/>
      <w:lvlJc w:val="left"/>
      <w:pPr>
        <w:ind w:left="840" w:hanging="420"/>
      </w:p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29" w15:restartNumberingAfterBreak="0">
    <w:nsid w:val="5C2F3CAC"/>
    <w:multiLevelType w:val="hybridMultilevel"/>
    <w:tmpl w:val="AD50737A"/>
    <w:lvl w:ilvl="0" w:tplc="0409000F">
      <w:start w:val="1"/>
      <w:numFmt w:val="decimal"/>
      <w:lvlText w:val="%1."/>
      <w:lvlJc w:val="left"/>
      <w:pPr>
        <w:ind w:left="1080" w:hanging="420"/>
      </w:pPr>
    </w:lvl>
    <w:lvl w:ilvl="1" w:tplc="04090017" w:tentative="1">
      <w:start w:val="1"/>
      <w:numFmt w:val="aiueoFullWidth"/>
      <w:lvlText w:val="(%2)"/>
      <w:lvlJc w:val="left"/>
      <w:pPr>
        <w:ind w:left="1500" w:hanging="420"/>
      </w:pPr>
    </w:lvl>
    <w:lvl w:ilvl="2" w:tplc="04090011" w:tentative="1">
      <w:start w:val="1"/>
      <w:numFmt w:val="decimalEnclosedCircle"/>
      <w:lvlText w:val="%3"/>
      <w:lvlJc w:val="left"/>
      <w:pPr>
        <w:ind w:left="1920" w:hanging="420"/>
      </w:pPr>
    </w:lvl>
    <w:lvl w:ilvl="3" w:tplc="0409000F" w:tentative="1">
      <w:start w:val="1"/>
      <w:numFmt w:val="decimal"/>
      <w:lvlText w:val="%4."/>
      <w:lvlJc w:val="left"/>
      <w:pPr>
        <w:ind w:left="2340" w:hanging="420"/>
      </w:pPr>
    </w:lvl>
    <w:lvl w:ilvl="4" w:tplc="04090017" w:tentative="1">
      <w:start w:val="1"/>
      <w:numFmt w:val="aiueoFullWidth"/>
      <w:lvlText w:val="(%5)"/>
      <w:lvlJc w:val="left"/>
      <w:pPr>
        <w:ind w:left="2760" w:hanging="420"/>
      </w:pPr>
    </w:lvl>
    <w:lvl w:ilvl="5" w:tplc="04090011" w:tentative="1">
      <w:start w:val="1"/>
      <w:numFmt w:val="decimalEnclosedCircle"/>
      <w:lvlText w:val="%6"/>
      <w:lvlJc w:val="left"/>
      <w:pPr>
        <w:ind w:left="3180" w:hanging="420"/>
      </w:pPr>
    </w:lvl>
    <w:lvl w:ilvl="6" w:tplc="0409000F" w:tentative="1">
      <w:start w:val="1"/>
      <w:numFmt w:val="decimal"/>
      <w:lvlText w:val="%7."/>
      <w:lvlJc w:val="left"/>
      <w:pPr>
        <w:ind w:left="3600" w:hanging="420"/>
      </w:pPr>
    </w:lvl>
    <w:lvl w:ilvl="7" w:tplc="04090017" w:tentative="1">
      <w:start w:val="1"/>
      <w:numFmt w:val="aiueoFullWidth"/>
      <w:lvlText w:val="(%8)"/>
      <w:lvlJc w:val="left"/>
      <w:pPr>
        <w:ind w:left="4020" w:hanging="420"/>
      </w:pPr>
    </w:lvl>
    <w:lvl w:ilvl="8" w:tplc="04090011" w:tentative="1">
      <w:start w:val="1"/>
      <w:numFmt w:val="decimalEnclosedCircle"/>
      <w:lvlText w:val="%9"/>
      <w:lvlJc w:val="left"/>
      <w:pPr>
        <w:ind w:left="4440" w:hanging="420"/>
      </w:pPr>
    </w:lvl>
  </w:abstractNum>
  <w:abstractNum w:abstractNumId="30" w15:restartNumberingAfterBreak="0">
    <w:nsid w:val="5C974B9D"/>
    <w:multiLevelType w:val="hybridMultilevel"/>
    <w:tmpl w:val="6EECEFF4"/>
    <w:lvl w:ilvl="0" w:tplc="E758D0E2">
      <w:start w:val="1"/>
      <w:numFmt w:val="decimal"/>
      <w:lvlText w:val="6.11.%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1" w15:restartNumberingAfterBreak="0">
    <w:nsid w:val="5E2C1988"/>
    <w:multiLevelType w:val="hybridMultilevel"/>
    <w:tmpl w:val="6F069E9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2" w15:restartNumberingAfterBreak="0">
    <w:nsid w:val="6518168D"/>
    <w:multiLevelType w:val="hybridMultilevel"/>
    <w:tmpl w:val="2416E6DA"/>
    <w:lvl w:ilvl="0" w:tplc="AACAAB18">
      <w:start w:val="1"/>
      <w:numFmt w:val="decimal"/>
      <w:suff w:val="space"/>
      <w:lvlText w:val="2.%1."/>
      <w:lvlJc w:val="left"/>
      <w:pPr>
        <w:ind w:left="420" w:hanging="420"/>
      </w:pPr>
      <w:rPr>
        <w:rFonts w:hint="eastAsia"/>
        <w:spacing w:val="0"/>
      </w:r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3" w15:restartNumberingAfterBreak="0">
    <w:nsid w:val="66260412"/>
    <w:multiLevelType w:val="hybridMultilevel"/>
    <w:tmpl w:val="87AC499C"/>
    <w:lvl w:ilvl="0" w:tplc="9F84F9E4">
      <w:start w:val="1"/>
      <w:numFmt w:val="decimal"/>
      <w:lvlText w:val="%1."/>
      <w:lvlJc w:val="left"/>
      <w:pPr>
        <w:ind w:left="360" w:hanging="360"/>
      </w:pPr>
      <w:rPr>
        <w:rFonts w:hint="default"/>
      </w:rPr>
    </w:lvl>
    <w:lvl w:ilvl="1" w:tplc="04090019">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6E230FCF"/>
    <w:multiLevelType w:val="multilevel"/>
    <w:tmpl w:val="7A86026A"/>
    <w:lvl w:ilvl="0">
      <w:start w:val="8"/>
      <w:numFmt w:val="decimal"/>
      <w:lvlText w:val="%1."/>
      <w:lvlJc w:val="left"/>
      <w:pPr>
        <w:ind w:left="660" w:hanging="660"/>
      </w:pPr>
      <w:rPr>
        <w:rFonts w:hint="default"/>
      </w:rPr>
    </w:lvl>
    <w:lvl w:ilvl="1">
      <w:start w:val="1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6FD464B7"/>
    <w:multiLevelType w:val="hybridMultilevel"/>
    <w:tmpl w:val="140A12BA"/>
    <w:lvl w:ilvl="0" w:tplc="5EF444CC">
      <w:start w:val="1"/>
      <w:numFmt w:val="decimal"/>
      <w:suff w:val="space"/>
      <w:lvlText w:val="8.%1."/>
      <w:lvlJc w:val="left"/>
      <w:pPr>
        <w:ind w:left="704" w:hanging="420"/>
      </w:pPr>
      <w:rPr>
        <w:rFonts w:hint="eastAsia"/>
        <w:b w:val="0"/>
      </w:rPr>
    </w:lvl>
    <w:lvl w:ilvl="1" w:tplc="04090017" w:tentative="1">
      <w:start w:val="1"/>
      <w:numFmt w:val="aiueoFullWidth"/>
      <w:lvlText w:val="(%2)"/>
      <w:lvlJc w:val="left"/>
      <w:pPr>
        <w:ind w:left="1124" w:hanging="420"/>
      </w:pPr>
    </w:lvl>
    <w:lvl w:ilvl="2" w:tplc="04090011" w:tentative="1">
      <w:start w:val="1"/>
      <w:numFmt w:val="decimalEnclosedCircle"/>
      <w:lvlText w:val="%3"/>
      <w:lvlJc w:val="left"/>
      <w:pPr>
        <w:ind w:left="1544" w:hanging="420"/>
      </w:pPr>
    </w:lvl>
    <w:lvl w:ilvl="3" w:tplc="0409000F" w:tentative="1">
      <w:start w:val="1"/>
      <w:numFmt w:val="decimal"/>
      <w:lvlText w:val="%4."/>
      <w:lvlJc w:val="left"/>
      <w:pPr>
        <w:ind w:left="1964" w:hanging="420"/>
      </w:pPr>
    </w:lvl>
    <w:lvl w:ilvl="4" w:tplc="04090017" w:tentative="1">
      <w:start w:val="1"/>
      <w:numFmt w:val="aiueoFullWidth"/>
      <w:lvlText w:val="(%5)"/>
      <w:lvlJc w:val="left"/>
      <w:pPr>
        <w:ind w:left="2384" w:hanging="420"/>
      </w:pPr>
    </w:lvl>
    <w:lvl w:ilvl="5" w:tplc="04090011" w:tentative="1">
      <w:start w:val="1"/>
      <w:numFmt w:val="decimalEnclosedCircle"/>
      <w:lvlText w:val="%6"/>
      <w:lvlJc w:val="left"/>
      <w:pPr>
        <w:ind w:left="2804" w:hanging="420"/>
      </w:pPr>
    </w:lvl>
    <w:lvl w:ilvl="6" w:tplc="0409000F" w:tentative="1">
      <w:start w:val="1"/>
      <w:numFmt w:val="decimal"/>
      <w:lvlText w:val="%7."/>
      <w:lvlJc w:val="left"/>
      <w:pPr>
        <w:ind w:left="3224" w:hanging="420"/>
      </w:pPr>
    </w:lvl>
    <w:lvl w:ilvl="7" w:tplc="04090017" w:tentative="1">
      <w:start w:val="1"/>
      <w:numFmt w:val="aiueoFullWidth"/>
      <w:lvlText w:val="(%8)"/>
      <w:lvlJc w:val="left"/>
      <w:pPr>
        <w:ind w:left="3644" w:hanging="420"/>
      </w:pPr>
    </w:lvl>
    <w:lvl w:ilvl="8" w:tplc="04090011" w:tentative="1">
      <w:start w:val="1"/>
      <w:numFmt w:val="decimalEnclosedCircle"/>
      <w:lvlText w:val="%9"/>
      <w:lvlJc w:val="left"/>
      <w:pPr>
        <w:ind w:left="4064" w:hanging="420"/>
      </w:pPr>
    </w:lvl>
  </w:abstractNum>
  <w:abstractNum w:abstractNumId="38" w15:restartNumberingAfterBreak="0">
    <w:nsid w:val="6FE4570E"/>
    <w:multiLevelType w:val="hybridMultilevel"/>
    <w:tmpl w:val="6CBCF2B4"/>
    <w:lvl w:ilvl="0" w:tplc="8BE8E7BA">
      <w:start w:val="1"/>
      <w:numFmt w:val="decimal"/>
      <w:suff w:val="space"/>
      <w:lvlText w:val="5.%1."/>
      <w:lvlJc w:val="left"/>
      <w:pPr>
        <w:ind w:left="420" w:hanging="420"/>
      </w:pPr>
      <w:rPr>
        <w:rFonts w:hint="eastAsia"/>
        <w:b w:val="0"/>
      </w:rPr>
    </w:lvl>
    <w:lvl w:ilvl="1" w:tplc="04090017" w:tentative="1">
      <w:start w:val="1"/>
      <w:numFmt w:val="aiueoFullWidth"/>
      <w:lvlText w:val="(%2)"/>
      <w:lvlJc w:val="left"/>
      <w:pPr>
        <w:ind w:left="1122" w:hanging="420"/>
      </w:pPr>
    </w:lvl>
    <w:lvl w:ilvl="2" w:tplc="04090011" w:tentative="1">
      <w:start w:val="1"/>
      <w:numFmt w:val="decimalEnclosedCircle"/>
      <w:lvlText w:val="%3"/>
      <w:lvlJc w:val="left"/>
      <w:pPr>
        <w:ind w:left="1542" w:hanging="420"/>
      </w:pPr>
    </w:lvl>
    <w:lvl w:ilvl="3" w:tplc="0409000F" w:tentative="1">
      <w:start w:val="1"/>
      <w:numFmt w:val="decimal"/>
      <w:lvlText w:val="%4."/>
      <w:lvlJc w:val="left"/>
      <w:pPr>
        <w:ind w:left="1962" w:hanging="420"/>
      </w:pPr>
    </w:lvl>
    <w:lvl w:ilvl="4" w:tplc="04090017" w:tentative="1">
      <w:start w:val="1"/>
      <w:numFmt w:val="aiueoFullWidth"/>
      <w:lvlText w:val="(%5)"/>
      <w:lvlJc w:val="left"/>
      <w:pPr>
        <w:ind w:left="2382" w:hanging="420"/>
      </w:pPr>
    </w:lvl>
    <w:lvl w:ilvl="5" w:tplc="04090011" w:tentative="1">
      <w:start w:val="1"/>
      <w:numFmt w:val="decimalEnclosedCircle"/>
      <w:lvlText w:val="%6"/>
      <w:lvlJc w:val="left"/>
      <w:pPr>
        <w:ind w:left="2802" w:hanging="420"/>
      </w:pPr>
    </w:lvl>
    <w:lvl w:ilvl="6" w:tplc="0409000F" w:tentative="1">
      <w:start w:val="1"/>
      <w:numFmt w:val="decimal"/>
      <w:lvlText w:val="%7."/>
      <w:lvlJc w:val="left"/>
      <w:pPr>
        <w:ind w:left="3222" w:hanging="420"/>
      </w:pPr>
    </w:lvl>
    <w:lvl w:ilvl="7" w:tplc="04090017" w:tentative="1">
      <w:start w:val="1"/>
      <w:numFmt w:val="aiueoFullWidth"/>
      <w:lvlText w:val="(%8)"/>
      <w:lvlJc w:val="left"/>
      <w:pPr>
        <w:ind w:left="3642" w:hanging="420"/>
      </w:pPr>
    </w:lvl>
    <w:lvl w:ilvl="8" w:tplc="04090011" w:tentative="1">
      <w:start w:val="1"/>
      <w:numFmt w:val="decimalEnclosedCircle"/>
      <w:lvlText w:val="%9"/>
      <w:lvlJc w:val="left"/>
      <w:pPr>
        <w:ind w:left="4062" w:hanging="420"/>
      </w:pPr>
    </w:lvl>
  </w:abstractNum>
  <w:abstractNum w:abstractNumId="39" w15:restartNumberingAfterBreak="0">
    <w:nsid w:val="75EF1848"/>
    <w:multiLevelType w:val="hybridMultilevel"/>
    <w:tmpl w:val="E6F84E44"/>
    <w:lvl w:ilvl="0" w:tplc="0409000F">
      <w:start w:val="1"/>
      <w:numFmt w:val="decimal"/>
      <w:lvlText w:val="%1."/>
      <w:lvlJc w:val="left"/>
      <w:pPr>
        <w:ind w:left="988" w:hanging="420"/>
      </w:p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0" w15:restartNumberingAfterBreak="0">
    <w:nsid w:val="77FA130D"/>
    <w:multiLevelType w:val="hybridMultilevel"/>
    <w:tmpl w:val="19927CC2"/>
    <w:lvl w:ilvl="0" w:tplc="A47A56D4">
      <w:start w:val="1"/>
      <w:numFmt w:val="decimal"/>
      <w:lvlText w:val="8.%1."/>
      <w:lvlJc w:val="left"/>
      <w:pPr>
        <w:ind w:left="420" w:hanging="420"/>
      </w:pPr>
      <w:rPr>
        <w:rFonts w:hint="eastAsia"/>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1" w15:restartNumberingAfterBreak="0">
    <w:nsid w:val="782A36C4"/>
    <w:multiLevelType w:val="hybridMultilevel"/>
    <w:tmpl w:val="EBBAFEE2"/>
    <w:lvl w:ilvl="0" w:tplc="ECC27DA6">
      <w:start w:val="1"/>
      <w:numFmt w:val="decimal"/>
      <w:suff w:val="space"/>
      <w:lvlText w:val="8.13.%1."/>
      <w:lvlJc w:val="left"/>
      <w:pPr>
        <w:ind w:left="704" w:hanging="420"/>
      </w:pPr>
      <w:rPr>
        <w:rFonts w:hint="eastAsia"/>
        <w:b w:val="0"/>
      </w:rPr>
    </w:lvl>
    <w:lvl w:ilvl="1" w:tplc="04090017" w:tentative="1">
      <w:start w:val="1"/>
      <w:numFmt w:val="aiueoFullWidth"/>
      <w:lvlText w:val="(%2)"/>
      <w:lvlJc w:val="left"/>
      <w:pPr>
        <w:ind w:left="1122" w:hanging="420"/>
      </w:pPr>
    </w:lvl>
    <w:lvl w:ilvl="2" w:tplc="04090011" w:tentative="1">
      <w:start w:val="1"/>
      <w:numFmt w:val="decimalEnclosedCircle"/>
      <w:lvlText w:val="%3"/>
      <w:lvlJc w:val="left"/>
      <w:pPr>
        <w:ind w:left="1542" w:hanging="420"/>
      </w:pPr>
    </w:lvl>
    <w:lvl w:ilvl="3" w:tplc="0409000F" w:tentative="1">
      <w:start w:val="1"/>
      <w:numFmt w:val="decimal"/>
      <w:lvlText w:val="%4."/>
      <w:lvlJc w:val="left"/>
      <w:pPr>
        <w:ind w:left="1962" w:hanging="420"/>
      </w:pPr>
    </w:lvl>
    <w:lvl w:ilvl="4" w:tplc="04090017" w:tentative="1">
      <w:start w:val="1"/>
      <w:numFmt w:val="aiueoFullWidth"/>
      <w:lvlText w:val="(%5)"/>
      <w:lvlJc w:val="left"/>
      <w:pPr>
        <w:ind w:left="2382" w:hanging="420"/>
      </w:pPr>
    </w:lvl>
    <w:lvl w:ilvl="5" w:tplc="04090011" w:tentative="1">
      <w:start w:val="1"/>
      <w:numFmt w:val="decimalEnclosedCircle"/>
      <w:lvlText w:val="%6"/>
      <w:lvlJc w:val="left"/>
      <w:pPr>
        <w:ind w:left="2802" w:hanging="420"/>
      </w:pPr>
    </w:lvl>
    <w:lvl w:ilvl="6" w:tplc="0409000F" w:tentative="1">
      <w:start w:val="1"/>
      <w:numFmt w:val="decimal"/>
      <w:lvlText w:val="%7."/>
      <w:lvlJc w:val="left"/>
      <w:pPr>
        <w:ind w:left="3222" w:hanging="420"/>
      </w:pPr>
    </w:lvl>
    <w:lvl w:ilvl="7" w:tplc="04090017" w:tentative="1">
      <w:start w:val="1"/>
      <w:numFmt w:val="aiueoFullWidth"/>
      <w:lvlText w:val="(%8)"/>
      <w:lvlJc w:val="left"/>
      <w:pPr>
        <w:ind w:left="3642" w:hanging="420"/>
      </w:pPr>
    </w:lvl>
    <w:lvl w:ilvl="8" w:tplc="04090011" w:tentative="1">
      <w:start w:val="1"/>
      <w:numFmt w:val="decimalEnclosedCircle"/>
      <w:lvlText w:val="%9"/>
      <w:lvlJc w:val="left"/>
      <w:pPr>
        <w:ind w:left="4062" w:hanging="420"/>
      </w:pPr>
    </w:lvl>
  </w:abstractNum>
  <w:abstractNum w:abstractNumId="42" w15:restartNumberingAfterBreak="0">
    <w:nsid w:val="791F6306"/>
    <w:multiLevelType w:val="hybridMultilevel"/>
    <w:tmpl w:val="09429958"/>
    <w:lvl w:ilvl="0" w:tplc="E758D0E2">
      <w:start w:val="1"/>
      <w:numFmt w:val="decimal"/>
      <w:lvlText w:val="6.11.%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3" w15:restartNumberingAfterBreak="0">
    <w:nsid w:val="7B2050F7"/>
    <w:multiLevelType w:val="multilevel"/>
    <w:tmpl w:val="4546E0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DCD015D"/>
    <w:multiLevelType w:val="hybridMultilevel"/>
    <w:tmpl w:val="E6060BAC"/>
    <w:lvl w:ilvl="0" w:tplc="0B5283CE">
      <w:start w:val="13"/>
      <w:numFmt w:val="decimal"/>
      <w:lvlText w:val="8.%1."/>
      <w:lvlJc w:val="left"/>
      <w:pPr>
        <w:ind w:left="420" w:hanging="420"/>
      </w:pPr>
      <w:rPr>
        <w:rFonts w:hint="eastAsia"/>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2"/>
  </w:num>
  <w:num w:numId="2">
    <w:abstractNumId w:val="23"/>
  </w:num>
  <w:num w:numId="3">
    <w:abstractNumId w:val="36"/>
  </w:num>
  <w:num w:numId="4">
    <w:abstractNumId w:val="9"/>
  </w:num>
  <w:num w:numId="5">
    <w:abstractNumId w:val="27"/>
  </w:num>
  <w:num w:numId="6">
    <w:abstractNumId w:val="34"/>
  </w:num>
  <w:num w:numId="7">
    <w:abstractNumId w:val="13"/>
  </w:num>
  <w:num w:numId="8">
    <w:abstractNumId w:val="21"/>
  </w:num>
  <w:num w:numId="9">
    <w:abstractNumId w:val="10"/>
  </w:num>
  <w:num w:numId="10">
    <w:abstractNumId w:val="17"/>
  </w:num>
  <w:num w:numId="11">
    <w:abstractNumId w:val="25"/>
  </w:num>
  <w:num w:numId="12">
    <w:abstractNumId w:val="11"/>
  </w:num>
  <w:num w:numId="13">
    <w:abstractNumId w:val="1"/>
  </w:num>
  <w:num w:numId="14">
    <w:abstractNumId w:val="6"/>
  </w:num>
  <w:num w:numId="15">
    <w:abstractNumId w:val="18"/>
  </w:num>
  <w:num w:numId="16">
    <w:abstractNumId w:val="32"/>
  </w:num>
  <w:num w:numId="17">
    <w:abstractNumId w:val="26"/>
  </w:num>
  <w:num w:numId="18">
    <w:abstractNumId w:val="5"/>
  </w:num>
  <w:num w:numId="19">
    <w:abstractNumId w:val="22"/>
  </w:num>
  <w:num w:numId="20">
    <w:abstractNumId w:val="29"/>
  </w:num>
  <w:num w:numId="21">
    <w:abstractNumId w:val="16"/>
  </w:num>
  <w:num w:numId="22">
    <w:abstractNumId w:val="19"/>
  </w:num>
  <w:num w:numId="23">
    <w:abstractNumId w:val="38"/>
  </w:num>
  <w:num w:numId="24">
    <w:abstractNumId w:val="33"/>
  </w:num>
  <w:num w:numId="25">
    <w:abstractNumId w:val="3"/>
  </w:num>
  <w:num w:numId="26">
    <w:abstractNumId w:val="39"/>
  </w:num>
  <w:num w:numId="27">
    <w:abstractNumId w:val="37"/>
  </w:num>
  <w:num w:numId="28">
    <w:abstractNumId w:val="41"/>
  </w:num>
  <w:num w:numId="29">
    <w:abstractNumId w:val="14"/>
  </w:num>
  <w:num w:numId="30">
    <w:abstractNumId w:val="24"/>
  </w:num>
  <w:num w:numId="31">
    <w:abstractNumId w:val="20"/>
  </w:num>
  <w:num w:numId="32">
    <w:abstractNumId w:val="7"/>
  </w:num>
  <w:num w:numId="33">
    <w:abstractNumId w:val="42"/>
  </w:num>
  <w:num w:numId="34">
    <w:abstractNumId w:val="30"/>
  </w:num>
  <w:num w:numId="35">
    <w:abstractNumId w:val="8"/>
  </w:num>
  <w:num w:numId="36">
    <w:abstractNumId w:val="0"/>
  </w:num>
  <w:num w:numId="37">
    <w:abstractNumId w:val="2"/>
  </w:num>
  <w:num w:numId="38">
    <w:abstractNumId w:val="28"/>
  </w:num>
  <w:num w:numId="39">
    <w:abstractNumId w:val="31"/>
  </w:num>
  <w:num w:numId="40">
    <w:abstractNumId w:val="15"/>
  </w:num>
  <w:num w:numId="41">
    <w:abstractNumId w:val="4"/>
  </w:num>
  <w:num w:numId="42">
    <w:abstractNumId w:val="40"/>
  </w:num>
  <w:num w:numId="43">
    <w:abstractNumId w:val="44"/>
  </w:num>
  <w:num w:numId="44">
    <w:abstractNumId w:val="43"/>
  </w:num>
  <w:num w:numId="4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trackRevisions/>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c0NLM0NTW0NDeyNDBS0lEKTi0uzszPAymwqAUAGPJMby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ez0xtejx2vp3ee5tt5eavdpezxxed529wv&quot;&gt;Minegishi JoVE Revise 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6E4797"/>
    <w:rsid w:val="0000106B"/>
    <w:rsid w:val="00002CEB"/>
    <w:rsid w:val="0000320C"/>
    <w:rsid w:val="000035A0"/>
    <w:rsid w:val="00004818"/>
    <w:rsid w:val="00006361"/>
    <w:rsid w:val="0001135C"/>
    <w:rsid w:val="00012E93"/>
    <w:rsid w:val="0001355A"/>
    <w:rsid w:val="00013E7E"/>
    <w:rsid w:val="0001725A"/>
    <w:rsid w:val="000245A2"/>
    <w:rsid w:val="00030014"/>
    <w:rsid w:val="00030D0F"/>
    <w:rsid w:val="00033A81"/>
    <w:rsid w:val="000345C3"/>
    <w:rsid w:val="00034FBE"/>
    <w:rsid w:val="0003514E"/>
    <w:rsid w:val="00040717"/>
    <w:rsid w:val="0004464B"/>
    <w:rsid w:val="0004540B"/>
    <w:rsid w:val="00046062"/>
    <w:rsid w:val="0004652D"/>
    <w:rsid w:val="000500DD"/>
    <w:rsid w:val="00051811"/>
    <w:rsid w:val="00052124"/>
    <w:rsid w:val="00053AEE"/>
    <w:rsid w:val="00054C7E"/>
    <w:rsid w:val="0005649E"/>
    <w:rsid w:val="00057A23"/>
    <w:rsid w:val="00061133"/>
    <w:rsid w:val="00061545"/>
    <w:rsid w:val="00061825"/>
    <w:rsid w:val="00061E6E"/>
    <w:rsid w:val="000634FD"/>
    <w:rsid w:val="000637AC"/>
    <w:rsid w:val="00063A7E"/>
    <w:rsid w:val="000737BB"/>
    <w:rsid w:val="000747AB"/>
    <w:rsid w:val="00075C5C"/>
    <w:rsid w:val="00081259"/>
    <w:rsid w:val="0008396F"/>
    <w:rsid w:val="00083BEA"/>
    <w:rsid w:val="00084930"/>
    <w:rsid w:val="00084CD4"/>
    <w:rsid w:val="00087A99"/>
    <w:rsid w:val="00090467"/>
    <w:rsid w:val="000905F6"/>
    <w:rsid w:val="000914EA"/>
    <w:rsid w:val="00094D19"/>
    <w:rsid w:val="00094F65"/>
    <w:rsid w:val="0009699C"/>
    <w:rsid w:val="000A0A34"/>
    <w:rsid w:val="000A0DBB"/>
    <w:rsid w:val="000A0E80"/>
    <w:rsid w:val="000A105D"/>
    <w:rsid w:val="000A27BE"/>
    <w:rsid w:val="000A37DB"/>
    <w:rsid w:val="000A7511"/>
    <w:rsid w:val="000A7D70"/>
    <w:rsid w:val="000B2994"/>
    <w:rsid w:val="000B2D0E"/>
    <w:rsid w:val="000B49B4"/>
    <w:rsid w:val="000B5942"/>
    <w:rsid w:val="000B65ED"/>
    <w:rsid w:val="000B70C6"/>
    <w:rsid w:val="000B7F81"/>
    <w:rsid w:val="000C01F4"/>
    <w:rsid w:val="000C03DB"/>
    <w:rsid w:val="000C12B1"/>
    <w:rsid w:val="000C1CDD"/>
    <w:rsid w:val="000C298C"/>
    <w:rsid w:val="000C4E9D"/>
    <w:rsid w:val="000C6A8A"/>
    <w:rsid w:val="000C73EE"/>
    <w:rsid w:val="000D2075"/>
    <w:rsid w:val="000D5823"/>
    <w:rsid w:val="000D7B62"/>
    <w:rsid w:val="000E24BD"/>
    <w:rsid w:val="000E34FE"/>
    <w:rsid w:val="000E621A"/>
    <w:rsid w:val="000F09D9"/>
    <w:rsid w:val="000F308C"/>
    <w:rsid w:val="000F3B50"/>
    <w:rsid w:val="000F41A6"/>
    <w:rsid w:val="000F4584"/>
    <w:rsid w:val="000F5370"/>
    <w:rsid w:val="000F605B"/>
    <w:rsid w:val="000F6CB7"/>
    <w:rsid w:val="000F7205"/>
    <w:rsid w:val="00102BC0"/>
    <w:rsid w:val="001046FF"/>
    <w:rsid w:val="001048C0"/>
    <w:rsid w:val="001048CB"/>
    <w:rsid w:val="001107C9"/>
    <w:rsid w:val="001111D2"/>
    <w:rsid w:val="001115EF"/>
    <w:rsid w:val="00111820"/>
    <w:rsid w:val="00114B1C"/>
    <w:rsid w:val="00114BFD"/>
    <w:rsid w:val="00115CD5"/>
    <w:rsid w:val="00116620"/>
    <w:rsid w:val="001204F8"/>
    <w:rsid w:val="001210D8"/>
    <w:rsid w:val="00123A3F"/>
    <w:rsid w:val="0012747E"/>
    <w:rsid w:val="0013167A"/>
    <w:rsid w:val="00131720"/>
    <w:rsid w:val="00131DEF"/>
    <w:rsid w:val="001325BF"/>
    <w:rsid w:val="001337EE"/>
    <w:rsid w:val="00135036"/>
    <w:rsid w:val="00136EE4"/>
    <w:rsid w:val="0013791A"/>
    <w:rsid w:val="00137D99"/>
    <w:rsid w:val="0014001F"/>
    <w:rsid w:val="001412C2"/>
    <w:rsid w:val="0014184B"/>
    <w:rsid w:val="00143758"/>
    <w:rsid w:val="00143C39"/>
    <w:rsid w:val="00150AB6"/>
    <w:rsid w:val="00151788"/>
    <w:rsid w:val="001537A6"/>
    <w:rsid w:val="001539EE"/>
    <w:rsid w:val="00153D67"/>
    <w:rsid w:val="00155A49"/>
    <w:rsid w:val="001569AF"/>
    <w:rsid w:val="00157954"/>
    <w:rsid w:val="00157D1A"/>
    <w:rsid w:val="001648BB"/>
    <w:rsid w:val="00164AAA"/>
    <w:rsid w:val="00164E3B"/>
    <w:rsid w:val="00165486"/>
    <w:rsid w:val="00166B3A"/>
    <w:rsid w:val="00172EE6"/>
    <w:rsid w:val="00175F9D"/>
    <w:rsid w:val="0017610D"/>
    <w:rsid w:val="001770D5"/>
    <w:rsid w:val="00182540"/>
    <w:rsid w:val="001839C7"/>
    <w:rsid w:val="00184771"/>
    <w:rsid w:val="00186363"/>
    <w:rsid w:val="00190232"/>
    <w:rsid w:val="001945D9"/>
    <w:rsid w:val="0019478E"/>
    <w:rsid w:val="00195069"/>
    <w:rsid w:val="00195746"/>
    <w:rsid w:val="0019795A"/>
    <w:rsid w:val="001979E0"/>
    <w:rsid w:val="001A229B"/>
    <w:rsid w:val="001A2A1A"/>
    <w:rsid w:val="001A4AB9"/>
    <w:rsid w:val="001A616E"/>
    <w:rsid w:val="001B01D2"/>
    <w:rsid w:val="001B1B5E"/>
    <w:rsid w:val="001B1C2A"/>
    <w:rsid w:val="001B28A2"/>
    <w:rsid w:val="001B35D4"/>
    <w:rsid w:val="001B3BEC"/>
    <w:rsid w:val="001B4E78"/>
    <w:rsid w:val="001B5618"/>
    <w:rsid w:val="001B5903"/>
    <w:rsid w:val="001B5D40"/>
    <w:rsid w:val="001B6F95"/>
    <w:rsid w:val="001B748E"/>
    <w:rsid w:val="001C116A"/>
    <w:rsid w:val="001C1AA4"/>
    <w:rsid w:val="001D32E9"/>
    <w:rsid w:val="001D3E87"/>
    <w:rsid w:val="001D7394"/>
    <w:rsid w:val="001E0547"/>
    <w:rsid w:val="001E33F1"/>
    <w:rsid w:val="001E3F58"/>
    <w:rsid w:val="001E42FE"/>
    <w:rsid w:val="001E57AF"/>
    <w:rsid w:val="001E6057"/>
    <w:rsid w:val="001E755E"/>
    <w:rsid w:val="001E7A94"/>
    <w:rsid w:val="001E7DEB"/>
    <w:rsid w:val="001F0040"/>
    <w:rsid w:val="001F01C1"/>
    <w:rsid w:val="001F1A62"/>
    <w:rsid w:val="001F2FF3"/>
    <w:rsid w:val="001F3475"/>
    <w:rsid w:val="001F3778"/>
    <w:rsid w:val="001F3CFC"/>
    <w:rsid w:val="001F435F"/>
    <w:rsid w:val="001F448D"/>
    <w:rsid w:val="001F4659"/>
    <w:rsid w:val="001F52A0"/>
    <w:rsid w:val="001F629C"/>
    <w:rsid w:val="001F6362"/>
    <w:rsid w:val="001F6841"/>
    <w:rsid w:val="001F70E0"/>
    <w:rsid w:val="00205B86"/>
    <w:rsid w:val="00205D95"/>
    <w:rsid w:val="00206685"/>
    <w:rsid w:val="00207909"/>
    <w:rsid w:val="002117C7"/>
    <w:rsid w:val="00211881"/>
    <w:rsid w:val="00212B69"/>
    <w:rsid w:val="00214D27"/>
    <w:rsid w:val="00215E09"/>
    <w:rsid w:val="00220594"/>
    <w:rsid w:val="00220C4F"/>
    <w:rsid w:val="002214E2"/>
    <w:rsid w:val="00223369"/>
    <w:rsid w:val="00223D26"/>
    <w:rsid w:val="00231670"/>
    <w:rsid w:val="00231B4E"/>
    <w:rsid w:val="0023201C"/>
    <w:rsid w:val="0023330C"/>
    <w:rsid w:val="0023338D"/>
    <w:rsid w:val="0023569F"/>
    <w:rsid w:val="00235D22"/>
    <w:rsid w:val="002361F9"/>
    <w:rsid w:val="00237FE6"/>
    <w:rsid w:val="0024016F"/>
    <w:rsid w:val="00242022"/>
    <w:rsid w:val="00242DBD"/>
    <w:rsid w:val="00243613"/>
    <w:rsid w:val="00243B93"/>
    <w:rsid w:val="00243D57"/>
    <w:rsid w:val="00243F98"/>
    <w:rsid w:val="0024409B"/>
    <w:rsid w:val="00250906"/>
    <w:rsid w:val="00251A21"/>
    <w:rsid w:val="002530B8"/>
    <w:rsid w:val="00255294"/>
    <w:rsid w:val="00256D7A"/>
    <w:rsid w:val="002576E6"/>
    <w:rsid w:val="00257BAB"/>
    <w:rsid w:val="002629B7"/>
    <w:rsid w:val="00264E14"/>
    <w:rsid w:val="00265354"/>
    <w:rsid w:val="00265EED"/>
    <w:rsid w:val="002669F9"/>
    <w:rsid w:val="00266BFE"/>
    <w:rsid w:val="00266C3D"/>
    <w:rsid w:val="0026791E"/>
    <w:rsid w:val="00270555"/>
    <w:rsid w:val="002705D2"/>
    <w:rsid w:val="00270AC7"/>
    <w:rsid w:val="0027314B"/>
    <w:rsid w:val="0027370D"/>
    <w:rsid w:val="00275C1A"/>
    <w:rsid w:val="0027797C"/>
    <w:rsid w:val="002801B3"/>
    <w:rsid w:val="002809EB"/>
    <w:rsid w:val="00281F06"/>
    <w:rsid w:val="002820EF"/>
    <w:rsid w:val="00282BF3"/>
    <w:rsid w:val="00283078"/>
    <w:rsid w:val="002838B6"/>
    <w:rsid w:val="00283A12"/>
    <w:rsid w:val="002849ED"/>
    <w:rsid w:val="002852F5"/>
    <w:rsid w:val="002858DD"/>
    <w:rsid w:val="00286326"/>
    <w:rsid w:val="002869B2"/>
    <w:rsid w:val="00290D02"/>
    <w:rsid w:val="00292734"/>
    <w:rsid w:val="00292B90"/>
    <w:rsid w:val="00292C28"/>
    <w:rsid w:val="0029306E"/>
    <w:rsid w:val="00293DD9"/>
    <w:rsid w:val="002951C6"/>
    <w:rsid w:val="00296999"/>
    <w:rsid w:val="00297CCD"/>
    <w:rsid w:val="002A0161"/>
    <w:rsid w:val="002A0802"/>
    <w:rsid w:val="002A3DEA"/>
    <w:rsid w:val="002A62B2"/>
    <w:rsid w:val="002A75B9"/>
    <w:rsid w:val="002B16AE"/>
    <w:rsid w:val="002B1C1A"/>
    <w:rsid w:val="002B27F5"/>
    <w:rsid w:val="002B4BA2"/>
    <w:rsid w:val="002B4D5C"/>
    <w:rsid w:val="002B6FC3"/>
    <w:rsid w:val="002B7EFC"/>
    <w:rsid w:val="002C0A15"/>
    <w:rsid w:val="002C0BE7"/>
    <w:rsid w:val="002C1F34"/>
    <w:rsid w:val="002C2B81"/>
    <w:rsid w:val="002C3917"/>
    <w:rsid w:val="002C498C"/>
    <w:rsid w:val="002C4C3C"/>
    <w:rsid w:val="002C5FB5"/>
    <w:rsid w:val="002C6E1B"/>
    <w:rsid w:val="002D19E5"/>
    <w:rsid w:val="002D30B8"/>
    <w:rsid w:val="002D33DF"/>
    <w:rsid w:val="002D41A0"/>
    <w:rsid w:val="002D4877"/>
    <w:rsid w:val="002D4C2E"/>
    <w:rsid w:val="002D62E1"/>
    <w:rsid w:val="002D7AF8"/>
    <w:rsid w:val="002E01DF"/>
    <w:rsid w:val="002E193C"/>
    <w:rsid w:val="002E3B1F"/>
    <w:rsid w:val="002E4223"/>
    <w:rsid w:val="002E429F"/>
    <w:rsid w:val="002E44C0"/>
    <w:rsid w:val="002E5687"/>
    <w:rsid w:val="002E5E6E"/>
    <w:rsid w:val="002E7A4F"/>
    <w:rsid w:val="002F0887"/>
    <w:rsid w:val="002F1BC2"/>
    <w:rsid w:val="002F1EAE"/>
    <w:rsid w:val="002F312E"/>
    <w:rsid w:val="002F4E4C"/>
    <w:rsid w:val="002F62DA"/>
    <w:rsid w:val="002F64D3"/>
    <w:rsid w:val="002F6E33"/>
    <w:rsid w:val="00301F2D"/>
    <w:rsid w:val="00306EC7"/>
    <w:rsid w:val="0030786B"/>
    <w:rsid w:val="00310FED"/>
    <w:rsid w:val="00311994"/>
    <w:rsid w:val="00311D6E"/>
    <w:rsid w:val="00312BFA"/>
    <w:rsid w:val="00313C93"/>
    <w:rsid w:val="003145B2"/>
    <w:rsid w:val="00314947"/>
    <w:rsid w:val="00314E66"/>
    <w:rsid w:val="0031586F"/>
    <w:rsid w:val="003200AF"/>
    <w:rsid w:val="00324443"/>
    <w:rsid w:val="00325F06"/>
    <w:rsid w:val="00326DF6"/>
    <w:rsid w:val="003275D5"/>
    <w:rsid w:val="00330790"/>
    <w:rsid w:val="003331F4"/>
    <w:rsid w:val="00335781"/>
    <w:rsid w:val="00335A3A"/>
    <w:rsid w:val="00337634"/>
    <w:rsid w:val="0034109E"/>
    <w:rsid w:val="00341F68"/>
    <w:rsid w:val="0034301B"/>
    <w:rsid w:val="0034642F"/>
    <w:rsid w:val="00346FA9"/>
    <w:rsid w:val="00351087"/>
    <w:rsid w:val="003527AE"/>
    <w:rsid w:val="003532D9"/>
    <w:rsid w:val="003538C7"/>
    <w:rsid w:val="00354B0C"/>
    <w:rsid w:val="00354C8A"/>
    <w:rsid w:val="003559C4"/>
    <w:rsid w:val="00356911"/>
    <w:rsid w:val="00360996"/>
    <w:rsid w:val="00360ED2"/>
    <w:rsid w:val="0036194E"/>
    <w:rsid w:val="00362C50"/>
    <w:rsid w:val="0036420A"/>
    <w:rsid w:val="00365437"/>
    <w:rsid w:val="0036596A"/>
    <w:rsid w:val="0036719F"/>
    <w:rsid w:val="0037105D"/>
    <w:rsid w:val="00373730"/>
    <w:rsid w:val="00373E38"/>
    <w:rsid w:val="00374656"/>
    <w:rsid w:val="00374679"/>
    <w:rsid w:val="0037736A"/>
    <w:rsid w:val="003773C1"/>
    <w:rsid w:val="00380F94"/>
    <w:rsid w:val="003819DD"/>
    <w:rsid w:val="00381AC8"/>
    <w:rsid w:val="00384253"/>
    <w:rsid w:val="00385237"/>
    <w:rsid w:val="00385571"/>
    <w:rsid w:val="00385B55"/>
    <w:rsid w:val="00385E98"/>
    <w:rsid w:val="003865E3"/>
    <w:rsid w:val="00386FE2"/>
    <w:rsid w:val="003871E7"/>
    <w:rsid w:val="003924AE"/>
    <w:rsid w:val="00393F0A"/>
    <w:rsid w:val="00394845"/>
    <w:rsid w:val="00394883"/>
    <w:rsid w:val="00394BEC"/>
    <w:rsid w:val="00394EC0"/>
    <w:rsid w:val="00395154"/>
    <w:rsid w:val="003969F3"/>
    <w:rsid w:val="003A0133"/>
    <w:rsid w:val="003A0D42"/>
    <w:rsid w:val="003A22E5"/>
    <w:rsid w:val="003A2AF7"/>
    <w:rsid w:val="003A3D78"/>
    <w:rsid w:val="003A4568"/>
    <w:rsid w:val="003A6464"/>
    <w:rsid w:val="003A7D0F"/>
    <w:rsid w:val="003A7DE0"/>
    <w:rsid w:val="003B06F0"/>
    <w:rsid w:val="003B38E3"/>
    <w:rsid w:val="003B3A7A"/>
    <w:rsid w:val="003B51E3"/>
    <w:rsid w:val="003B587A"/>
    <w:rsid w:val="003B7906"/>
    <w:rsid w:val="003C12E9"/>
    <w:rsid w:val="003C44EF"/>
    <w:rsid w:val="003C5035"/>
    <w:rsid w:val="003C6992"/>
    <w:rsid w:val="003C6C25"/>
    <w:rsid w:val="003C7CB3"/>
    <w:rsid w:val="003D419F"/>
    <w:rsid w:val="003D4450"/>
    <w:rsid w:val="003D54F2"/>
    <w:rsid w:val="003D5A76"/>
    <w:rsid w:val="003D6749"/>
    <w:rsid w:val="003E26C7"/>
    <w:rsid w:val="003E55C7"/>
    <w:rsid w:val="003E6D4E"/>
    <w:rsid w:val="003F039E"/>
    <w:rsid w:val="003F08BF"/>
    <w:rsid w:val="003F0BD9"/>
    <w:rsid w:val="003F3F38"/>
    <w:rsid w:val="003F508E"/>
    <w:rsid w:val="004007F5"/>
    <w:rsid w:val="00401C0F"/>
    <w:rsid w:val="00402963"/>
    <w:rsid w:val="00402AFD"/>
    <w:rsid w:val="00403CDD"/>
    <w:rsid w:val="00405501"/>
    <w:rsid w:val="00406B37"/>
    <w:rsid w:val="004073BA"/>
    <w:rsid w:val="00407454"/>
    <w:rsid w:val="00412B0D"/>
    <w:rsid w:val="00413AA9"/>
    <w:rsid w:val="00416F0B"/>
    <w:rsid w:val="004209E4"/>
    <w:rsid w:val="00423292"/>
    <w:rsid w:val="004233A0"/>
    <w:rsid w:val="004235CB"/>
    <w:rsid w:val="00423E91"/>
    <w:rsid w:val="00426194"/>
    <w:rsid w:val="00427CD6"/>
    <w:rsid w:val="00430F10"/>
    <w:rsid w:val="00431DB6"/>
    <w:rsid w:val="0043379D"/>
    <w:rsid w:val="00434B40"/>
    <w:rsid w:val="0043721C"/>
    <w:rsid w:val="0044047F"/>
    <w:rsid w:val="00443561"/>
    <w:rsid w:val="00447810"/>
    <w:rsid w:val="00450C1D"/>
    <w:rsid w:val="00455578"/>
    <w:rsid w:val="00455938"/>
    <w:rsid w:val="00455DE3"/>
    <w:rsid w:val="0045743F"/>
    <w:rsid w:val="00457C30"/>
    <w:rsid w:val="00460B25"/>
    <w:rsid w:val="004618FF"/>
    <w:rsid w:val="004623A0"/>
    <w:rsid w:val="004650C2"/>
    <w:rsid w:val="00465381"/>
    <w:rsid w:val="00471120"/>
    <w:rsid w:val="00471EFA"/>
    <w:rsid w:val="00474B1D"/>
    <w:rsid w:val="00477A62"/>
    <w:rsid w:val="004805B4"/>
    <w:rsid w:val="00483AAD"/>
    <w:rsid w:val="00483D11"/>
    <w:rsid w:val="0048569A"/>
    <w:rsid w:val="004859B1"/>
    <w:rsid w:val="0048612D"/>
    <w:rsid w:val="0048691B"/>
    <w:rsid w:val="00491759"/>
    <w:rsid w:val="00493050"/>
    <w:rsid w:val="0049423F"/>
    <w:rsid w:val="00494871"/>
    <w:rsid w:val="00494AE6"/>
    <w:rsid w:val="00494BE7"/>
    <w:rsid w:val="00497785"/>
    <w:rsid w:val="004A3335"/>
    <w:rsid w:val="004A5536"/>
    <w:rsid w:val="004A560B"/>
    <w:rsid w:val="004A5F37"/>
    <w:rsid w:val="004A6F76"/>
    <w:rsid w:val="004B22BF"/>
    <w:rsid w:val="004B29B6"/>
    <w:rsid w:val="004B33A1"/>
    <w:rsid w:val="004B38A5"/>
    <w:rsid w:val="004C742E"/>
    <w:rsid w:val="004C7524"/>
    <w:rsid w:val="004D1664"/>
    <w:rsid w:val="004D1CA2"/>
    <w:rsid w:val="004D3D19"/>
    <w:rsid w:val="004D4CAA"/>
    <w:rsid w:val="004D4CF5"/>
    <w:rsid w:val="004D79B7"/>
    <w:rsid w:val="004E2ABC"/>
    <w:rsid w:val="004E2D08"/>
    <w:rsid w:val="004E2E05"/>
    <w:rsid w:val="004E3BC0"/>
    <w:rsid w:val="004E3D3A"/>
    <w:rsid w:val="004E3FC4"/>
    <w:rsid w:val="004E487D"/>
    <w:rsid w:val="004E60BA"/>
    <w:rsid w:val="004E79F3"/>
    <w:rsid w:val="004F0624"/>
    <w:rsid w:val="004F2CE9"/>
    <w:rsid w:val="004F3CF6"/>
    <w:rsid w:val="004F5995"/>
    <w:rsid w:val="004F67DA"/>
    <w:rsid w:val="004F6971"/>
    <w:rsid w:val="005008F1"/>
    <w:rsid w:val="0050121C"/>
    <w:rsid w:val="005020B2"/>
    <w:rsid w:val="00503B7D"/>
    <w:rsid w:val="00504FFC"/>
    <w:rsid w:val="00505479"/>
    <w:rsid w:val="005134A1"/>
    <w:rsid w:val="00514095"/>
    <w:rsid w:val="0051450F"/>
    <w:rsid w:val="005158BA"/>
    <w:rsid w:val="00516E01"/>
    <w:rsid w:val="00517419"/>
    <w:rsid w:val="00520321"/>
    <w:rsid w:val="0052080D"/>
    <w:rsid w:val="00520DBA"/>
    <w:rsid w:val="00521720"/>
    <w:rsid w:val="00530C3E"/>
    <w:rsid w:val="00531CEA"/>
    <w:rsid w:val="00535535"/>
    <w:rsid w:val="00536E86"/>
    <w:rsid w:val="0054141F"/>
    <w:rsid w:val="00542B66"/>
    <w:rsid w:val="005444FE"/>
    <w:rsid w:val="00546423"/>
    <w:rsid w:val="005464A6"/>
    <w:rsid w:val="00547BD5"/>
    <w:rsid w:val="00547C70"/>
    <w:rsid w:val="00550903"/>
    <w:rsid w:val="00550B62"/>
    <w:rsid w:val="00551839"/>
    <w:rsid w:val="00551D82"/>
    <w:rsid w:val="005520E4"/>
    <w:rsid w:val="005536E9"/>
    <w:rsid w:val="0055554A"/>
    <w:rsid w:val="00555B51"/>
    <w:rsid w:val="00557232"/>
    <w:rsid w:val="005578AA"/>
    <w:rsid w:val="005604C0"/>
    <w:rsid w:val="0056055E"/>
    <w:rsid w:val="00560D7B"/>
    <w:rsid w:val="00561204"/>
    <w:rsid w:val="00561215"/>
    <w:rsid w:val="0056162E"/>
    <w:rsid w:val="005639C6"/>
    <w:rsid w:val="005640E2"/>
    <w:rsid w:val="005646D2"/>
    <w:rsid w:val="00566B53"/>
    <w:rsid w:val="005702C8"/>
    <w:rsid w:val="005711C9"/>
    <w:rsid w:val="005749D6"/>
    <w:rsid w:val="005755A8"/>
    <w:rsid w:val="005761FD"/>
    <w:rsid w:val="00576C69"/>
    <w:rsid w:val="00580989"/>
    <w:rsid w:val="0058135C"/>
    <w:rsid w:val="00583DB4"/>
    <w:rsid w:val="00583DF5"/>
    <w:rsid w:val="00585C82"/>
    <w:rsid w:val="00586C3A"/>
    <w:rsid w:val="0059103F"/>
    <w:rsid w:val="0059260D"/>
    <w:rsid w:val="00594A98"/>
    <w:rsid w:val="005A0575"/>
    <w:rsid w:val="005A0CAA"/>
    <w:rsid w:val="005A1F7C"/>
    <w:rsid w:val="005A2128"/>
    <w:rsid w:val="005A24A4"/>
    <w:rsid w:val="005A3A28"/>
    <w:rsid w:val="005A5484"/>
    <w:rsid w:val="005A552B"/>
    <w:rsid w:val="005A762A"/>
    <w:rsid w:val="005B0592"/>
    <w:rsid w:val="005B1AB7"/>
    <w:rsid w:val="005B1CB2"/>
    <w:rsid w:val="005C176A"/>
    <w:rsid w:val="005C232A"/>
    <w:rsid w:val="005C6A07"/>
    <w:rsid w:val="005C7CF3"/>
    <w:rsid w:val="005C7E74"/>
    <w:rsid w:val="005D051E"/>
    <w:rsid w:val="005D0B21"/>
    <w:rsid w:val="005D2F10"/>
    <w:rsid w:val="005D44C0"/>
    <w:rsid w:val="005D7955"/>
    <w:rsid w:val="005D7F1C"/>
    <w:rsid w:val="005E17E3"/>
    <w:rsid w:val="005E1A69"/>
    <w:rsid w:val="005E1BFD"/>
    <w:rsid w:val="005E3F21"/>
    <w:rsid w:val="005E436D"/>
    <w:rsid w:val="005E7070"/>
    <w:rsid w:val="005E7304"/>
    <w:rsid w:val="005F303B"/>
    <w:rsid w:val="005F3426"/>
    <w:rsid w:val="005F4E25"/>
    <w:rsid w:val="005F5682"/>
    <w:rsid w:val="005F5E38"/>
    <w:rsid w:val="00600406"/>
    <w:rsid w:val="0060231C"/>
    <w:rsid w:val="00603609"/>
    <w:rsid w:val="00606670"/>
    <w:rsid w:val="00610A72"/>
    <w:rsid w:val="00610C21"/>
    <w:rsid w:val="00610C43"/>
    <w:rsid w:val="006116B4"/>
    <w:rsid w:val="00611D9B"/>
    <w:rsid w:val="00613237"/>
    <w:rsid w:val="00613813"/>
    <w:rsid w:val="00616C75"/>
    <w:rsid w:val="00617A48"/>
    <w:rsid w:val="00620650"/>
    <w:rsid w:val="00622578"/>
    <w:rsid w:val="00622F31"/>
    <w:rsid w:val="0062332D"/>
    <w:rsid w:val="00624739"/>
    <w:rsid w:val="00624EDD"/>
    <w:rsid w:val="00625969"/>
    <w:rsid w:val="0062668D"/>
    <w:rsid w:val="00626909"/>
    <w:rsid w:val="00626AE2"/>
    <w:rsid w:val="00630083"/>
    <w:rsid w:val="006329FA"/>
    <w:rsid w:val="00632E1B"/>
    <w:rsid w:val="00636197"/>
    <w:rsid w:val="0063624E"/>
    <w:rsid w:val="00636B99"/>
    <w:rsid w:val="00636CE1"/>
    <w:rsid w:val="00640B2A"/>
    <w:rsid w:val="00640D68"/>
    <w:rsid w:val="00645491"/>
    <w:rsid w:val="00645AD7"/>
    <w:rsid w:val="00645E4B"/>
    <w:rsid w:val="006516A6"/>
    <w:rsid w:val="00651A89"/>
    <w:rsid w:val="006527CA"/>
    <w:rsid w:val="00652E19"/>
    <w:rsid w:val="006539AA"/>
    <w:rsid w:val="00655375"/>
    <w:rsid w:val="0066205D"/>
    <w:rsid w:val="0066651F"/>
    <w:rsid w:val="0066691F"/>
    <w:rsid w:val="00666CCB"/>
    <w:rsid w:val="0066769E"/>
    <w:rsid w:val="006736AE"/>
    <w:rsid w:val="00673A11"/>
    <w:rsid w:val="006753F0"/>
    <w:rsid w:val="00677272"/>
    <w:rsid w:val="00677402"/>
    <w:rsid w:val="00680617"/>
    <w:rsid w:val="006824C7"/>
    <w:rsid w:val="00683796"/>
    <w:rsid w:val="006838D6"/>
    <w:rsid w:val="00686E36"/>
    <w:rsid w:val="00692B33"/>
    <w:rsid w:val="0069324B"/>
    <w:rsid w:val="00693C5B"/>
    <w:rsid w:val="00695CC7"/>
    <w:rsid w:val="006A21BC"/>
    <w:rsid w:val="006A4E4C"/>
    <w:rsid w:val="006A5997"/>
    <w:rsid w:val="006A70A5"/>
    <w:rsid w:val="006A721A"/>
    <w:rsid w:val="006A7F23"/>
    <w:rsid w:val="006B0958"/>
    <w:rsid w:val="006B0C76"/>
    <w:rsid w:val="006B2D94"/>
    <w:rsid w:val="006B4391"/>
    <w:rsid w:val="006B4498"/>
    <w:rsid w:val="006B69F3"/>
    <w:rsid w:val="006C03E7"/>
    <w:rsid w:val="006C0435"/>
    <w:rsid w:val="006C09D1"/>
    <w:rsid w:val="006C1207"/>
    <w:rsid w:val="006C2D93"/>
    <w:rsid w:val="006C3472"/>
    <w:rsid w:val="006C381B"/>
    <w:rsid w:val="006C5BAE"/>
    <w:rsid w:val="006C5E99"/>
    <w:rsid w:val="006D0B49"/>
    <w:rsid w:val="006D0BC9"/>
    <w:rsid w:val="006D0FB6"/>
    <w:rsid w:val="006D11CC"/>
    <w:rsid w:val="006D3200"/>
    <w:rsid w:val="006E0358"/>
    <w:rsid w:val="006E1087"/>
    <w:rsid w:val="006E1D03"/>
    <w:rsid w:val="006E1D8D"/>
    <w:rsid w:val="006E4797"/>
    <w:rsid w:val="006E525F"/>
    <w:rsid w:val="006E6F34"/>
    <w:rsid w:val="006E6FE9"/>
    <w:rsid w:val="006E7866"/>
    <w:rsid w:val="006E79C2"/>
    <w:rsid w:val="006F0037"/>
    <w:rsid w:val="006F2003"/>
    <w:rsid w:val="006F203D"/>
    <w:rsid w:val="006F2BDA"/>
    <w:rsid w:val="006F67A5"/>
    <w:rsid w:val="006F71A3"/>
    <w:rsid w:val="006F7653"/>
    <w:rsid w:val="00701DFD"/>
    <w:rsid w:val="00702010"/>
    <w:rsid w:val="0070328D"/>
    <w:rsid w:val="007034DF"/>
    <w:rsid w:val="00703DE5"/>
    <w:rsid w:val="00704222"/>
    <w:rsid w:val="0070444F"/>
    <w:rsid w:val="00705324"/>
    <w:rsid w:val="0070549C"/>
    <w:rsid w:val="00707A93"/>
    <w:rsid w:val="007100AD"/>
    <w:rsid w:val="00714968"/>
    <w:rsid w:val="0071646C"/>
    <w:rsid w:val="00722D77"/>
    <w:rsid w:val="007247FC"/>
    <w:rsid w:val="007248C6"/>
    <w:rsid w:val="00730723"/>
    <w:rsid w:val="00730B69"/>
    <w:rsid w:val="00732CFA"/>
    <w:rsid w:val="00732F94"/>
    <w:rsid w:val="00733FDB"/>
    <w:rsid w:val="00734746"/>
    <w:rsid w:val="00734E92"/>
    <w:rsid w:val="00735572"/>
    <w:rsid w:val="007362DB"/>
    <w:rsid w:val="00737A3D"/>
    <w:rsid w:val="00737EB3"/>
    <w:rsid w:val="00741E8B"/>
    <w:rsid w:val="00742F29"/>
    <w:rsid w:val="00746A59"/>
    <w:rsid w:val="0074783C"/>
    <w:rsid w:val="007515C8"/>
    <w:rsid w:val="00751BDD"/>
    <w:rsid w:val="00752F2C"/>
    <w:rsid w:val="007540E1"/>
    <w:rsid w:val="0075516B"/>
    <w:rsid w:val="007567E3"/>
    <w:rsid w:val="00763F7C"/>
    <w:rsid w:val="00764BC7"/>
    <w:rsid w:val="0076550D"/>
    <w:rsid w:val="007659FD"/>
    <w:rsid w:val="00766888"/>
    <w:rsid w:val="00766FEF"/>
    <w:rsid w:val="007679C1"/>
    <w:rsid w:val="00767CA5"/>
    <w:rsid w:val="00767D39"/>
    <w:rsid w:val="00771B76"/>
    <w:rsid w:val="007735B0"/>
    <w:rsid w:val="0077393B"/>
    <w:rsid w:val="00775C16"/>
    <w:rsid w:val="00780705"/>
    <w:rsid w:val="00780D2B"/>
    <w:rsid w:val="00785EB8"/>
    <w:rsid w:val="00790F3C"/>
    <w:rsid w:val="00791FCA"/>
    <w:rsid w:val="00792401"/>
    <w:rsid w:val="00792898"/>
    <w:rsid w:val="007938A2"/>
    <w:rsid w:val="00793B96"/>
    <w:rsid w:val="007959A0"/>
    <w:rsid w:val="00796BB7"/>
    <w:rsid w:val="007A3BB6"/>
    <w:rsid w:val="007A475B"/>
    <w:rsid w:val="007A5EFD"/>
    <w:rsid w:val="007A676D"/>
    <w:rsid w:val="007A6ADC"/>
    <w:rsid w:val="007A7BD2"/>
    <w:rsid w:val="007B1BE0"/>
    <w:rsid w:val="007B2188"/>
    <w:rsid w:val="007B2A8C"/>
    <w:rsid w:val="007B339F"/>
    <w:rsid w:val="007B64C7"/>
    <w:rsid w:val="007B652C"/>
    <w:rsid w:val="007B6C6E"/>
    <w:rsid w:val="007B7429"/>
    <w:rsid w:val="007B7491"/>
    <w:rsid w:val="007B759C"/>
    <w:rsid w:val="007B7B1A"/>
    <w:rsid w:val="007B7CC8"/>
    <w:rsid w:val="007C114E"/>
    <w:rsid w:val="007C1387"/>
    <w:rsid w:val="007C1A06"/>
    <w:rsid w:val="007C3347"/>
    <w:rsid w:val="007C3BEA"/>
    <w:rsid w:val="007D10AD"/>
    <w:rsid w:val="007D1CE6"/>
    <w:rsid w:val="007D2105"/>
    <w:rsid w:val="007D3763"/>
    <w:rsid w:val="007D3B6D"/>
    <w:rsid w:val="007E0000"/>
    <w:rsid w:val="007E391D"/>
    <w:rsid w:val="007E69C5"/>
    <w:rsid w:val="007E6D1F"/>
    <w:rsid w:val="007F08EE"/>
    <w:rsid w:val="007F15D3"/>
    <w:rsid w:val="007F1965"/>
    <w:rsid w:val="007F1E88"/>
    <w:rsid w:val="007F2E45"/>
    <w:rsid w:val="007F37AF"/>
    <w:rsid w:val="007F73C9"/>
    <w:rsid w:val="007F760E"/>
    <w:rsid w:val="00801262"/>
    <w:rsid w:val="00801DDD"/>
    <w:rsid w:val="00803A29"/>
    <w:rsid w:val="0080437A"/>
    <w:rsid w:val="0080563E"/>
    <w:rsid w:val="0081289C"/>
    <w:rsid w:val="00815C92"/>
    <w:rsid w:val="00820BA6"/>
    <w:rsid w:val="00820DE2"/>
    <w:rsid w:val="008244D5"/>
    <w:rsid w:val="0083162E"/>
    <w:rsid w:val="008332AE"/>
    <w:rsid w:val="00835200"/>
    <w:rsid w:val="008370B3"/>
    <w:rsid w:val="00840FC5"/>
    <w:rsid w:val="00841666"/>
    <w:rsid w:val="008424C7"/>
    <w:rsid w:val="0084392D"/>
    <w:rsid w:val="0084488C"/>
    <w:rsid w:val="008456D4"/>
    <w:rsid w:val="008468C5"/>
    <w:rsid w:val="00846B04"/>
    <w:rsid w:val="00851F9D"/>
    <w:rsid w:val="008528DF"/>
    <w:rsid w:val="008530E5"/>
    <w:rsid w:val="008534BB"/>
    <w:rsid w:val="00853698"/>
    <w:rsid w:val="0085622B"/>
    <w:rsid w:val="0086011D"/>
    <w:rsid w:val="008609D2"/>
    <w:rsid w:val="00860B6A"/>
    <w:rsid w:val="00862819"/>
    <w:rsid w:val="00862FA6"/>
    <w:rsid w:val="00865B52"/>
    <w:rsid w:val="008707B3"/>
    <w:rsid w:val="00870C99"/>
    <w:rsid w:val="00872672"/>
    <w:rsid w:val="00872E48"/>
    <w:rsid w:val="00873113"/>
    <w:rsid w:val="00874CE3"/>
    <w:rsid w:val="00875547"/>
    <w:rsid w:val="00876287"/>
    <w:rsid w:val="008767C8"/>
    <w:rsid w:val="00880FEB"/>
    <w:rsid w:val="008828F9"/>
    <w:rsid w:val="0088291A"/>
    <w:rsid w:val="00883FFD"/>
    <w:rsid w:val="008847D7"/>
    <w:rsid w:val="00885E99"/>
    <w:rsid w:val="008869ED"/>
    <w:rsid w:val="008872F7"/>
    <w:rsid w:val="00887413"/>
    <w:rsid w:val="00887766"/>
    <w:rsid w:val="00887882"/>
    <w:rsid w:val="00887FE1"/>
    <w:rsid w:val="00891399"/>
    <w:rsid w:val="00891751"/>
    <w:rsid w:val="00891E90"/>
    <w:rsid w:val="00894046"/>
    <w:rsid w:val="0089524E"/>
    <w:rsid w:val="00897243"/>
    <w:rsid w:val="00897E8A"/>
    <w:rsid w:val="008A0370"/>
    <w:rsid w:val="008A14FB"/>
    <w:rsid w:val="008A22EE"/>
    <w:rsid w:val="008A3CD2"/>
    <w:rsid w:val="008A40A4"/>
    <w:rsid w:val="008A7EBF"/>
    <w:rsid w:val="008B3EE9"/>
    <w:rsid w:val="008B41E0"/>
    <w:rsid w:val="008B49AB"/>
    <w:rsid w:val="008B4A63"/>
    <w:rsid w:val="008B512F"/>
    <w:rsid w:val="008B61D1"/>
    <w:rsid w:val="008B7307"/>
    <w:rsid w:val="008C058C"/>
    <w:rsid w:val="008C1F6F"/>
    <w:rsid w:val="008C533E"/>
    <w:rsid w:val="008C5BF6"/>
    <w:rsid w:val="008C7C8F"/>
    <w:rsid w:val="008D02E3"/>
    <w:rsid w:val="008D07DC"/>
    <w:rsid w:val="008D127C"/>
    <w:rsid w:val="008D327E"/>
    <w:rsid w:val="008D399D"/>
    <w:rsid w:val="008D3B0D"/>
    <w:rsid w:val="008D4AE2"/>
    <w:rsid w:val="008D4CE4"/>
    <w:rsid w:val="008D6FE8"/>
    <w:rsid w:val="008E0046"/>
    <w:rsid w:val="008E09F2"/>
    <w:rsid w:val="008E1E47"/>
    <w:rsid w:val="008E3F17"/>
    <w:rsid w:val="008E5D5D"/>
    <w:rsid w:val="008E6FE5"/>
    <w:rsid w:val="008E7675"/>
    <w:rsid w:val="008E7B4D"/>
    <w:rsid w:val="008F16E7"/>
    <w:rsid w:val="008F3B59"/>
    <w:rsid w:val="008F3F48"/>
    <w:rsid w:val="008F3FE9"/>
    <w:rsid w:val="008F59A5"/>
    <w:rsid w:val="008F7513"/>
    <w:rsid w:val="0090186C"/>
    <w:rsid w:val="009018EA"/>
    <w:rsid w:val="00902030"/>
    <w:rsid w:val="009029D2"/>
    <w:rsid w:val="00904147"/>
    <w:rsid w:val="0090487F"/>
    <w:rsid w:val="00912A42"/>
    <w:rsid w:val="00913022"/>
    <w:rsid w:val="009133A2"/>
    <w:rsid w:val="00915035"/>
    <w:rsid w:val="00917BB5"/>
    <w:rsid w:val="0092238D"/>
    <w:rsid w:val="00925B80"/>
    <w:rsid w:val="00931519"/>
    <w:rsid w:val="0093290F"/>
    <w:rsid w:val="009332B5"/>
    <w:rsid w:val="009352EA"/>
    <w:rsid w:val="00935CDD"/>
    <w:rsid w:val="00940342"/>
    <w:rsid w:val="009412E0"/>
    <w:rsid w:val="00941859"/>
    <w:rsid w:val="0094309C"/>
    <w:rsid w:val="00943DA6"/>
    <w:rsid w:val="00945FED"/>
    <w:rsid w:val="00947431"/>
    <w:rsid w:val="00947962"/>
    <w:rsid w:val="00947B0A"/>
    <w:rsid w:val="00951435"/>
    <w:rsid w:val="00951EA6"/>
    <w:rsid w:val="0095294C"/>
    <w:rsid w:val="009551F1"/>
    <w:rsid w:val="00955EEF"/>
    <w:rsid w:val="009568E9"/>
    <w:rsid w:val="00961F21"/>
    <w:rsid w:val="00961F4E"/>
    <w:rsid w:val="009644AD"/>
    <w:rsid w:val="009669CF"/>
    <w:rsid w:val="00966A6A"/>
    <w:rsid w:val="0096750F"/>
    <w:rsid w:val="00967535"/>
    <w:rsid w:val="00972583"/>
    <w:rsid w:val="00973D78"/>
    <w:rsid w:val="00974090"/>
    <w:rsid w:val="0097438C"/>
    <w:rsid w:val="00976E11"/>
    <w:rsid w:val="009772BC"/>
    <w:rsid w:val="00977E34"/>
    <w:rsid w:val="00984A0C"/>
    <w:rsid w:val="0098500C"/>
    <w:rsid w:val="009864A7"/>
    <w:rsid w:val="009867D4"/>
    <w:rsid w:val="009873DB"/>
    <w:rsid w:val="009877EB"/>
    <w:rsid w:val="00992913"/>
    <w:rsid w:val="009945D9"/>
    <w:rsid w:val="0099624F"/>
    <w:rsid w:val="0099630F"/>
    <w:rsid w:val="009973FD"/>
    <w:rsid w:val="009A1E28"/>
    <w:rsid w:val="009A2566"/>
    <w:rsid w:val="009A319E"/>
    <w:rsid w:val="009A443F"/>
    <w:rsid w:val="009A523F"/>
    <w:rsid w:val="009A689A"/>
    <w:rsid w:val="009B01F0"/>
    <w:rsid w:val="009B02F8"/>
    <w:rsid w:val="009B064A"/>
    <w:rsid w:val="009B109C"/>
    <w:rsid w:val="009B1D89"/>
    <w:rsid w:val="009B3CF1"/>
    <w:rsid w:val="009B408D"/>
    <w:rsid w:val="009B4FDC"/>
    <w:rsid w:val="009B6EC9"/>
    <w:rsid w:val="009C1B2A"/>
    <w:rsid w:val="009C26F2"/>
    <w:rsid w:val="009C3388"/>
    <w:rsid w:val="009C33B1"/>
    <w:rsid w:val="009C58CF"/>
    <w:rsid w:val="009C63C4"/>
    <w:rsid w:val="009C64C9"/>
    <w:rsid w:val="009C7AE0"/>
    <w:rsid w:val="009D054C"/>
    <w:rsid w:val="009D06C3"/>
    <w:rsid w:val="009D2C4C"/>
    <w:rsid w:val="009D32B0"/>
    <w:rsid w:val="009D41CC"/>
    <w:rsid w:val="009D45E7"/>
    <w:rsid w:val="009D58FC"/>
    <w:rsid w:val="009E2E63"/>
    <w:rsid w:val="009E3031"/>
    <w:rsid w:val="009E4081"/>
    <w:rsid w:val="009E4813"/>
    <w:rsid w:val="009E56F1"/>
    <w:rsid w:val="009F1817"/>
    <w:rsid w:val="009F1EDC"/>
    <w:rsid w:val="009F4981"/>
    <w:rsid w:val="009F4E35"/>
    <w:rsid w:val="009F516D"/>
    <w:rsid w:val="009F65F1"/>
    <w:rsid w:val="009F75B3"/>
    <w:rsid w:val="00A03032"/>
    <w:rsid w:val="00A04244"/>
    <w:rsid w:val="00A05C47"/>
    <w:rsid w:val="00A06CD5"/>
    <w:rsid w:val="00A07635"/>
    <w:rsid w:val="00A11EBC"/>
    <w:rsid w:val="00A120AB"/>
    <w:rsid w:val="00A125CE"/>
    <w:rsid w:val="00A2083D"/>
    <w:rsid w:val="00A223E0"/>
    <w:rsid w:val="00A23982"/>
    <w:rsid w:val="00A25073"/>
    <w:rsid w:val="00A25F7F"/>
    <w:rsid w:val="00A26974"/>
    <w:rsid w:val="00A27013"/>
    <w:rsid w:val="00A2762E"/>
    <w:rsid w:val="00A27A4B"/>
    <w:rsid w:val="00A31725"/>
    <w:rsid w:val="00A3463D"/>
    <w:rsid w:val="00A37828"/>
    <w:rsid w:val="00A40133"/>
    <w:rsid w:val="00A40B66"/>
    <w:rsid w:val="00A4185D"/>
    <w:rsid w:val="00A41B51"/>
    <w:rsid w:val="00A43E08"/>
    <w:rsid w:val="00A51E76"/>
    <w:rsid w:val="00A52AE7"/>
    <w:rsid w:val="00A532CA"/>
    <w:rsid w:val="00A53397"/>
    <w:rsid w:val="00A53D4D"/>
    <w:rsid w:val="00A556EA"/>
    <w:rsid w:val="00A560A3"/>
    <w:rsid w:val="00A568B4"/>
    <w:rsid w:val="00A56CDD"/>
    <w:rsid w:val="00A56E22"/>
    <w:rsid w:val="00A5702A"/>
    <w:rsid w:val="00A6094F"/>
    <w:rsid w:val="00A60F7A"/>
    <w:rsid w:val="00A61017"/>
    <w:rsid w:val="00A61C63"/>
    <w:rsid w:val="00A61E99"/>
    <w:rsid w:val="00A625C4"/>
    <w:rsid w:val="00A64073"/>
    <w:rsid w:val="00A669AC"/>
    <w:rsid w:val="00A707BB"/>
    <w:rsid w:val="00A71723"/>
    <w:rsid w:val="00A754A3"/>
    <w:rsid w:val="00A80A98"/>
    <w:rsid w:val="00A81348"/>
    <w:rsid w:val="00A84285"/>
    <w:rsid w:val="00A85DED"/>
    <w:rsid w:val="00A87086"/>
    <w:rsid w:val="00A915F8"/>
    <w:rsid w:val="00A93804"/>
    <w:rsid w:val="00A93A72"/>
    <w:rsid w:val="00A942EF"/>
    <w:rsid w:val="00A9616C"/>
    <w:rsid w:val="00A968A5"/>
    <w:rsid w:val="00AA6A12"/>
    <w:rsid w:val="00AB0243"/>
    <w:rsid w:val="00AB1FB2"/>
    <w:rsid w:val="00AB314D"/>
    <w:rsid w:val="00AB3853"/>
    <w:rsid w:val="00AB4222"/>
    <w:rsid w:val="00AB4A2D"/>
    <w:rsid w:val="00AB6AD6"/>
    <w:rsid w:val="00AB7A25"/>
    <w:rsid w:val="00AC00D9"/>
    <w:rsid w:val="00AC2E7E"/>
    <w:rsid w:val="00AC475E"/>
    <w:rsid w:val="00AC6E0F"/>
    <w:rsid w:val="00AD047C"/>
    <w:rsid w:val="00AD0BD0"/>
    <w:rsid w:val="00AD0D5D"/>
    <w:rsid w:val="00AD279B"/>
    <w:rsid w:val="00AD6517"/>
    <w:rsid w:val="00AD779C"/>
    <w:rsid w:val="00AE2B13"/>
    <w:rsid w:val="00AE3299"/>
    <w:rsid w:val="00AF2942"/>
    <w:rsid w:val="00AF71BB"/>
    <w:rsid w:val="00B00089"/>
    <w:rsid w:val="00B020F5"/>
    <w:rsid w:val="00B02316"/>
    <w:rsid w:val="00B04CCE"/>
    <w:rsid w:val="00B06397"/>
    <w:rsid w:val="00B06A29"/>
    <w:rsid w:val="00B07403"/>
    <w:rsid w:val="00B075E0"/>
    <w:rsid w:val="00B1532F"/>
    <w:rsid w:val="00B15567"/>
    <w:rsid w:val="00B15CAF"/>
    <w:rsid w:val="00B17A98"/>
    <w:rsid w:val="00B20BE4"/>
    <w:rsid w:val="00B22847"/>
    <w:rsid w:val="00B22D10"/>
    <w:rsid w:val="00B23959"/>
    <w:rsid w:val="00B24D23"/>
    <w:rsid w:val="00B24EAD"/>
    <w:rsid w:val="00B27D8B"/>
    <w:rsid w:val="00B31BF3"/>
    <w:rsid w:val="00B32068"/>
    <w:rsid w:val="00B3356F"/>
    <w:rsid w:val="00B33D98"/>
    <w:rsid w:val="00B34582"/>
    <w:rsid w:val="00B34CDE"/>
    <w:rsid w:val="00B365A0"/>
    <w:rsid w:val="00B36F17"/>
    <w:rsid w:val="00B37A64"/>
    <w:rsid w:val="00B40AD9"/>
    <w:rsid w:val="00B423E2"/>
    <w:rsid w:val="00B43E95"/>
    <w:rsid w:val="00B4436D"/>
    <w:rsid w:val="00B478D6"/>
    <w:rsid w:val="00B52495"/>
    <w:rsid w:val="00B52B1B"/>
    <w:rsid w:val="00B545C3"/>
    <w:rsid w:val="00B549AD"/>
    <w:rsid w:val="00B61D4A"/>
    <w:rsid w:val="00B63DE2"/>
    <w:rsid w:val="00B70443"/>
    <w:rsid w:val="00B723C6"/>
    <w:rsid w:val="00B7297B"/>
    <w:rsid w:val="00B750DF"/>
    <w:rsid w:val="00B750FC"/>
    <w:rsid w:val="00B753EB"/>
    <w:rsid w:val="00B761BB"/>
    <w:rsid w:val="00B76DD3"/>
    <w:rsid w:val="00B77BA8"/>
    <w:rsid w:val="00B80404"/>
    <w:rsid w:val="00B80E82"/>
    <w:rsid w:val="00B8184C"/>
    <w:rsid w:val="00B81D88"/>
    <w:rsid w:val="00B83773"/>
    <w:rsid w:val="00B85E5D"/>
    <w:rsid w:val="00B85FB6"/>
    <w:rsid w:val="00B87488"/>
    <w:rsid w:val="00B87CBA"/>
    <w:rsid w:val="00B97A5A"/>
    <w:rsid w:val="00BA1939"/>
    <w:rsid w:val="00BA19DF"/>
    <w:rsid w:val="00BA4489"/>
    <w:rsid w:val="00BA5326"/>
    <w:rsid w:val="00BA636C"/>
    <w:rsid w:val="00BB77B9"/>
    <w:rsid w:val="00BC03A8"/>
    <w:rsid w:val="00BC2F8A"/>
    <w:rsid w:val="00BC334F"/>
    <w:rsid w:val="00BC4D44"/>
    <w:rsid w:val="00BC7EBA"/>
    <w:rsid w:val="00BD0586"/>
    <w:rsid w:val="00BD21DF"/>
    <w:rsid w:val="00BD4A3F"/>
    <w:rsid w:val="00BD6DEB"/>
    <w:rsid w:val="00BE074F"/>
    <w:rsid w:val="00BE1473"/>
    <w:rsid w:val="00BE14DF"/>
    <w:rsid w:val="00BE22A2"/>
    <w:rsid w:val="00BE26BF"/>
    <w:rsid w:val="00BE277D"/>
    <w:rsid w:val="00BE2FAC"/>
    <w:rsid w:val="00BE33E6"/>
    <w:rsid w:val="00BE3940"/>
    <w:rsid w:val="00BE4018"/>
    <w:rsid w:val="00BE7D43"/>
    <w:rsid w:val="00BE7F3C"/>
    <w:rsid w:val="00BF0CD9"/>
    <w:rsid w:val="00BF14B1"/>
    <w:rsid w:val="00BF166B"/>
    <w:rsid w:val="00BF507E"/>
    <w:rsid w:val="00BF76FD"/>
    <w:rsid w:val="00C02F0A"/>
    <w:rsid w:val="00C05CE4"/>
    <w:rsid w:val="00C1029A"/>
    <w:rsid w:val="00C1172A"/>
    <w:rsid w:val="00C1269D"/>
    <w:rsid w:val="00C16713"/>
    <w:rsid w:val="00C173FA"/>
    <w:rsid w:val="00C201D7"/>
    <w:rsid w:val="00C20508"/>
    <w:rsid w:val="00C20A7E"/>
    <w:rsid w:val="00C20D71"/>
    <w:rsid w:val="00C21FC8"/>
    <w:rsid w:val="00C22503"/>
    <w:rsid w:val="00C225D6"/>
    <w:rsid w:val="00C2397F"/>
    <w:rsid w:val="00C23DD4"/>
    <w:rsid w:val="00C251DB"/>
    <w:rsid w:val="00C25AA2"/>
    <w:rsid w:val="00C25ACF"/>
    <w:rsid w:val="00C26467"/>
    <w:rsid w:val="00C26D64"/>
    <w:rsid w:val="00C306EB"/>
    <w:rsid w:val="00C31B46"/>
    <w:rsid w:val="00C321CE"/>
    <w:rsid w:val="00C3245F"/>
    <w:rsid w:val="00C34884"/>
    <w:rsid w:val="00C34CF7"/>
    <w:rsid w:val="00C364D5"/>
    <w:rsid w:val="00C374BF"/>
    <w:rsid w:val="00C427F6"/>
    <w:rsid w:val="00C43195"/>
    <w:rsid w:val="00C435E4"/>
    <w:rsid w:val="00C43AFC"/>
    <w:rsid w:val="00C44255"/>
    <w:rsid w:val="00C501B1"/>
    <w:rsid w:val="00C51204"/>
    <w:rsid w:val="00C517AE"/>
    <w:rsid w:val="00C51E91"/>
    <w:rsid w:val="00C51FA9"/>
    <w:rsid w:val="00C5220C"/>
    <w:rsid w:val="00C53123"/>
    <w:rsid w:val="00C567C3"/>
    <w:rsid w:val="00C60B67"/>
    <w:rsid w:val="00C61136"/>
    <w:rsid w:val="00C6115F"/>
    <w:rsid w:val="00C632C6"/>
    <w:rsid w:val="00C6463B"/>
    <w:rsid w:val="00C6490D"/>
    <w:rsid w:val="00C64C9F"/>
    <w:rsid w:val="00C667E5"/>
    <w:rsid w:val="00C66A77"/>
    <w:rsid w:val="00C709D3"/>
    <w:rsid w:val="00C70CC0"/>
    <w:rsid w:val="00C71F76"/>
    <w:rsid w:val="00C72E6E"/>
    <w:rsid w:val="00C73C4D"/>
    <w:rsid w:val="00C7474D"/>
    <w:rsid w:val="00C76243"/>
    <w:rsid w:val="00C76F45"/>
    <w:rsid w:val="00C775E4"/>
    <w:rsid w:val="00C7782A"/>
    <w:rsid w:val="00C82252"/>
    <w:rsid w:val="00C827E1"/>
    <w:rsid w:val="00C83D63"/>
    <w:rsid w:val="00C84C41"/>
    <w:rsid w:val="00C87634"/>
    <w:rsid w:val="00C91AA8"/>
    <w:rsid w:val="00C920E4"/>
    <w:rsid w:val="00C9384D"/>
    <w:rsid w:val="00C951D0"/>
    <w:rsid w:val="00C95A5A"/>
    <w:rsid w:val="00C96816"/>
    <w:rsid w:val="00C96A54"/>
    <w:rsid w:val="00C96BE4"/>
    <w:rsid w:val="00CA07DE"/>
    <w:rsid w:val="00CA53D2"/>
    <w:rsid w:val="00CA5807"/>
    <w:rsid w:val="00CB17F8"/>
    <w:rsid w:val="00CB4DE9"/>
    <w:rsid w:val="00CB52F5"/>
    <w:rsid w:val="00CB7ADB"/>
    <w:rsid w:val="00CC23D3"/>
    <w:rsid w:val="00CC2658"/>
    <w:rsid w:val="00CC4050"/>
    <w:rsid w:val="00CC516A"/>
    <w:rsid w:val="00CC7EBF"/>
    <w:rsid w:val="00CD091A"/>
    <w:rsid w:val="00CD1525"/>
    <w:rsid w:val="00CD26F4"/>
    <w:rsid w:val="00CD4494"/>
    <w:rsid w:val="00CD6447"/>
    <w:rsid w:val="00CD6E07"/>
    <w:rsid w:val="00CE02CE"/>
    <w:rsid w:val="00CE1593"/>
    <w:rsid w:val="00CE609D"/>
    <w:rsid w:val="00CE6944"/>
    <w:rsid w:val="00CE6AD4"/>
    <w:rsid w:val="00CF02E5"/>
    <w:rsid w:val="00CF037C"/>
    <w:rsid w:val="00CF0DFF"/>
    <w:rsid w:val="00CF24BC"/>
    <w:rsid w:val="00CF34A5"/>
    <w:rsid w:val="00CF5EA0"/>
    <w:rsid w:val="00CF6DB6"/>
    <w:rsid w:val="00CF7D6D"/>
    <w:rsid w:val="00D016B5"/>
    <w:rsid w:val="00D016FA"/>
    <w:rsid w:val="00D01BEA"/>
    <w:rsid w:val="00D03A7C"/>
    <w:rsid w:val="00D03E40"/>
    <w:rsid w:val="00D04C1D"/>
    <w:rsid w:val="00D04C88"/>
    <w:rsid w:val="00D0606A"/>
    <w:rsid w:val="00D10A3B"/>
    <w:rsid w:val="00D11039"/>
    <w:rsid w:val="00D122E1"/>
    <w:rsid w:val="00D12862"/>
    <w:rsid w:val="00D12E47"/>
    <w:rsid w:val="00D1344A"/>
    <w:rsid w:val="00D13CFF"/>
    <w:rsid w:val="00D1438C"/>
    <w:rsid w:val="00D150EE"/>
    <w:rsid w:val="00D15ABC"/>
    <w:rsid w:val="00D163C1"/>
    <w:rsid w:val="00D20533"/>
    <w:rsid w:val="00D2081B"/>
    <w:rsid w:val="00D22207"/>
    <w:rsid w:val="00D22B3A"/>
    <w:rsid w:val="00D25923"/>
    <w:rsid w:val="00D26F6D"/>
    <w:rsid w:val="00D27051"/>
    <w:rsid w:val="00D27FC8"/>
    <w:rsid w:val="00D305E2"/>
    <w:rsid w:val="00D32EED"/>
    <w:rsid w:val="00D33422"/>
    <w:rsid w:val="00D338A7"/>
    <w:rsid w:val="00D34C99"/>
    <w:rsid w:val="00D352A1"/>
    <w:rsid w:val="00D37939"/>
    <w:rsid w:val="00D400B5"/>
    <w:rsid w:val="00D4101A"/>
    <w:rsid w:val="00D4176E"/>
    <w:rsid w:val="00D44A2A"/>
    <w:rsid w:val="00D45815"/>
    <w:rsid w:val="00D45DFC"/>
    <w:rsid w:val="00D5047D"/>
    <w:rsid w:val="00D5071B"/>
    <w:rsid w:val="00D51370"/>
    <w:rsid w:val="00D52424"/>
    <w:rsid w:val="00D53A07"/>
    <w:rsid w:val="00D57337"/>
    <w:rsid w:val="00D57881"/>
    <w:rsid w:val="00D57C12"/>
    <w:rsid w:val="00D635A8"/>
    <w:rsid w:val="00D64221"/>
    <w:rsid w:val="00D64B3E"/>
    <w:rsid w:val="00D65BD8"/>
    <w:rsid w:val="00D66951"/>
    <w:rsid w:val="00D66FB6"/>
    <w:rsid w:val="00D6765B"/>
    <w:rsid w:val="00D67941"/>
    <w:rsid w:val="00D70DFB"/>
    <w:rsid w:val="00D72DAC"/>
    <w:rsid w:val="00D7607E"/>
    <w:rsid w:val="00D81313"/>
    <w:rsid w:val="00D82D82"/>
    <w:rsid w:val="00D84123"/>
    <w:rsid w:val="00D850F3"/>
    <w:rsid w:val="00D87038"/>
    <w:rsid w:val="00D9080A"/>
    <w:rsid w:val="00DA1C03"/>
    <w:rsid w:val="00DA4381"/>
    <w:rsid w:val="00DA4958"/>
    <w:rsid w:val="00DA4C78"/>
    <w:rsid w:val="00DA52E0"/>
    <w:rsid w:val="00DA5AC5"/>
    <w:rsid w:val="00DA68CB"/>
    <w:rsid w:val="00DA715D"/>
    <w:rsid w:val="00DB088C"/>
    <w:rsid w:val="00DB249F"/>
    <w:rsid w:val="00DB40B4"/>
    <w:rsid w:val="00DC1A20"/>
    <w:rsid w:val="00DC1FA5"/>
    <w:rsid w:val="00DC3EC5"/>
    <w:rsid w:val="00DC4043"/>
    <w:rsid w:val="00DC40F1"/>
    <w:rsid w:val="00DC4DB4"/>
    <w:rsid w:val="00DD0245"/>
    <w:rsid w:val="00DD0288"/>
    <w:rsid w:val="00DD09C8"/>
    <w:rsid w:val="00DD289D"/>
    <w:rsid w:val="00DD5668"/>
    <w:rsid w:val="00DD735D"/>
    <w:rsid w:val="00DE0C09"/>
    <w:rsid w:val="00DE2326"/>
    <w:rsid w:val="00DE2C00"/>
    <w:rsid w:val="00DE5039"/>
    <w:rsid w:val="00DF1680"/>
    <w:rsid w:val="00DF22B2"/>
    <w:rsid w:val="00DF2E3D"/>
    <w:rsid w:val="00DF34D3"/>
    <w:rsid w:val="00DF3F43"/>
    <w:rsid w:val="00DF54B4"/>
    <w:rsid w:val="00DF586B"/>
    <w:rsid w:val="00E00477"/>
    <w:rsid w:val="00E0132C"/>
    <w:rsid w:val="00E015DF"/>
    <w:rsid w:val="00E024BD"/>
    <w:rsid w:val="00E038B3"/>
    <w:rsid w:val="00E043E8"/>
    <w:rsid w:val="00E0608E"/>
    <w:rsid w:val="00E069AC"/>
    <w:rsid w:val="00E11413"/>
    <w:rsid w:val="00E119DA"/>
    <w:rsid w:val="00E12DC5"/>
    <w:rsid w:val="00E13A3A"/>
    <w:rsid w:val="00E15F52"/>
    <w:rsid w:val="00E16A1E"/>
    <w:rsid w:val="00E16BF1"/>
    <w:rsid w:val="00E2070A"/>
    <w:rsid w:val="00E20C23"/>
    <w:rsid w:val="00E22BA8"/>
    <w:rsid w:val="00E22F6F"/>
    <w:rsid w:val="00E241A8"/>
    <w:rsid w:val="00E2424B"/>
    <w:rsid w:val="00E245C7"/>
    <w:rsid w:val="00E26896"/>
    <w:rsid w:val="00E3135A"/>
    <w:rsid w:val="00E32F44"/>
    <w:rsid w:val="00E33D1C"/>
    <w:rsid w:val="00E33EB3"/>
    <w:rsid w:val="00E34C2F"/>
    <w:rsid w:val="00E357F1"/>
    <w:rsid w:val="00E35B55"/>
    <w:rsid w:val="00E400EB"/>
    <w:rsid w:val="00E40F7B"/>
    <w:rsid w:val="00E41256"/>
    <w:rsid w:val="00E41BF3"/>
    <w:rsid w:val="00E44D2D"/>
    <w:rsid w:val="00E47147"/>
    <w:rsid w:val="00E47574"/>
    <w:rsid w:val="00E553DE"/>
    <w:rsid w:val="00E56DBC"/>
    <w:rsid w:val="00E572B2"/>
    <w:rsid w:val="00E57C39"/>
    <w:rsid w:val="00E57DA8"/>
    <w:rsid w:val="00E612B9"/>
    <w:rsid w:val="00E632A1"/>
    <w:rsid w:val="00E648FC"/>
    <w:rsid w:val="00E654AB"/>
    <w:rsid w:val="00E6781C"/>
    <w:rsid w:val="00E71800"/>
    <w:rsid w:val="00E72160"/>
    <w:rsid w:val="00E734A5"/>
    <w:rsid w:val="00E758BA"/>
    <w:rsid w:val="00E80A90"/>
    <w:rsid w:val="00E8253B"/>
    <w:rsid w:val="00E869A5"/>
    <w:rsid w:val="00E907EB"/>
    <w:rsid w:val="00E926A3"/>
    <w:rsid w:val="00E92BEC"/>
    <w:rsid w:val="00E959A2"/>
    <w:rsid w:val="00E96B75"/>
    <w:rsid w:val="00EA0488"/>
    <w:rsid w:val="00EA3613"/>
    <w:rsid w:val="00EA3805"/>
    <w:rsid w:val="00EA3BD9"/>
    <w:rsid w:val="00EA4FE7"/>
    <w:rsid w:val="00EA622E"/>
    <w:rsid w:val="00EA68E4"/>
    <w:rsid w:val="00EB0A16"/>
    <w:rsid w:val="00EB1E68"/>
    <w:rsid w:val="00EB3CC7"/>
    <w:rsid w:val="00EB3E82"/>
    <w:rsid w:val="00EB5E42"/>
    <w:rsid w:val="00EB6328"/>
    <w:rsid w:val="00EB6770"/>
    <w:rsid w:val="00EB6BC2"/>
    <w:rsid w:val="00EC0586"/>
    <w:rsid w:val="00EC1E28"/>
    <w:rsid w:val="00EC2533"/>
    <w:rsid w:val="00EC2A0C"/>
    <w:rsid w:val="00EC2B1F"/>
    <w:rsid w:val="00EC4882"/>
    <w:rsid w:val="00EC543F"/>
    <w:rsid w:val="00ED2A98"/>
    <w:rsid w:val="00ED34D3"/>
    <w:rsid w:val="00ED44EC"/>
    <w:rsid w:val="00ED755F"/>
    <w:rsid w:val="00EE2465"/>
    <w:rsid w:val="00EE25D2"/>
    <w:rsid w:val="00EE33AB"/>
    <w:rsid w:val="00EE39A3"/>
    <w:rsid w:val="00EE47CC"/>
    <w:rsid w:val="00EF1597"/>
    <w:rsid w:val="00EF1CE9"/>
    <w:rsid w:val="00EF46C0"/>
    <w:rsid w:val="00EF6B14"/>
    <w:rsid w:val="00F0036E"/>
    <w:rsid w:val="00F008E1"/>
    <w:rsid w:val="00F00ACF"/>
    <w:rsid w:val="00F01431"/>
    <w:rsid w:val="00F02B54"/>
    <w:rsid w:val="00F04351"/>
    <w:rsid w:val="00F04EE2"/>
    <w:rsid w:val="00F05725"/>
    <w:rsid w:val="00F05C8A"/>
    <w:rsid w:val="00F05C98"/>
    <w:rsid w:val="00F06683"/>
    <w:rsid w:val="00F0682A"/>
    <w:rsid w:val="00F07163"/>
    <w:rsid w:val="00F07975"/>
    <w:rsid w:val="00F10BED"/>
    <w:rsid w:val="00F1151B"/>
    <w:rsid w:val="00F1629E"/>
    <w:rsid w:val="00F16596"/>
    <w:rsid w:val="00F173AD"/>
    <w:rsid w:val="00F1770E"/>
    <w:rsid w:val="00F20B04"/>
    <w:rsid w:val="00F22310"/>
    <w:rsid w:val="00F23A9E"/>
    <w:rsid w:val="00F23D8A"/>
    <w:rsid w:val="00F2779D"/>
    <w:rsid w:val="00F324C4"/>
    <w:rsid w:val="00F32595"/>
    <w:rsid w:val="00F338B0"/>
    <w:rsid w:val="00F33D67"/>
    <w:rsid w:val="00F357D5"/>
    <w:rsid w:val="00F407F2"/>
    <w:rsid w:val="00F42786"/>
    <w:rsid w:val="00F456DD"/>
    <w:rsid w:val="00F4766A"/>
    <w:rsid w:val="00F5469B"/>
    <w:rsid w:val="00F57745"/>
    <w:rsid w:val="00F623DC"/>
    <w:rsid w:val="00F63C40"/>
    <w:rsid w:val="00F65226"/>
    <w:rsid w:val="00F6600C"/>
    <w:rsid w:val="00F72472"/>
    <w:rsid w:val="00F72873"/>
    <w:rsid w:val="00F75F9E"/>
    <w:rsid w:val="00F76793"/>
    <w:rsid w:val="00F77D5F"/>
    <w:rsid w:val="00F77EFC"/>
    <w:rsid w:val="00F808DF"/>
    <w:rsid w:val="00F80F23"/>
    <w:rsid w:val="00F8178E"/>
    <w:rsid w:val="00F81F75"/>
    <w:rsid w:val="00F82D39"/>
    <w:rsid w:val="00F84007"/>
    <w:rsid w:val="00F844CA"/>
    <w:rsid w:val="00F8560B"/>
    <w:rsid w:val="00F85C05"/>
    <w:rsid w:val="00F9000A"/>
    <w:rsid w:val="00F9031E"/>
    <w:rsid w:val="00F908A4"/>
    <w:rsid w:val="00F90DD4"/>
    <w:rsid w:val="00F91056"/>
    <w:rsid w:val="00F941F5"/>
    <w:rsid w:val="00F958FB"/>
    <w:rsid w:val="00FA37F7"/>
    <w:rsid w:val="00FA38AF"/>
    <w:rsid w:val="00FA4440"/>
    <w:rsid w:val="00FA52C5"/>
    <w:rsid w:val="00FA6E49"/>
    <w:rsid w:val="00FA7AF5"/>
    <w:rsid w:val="00FB0488"/>
    <w:rsid w:val="00FB08F2"/>
    <w:rsid w:val="00FB115E"/>
    <w:rsid w:val="00FB11A7"/>
    <w:rsid w:val="00FB1BBB"/>
    <w:rsid w:val="00FB282A"/>
    <w:rsid w:val="00FB3A74"/>
    <w:rsid w:val="00FB47FA"/>
    <w:rsid w:val="00FB60CD"/>
    <w:rsid w:val="00FB60E7"/>
    <w:rsid w:val="00FC0C13"/>
    <w:rsid w:val="00FC262D"/>
    <w:rsid w:val="00FC3843"/>
    <w:rsid w:val="00FC3B27"/>
    <w:rsid w:val="00FC4060"/>
    <w:rsid w:val="00FD019F"/>
    <w:rsid w:val="00FD1509"/>
    <w:rsid w:val="00FD16CE"/>
    <w:rsid w:val="00FD2AD5"/>
    <w:rsid w:val="00FD51FF"/>
    <w:rsid w:val="00FD6058"/>
    <w:rsid w:val="00FD7362"/>
    <w:rsid w:val="00FD7AB2"/>
    <w:rsid w:val="00FD7D4F"/>
    <w:rsid w:val="00FE03D9"/>
    <w:rsid w:val="00FE1AEC"/>
    <w:rsid w:val="00FE706E"/>
    <w:rsid w:val="00FE7510"/>
    <w:rsid w:val="00FF0234"/>
    <w:rsid w:val="00FF0D7E"/>
    <w:rsid w:val="00FF4A27"/>
    <w:rsid w:val="00FF4DDE"/>
    <w:rsid w:val="00FF67E4"/>
    <w:rsid w:val="00FF6F34"/>
    <w:rsid w:val="00FF76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64DDFD95"/>
  <w15:docId w15:val="{6435384D-A7D5-4686-B6F6-5134EBD6B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character" w:styleId="IntenseReference">
    <w:name w:val="Intense Reference"/>
    <w:basedOn w:val="DefaultParagraphFont"/>
    <w:uiPriority w:val="32"/>
    <w:qFormat/>
    <w:rsid w:val="00BB77B9"/>
    <w:rPr>
      <w:b/>
      <w:bCs/>
      <w:smallCaps/>
      <w:color w:val="4F81BD" w:themeColor="accent1"/>
      <w:spacing w:val="5"/>
    </w:rPr>
  </w:style>
  <w:style w:type="paragraph" w:styleId="Footer">
    <w:name w:val="footer"/>
    <w:basedOn w:val="Normal"/>
    <w:link w:val="FooterChar"/>
    <w:uiPriority w:val="99"/>
    <w:unhideWhenUsed/>
    <w:rsid w:val="007B64C7"/>
    <w:pPr>
      <w:tabs>
        <w:tab w:val="center" w:pos="4252"/>
        <w:tab w:val="right" w:pos="8504"/>
      </w:tabs>
      <w:snapToGrid w:val="0"/>
    </w:pPr>
  </w:style>
  <w:style w:type="character" w:customStyle="1" w:styleId="FooterChar">
    <w:name w:val="Footer Char"/>
    <w:basedOn w:val="DefaultParagraphFont"/>
    <w:link w:val="Footer"/>
    <w:uiPriority w:val="99"/>
    <w:rsid w:val="007B64C7"/>
  </w:style>
  <w:style w:type="table" w:customStyle="1" w:styleId="1">
    <w:name w:val="表 (格子)1"/>
    <w:basedOn w:val="TableNormal"/>
    <w:next w:val="TableGrid"/>
    <w:uiPriority w:val="39"/>
    <w:rsid w:val="00EF1CE9"/>
    <w:pPr>
      <w:widowControl/>
      <w:jc w:val="left"/>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F1C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3EE9"/>
    <w:pPr>
      <w:ind w:leftChars="400" w:left="840"/>
    </w:pPr>
  </w:style>
  <w:style w:type="character" w:styleId="LineNumber">
    <w:name w:val="line number"/>
    <w:basedOn w:val="DefaultParagraphFont"/>
    <w:uiPriority w:val="99"/>
    <w:semiHidden/>
    <w:unhideWhenUsed/>
    <w:rsid w:val="0034642F"/>
  </w:style>
  <w:style w:type="character" w:styleId="PlaceholderText">
    <w:name w:val="Placeholder Text"/>
    <w:basedOn w:val="DefaultParagraphFont"/>
    <w:uiPriority w:val="99"/>
    <w:semiHidden/>
    <w:rsid w:val="008D3B0D"/>
    <w:rPr>
      <w:color w:val="808080"/>
    </w:rPr>
  </w:style>
  <w:style w:type="paragraph" w:customStyle="1" w:styleId="EndNoteBibliographyTitle">
    <w:name w:val="EndNote Bibliography Title"/>
    <w:basedOn w:val="Normal"/>
    <w:link w:val="EndNoteBibliographyTitle0"/>
    <w:rsid w:val="00A93A72"/>
    <w:pPr>
      <w:jc w:val="center"/>
    </w:pPr>
    <w:rPr>
      <w:noProof/>
    </w:rPr>
  </w:style>
  <w:style w:type="character" w:customStyle="1" w:styleId="EndNoteBibliographyTitle0">
    <w:name w:val="EndNote Bibliography Title (文字)"/>
    <w:basedOn w:val="DefaultParagraphFont"/>
    <w:link w:val="EndNoteBibliographyTitle"/>
    <w:rsid w:val="00A93A72"/>
    <w:rPr>
      <w:noProof/>
    </w:rPr>
  </w:style>
  <w:style w:type="paragraph" w:customStyle="1" w:styleId="EndNoteBibliography">
    <w:name w:val="EndNote Bibliography"/>
    <w:basedOn w:val="Normal"/>
    <w:link w:val="EndNoteBibliography0"/>
    <w:rsid w:val="00A93A72"/>
    <w:rPr>
      <w:noProof/>
    </w:rPr>
  </w:style>
  <w:style w:type="character" w:customStyle="1" w:styleId="EndNoteBibliography0">
    <w:name w:val="EndNote Bibliography (文字)"/>
    <w:basedOn w:val="DefaultParagraphFont"/>
    <w:link w:val="EndNoteBibliography"/>
    <w:rsid w:val="00A93A72"/>
    <w:rPr>
      <w:noProof/>
    </w:rPr>
  </w:style>
  <w:style w:type="paragraph" w:styleId="BalloonText">
    <w:name w:val="Balloon Text"/>
    <w:basedOn w:val="Normal"/>
    <w:link w:val="BalloonTextChar"/>
    <w:uiPriority w:val="99"/>
    <w:semiHidden/>
    <w:unhideWhenUsed/>
    <w:rsid w:val="00A6094F"/>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6094F"/>
    <w:rPr>
      <w:rFonts w:asciiTheme="majorHAnsi" w:eastAsiaTheme="majorEastAsia" w:hAnsiTheme="majorHAnsi" w:cstheme="majorBidi"/>
      <w:sz w:val="18"/>
      <w:szCs w:val="18"/>
    </w:rPr>
  </w:style>
  <w:style w:type="paragraph" w:styleId="Revision">
    <w:name w:val="Revision"/>
    <w:hidden/>
    <w:uiPriority w:val="99"/>
    <w:semiHidden/>
    <w:rsid w:val="008F3F48"/>
    <w:pPr>
      <w:widowControl/>
      <w:jc w:val="left"/>
    </w:pPr>
  </w:style>
  <w:style w:type="paragraph" w:styleId="CommentText">
    <w:name w:val="annotation text"/>
    <w:basedOn w:val="Normal"/>
    <w:link w:val="CommentTextChar"/>
    <w:uiPriority w:val="99"/>
    <w:semiHidden/>
    <w:unhideWhenUsed/>
    <w:rsid w:val="00C920E4"/>
    <w:rPr>
      <w:sz w:val="20"/>
      <w:szCs w:val="20"/>
    </w:rPr>
  </w:style>
  <w:style w:type="character" w:customStyle="1" w:styleId="CommentTextChar">
    <w:name w:val="Comment Text Char"/>
    <w:basedOn w:val="DefaultParagraphFont"/>
    <w:link w:val="CommentText"/>
    <w:uiPriority w:val="99"/>
    <w:semiHidden/>
    <w:rsid w:val="00C920E4"/>
    <w:rPr>
      <w:sz w:val="20"/>
      <w:szCs w:val="20"/>
    </w:rPr>
  </w:style>
  <w:style w:type="character" w:styleId="CommentReference">
    <w:name w:val="annotation reference"/>
    <w:basedOn w:val="DefaultParagraphFont"/>
    <w:uiPriority w:val="99"/>
    <w:semiHidden/>
    <w:unhideWhenUsed/>
    <w:rsid w:val="00C920E4"/>
    <w:rPr>
      <w:sz w:val="16"/>
      <w:szCs w:val="16"/>
    </w:rPr>
  </w:style>
  <w:style w:type="paragraph" w:styleId="CommentSubject">
    <w:name w:val="annotation subject"/>
    <w:basedOn w:val="CommentText"/>
    <w:next w:val="CommentText"/>
    <w:link w:val="CommentSubjectChar"/>
    <w:uiPriority w:val="99"/>
    <w:semiHidden/>
    <w:unhideWhenUsed/>
    <w:rsid w:val="00FA37F7"/>
    <w:rPr>
      <w:b/>
      <w:bCs/>
    </w:rPr>
  </w:style>
  <w:style w:type="character" w:customStyle="1" w:styleId="CommentSubjectChar">
    <w:name w:val="Comment Subject Char"/>
    <w:basedOn w:val="CommentTextChar"/>
    <w:link w:val="CommentSubject"/>
    <w:uiPriority w:val="99"/>
    <w:semiHidden/>
    <w:rsid w:val="00FA37F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1704885">
      <w:bodyDiv w:val="1"/>
      <w:marLeft w:val="0"/>
      <w:marRight w:val="0"/>
      <w:marTop w:val="0"/>
      <w:marBottom w:val="0"/>
      <w:divBdr>
        <w:top w:val="none" w:sz="0" w:space="0" w:color="auto"/>
        <w:left w:val="none" w:sz="0" w:space="0" w:color="auto"/>
        <w:bottom w:val="none" w:sz="0" w:space="0" w:color="auto"/>
        <w:right w:val="none" w:sz="0" w:space="0" w:color="auto"/>
      </w:divBdr>
    </w:div>
    <w:div w:id="1453473958">
      <w:bodyDiv w:val="1"/>
      <w:marLeft w:val="0"/>
      <w:marRight w:val="0"/>
      <w:marTop w:val="0"/>
      <w:marBottom w:val="0"/>
      <w:divBdr>
        <w:top w:val="none" w:sz="0" w:space="0" w:color="auto"/>
        <w:left w:val="none" w:sz="0" w:space="0" w:color="auto"/>
        <w:bottom w:val="none" w:sz="0" w:space="0" w:color="auto"/>
        <w:right w:val="none" w:sz="0" w:space="0" w:color="auto"/>
      </w:divBdr>
    </w:div>
    <w:div w:id="1773163261">
      <w:bodyDiv w:val="1"/>
      <w:marLeft w:val="0"/>
      <w:marRight w:val="0"/>
      <w:marTop w:val="0"/>
      <w:marBottom w:val="0"/>
      <w:divBdr>
        <w:top w:val="none" w:sz="0" w:space="0" w:color="auto"/>
        <w:left w:val="none" w:sz="0" w:space="0" w:color="auto"/>
        <w:bottom w:val="none" w:sz="0" w:space="0" w:color="auto"/>
        <w:right w:val="none" w:sz="0" w:space="0" w:color="auto"/>
      </w:divBdr>
    </w:div>
    <w:div w:id="19836559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10E61-3670-42E0-B198-8ACFD4E09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20</Pages>
  <Words>9069</Words>
  <Characters>51698</Characters>
  <Application>Microsoft Office Word</Application>
  <DocSecurity>0</DocSecurity>
  <Lines>430</Lines>
  <Paragraphs>12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minegishi</dc:creator>
  <cp:keywords/>
  <dc:description/>
  <cp:lastModifiedBy>Amit  Krishnan</cp:lastModifiedBy>
  <cp:revision>16</cp:revision>
  <cp:lastPrinted>2021-09-29T08:44:00Z</cp:lastPrinted>
  <dcterms:created xsi:type="dcterms:W3CDTF">2021-10-07T13:06:00Z</dcterms:created>
  <dcterms:modified xsi:type="dcterms:W3CDTF">2021-10-07T14:40:00Z</dcterms:modified>
</cp:coreProperties>
</file>